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117C1" w14:textId="77777777" w:rsidR="007D7752" w:rsidRPr="00BC2284" w:rsidRDefault="007D7752" w:rsidP="00C67B1A">
      <w:pPr>
        <w:spacing w:line="240" w:lineRule="auto"/>
        <w:jc w:val="center"/>
        <w:rPr>
          <w:rFonts w:ascii="Arial" w:hAnsi="Arial" w:cs="Arial"/>
          <w:b/>
          <w:bCs/>
          <w:sz w:val="24"/>
          <w:szCs w:val="24"/>
        </w:rPr>
      </w:pPr>
    </w:p>
    <w:p w14:paraId="296D6E01" w14:textId="1083A311" w:rsidR="000E6CB4" w:rsidRPr="00BC2284" w:rsidRDefault="000E6CB4" w:rsidP="00C67B1A">
      <w:pPr>
        <w:spacing w:line="240" w:lineRule="auto"/>
        <w:jc w:val="center"/>
        <w:rPr>
          <w:rFonts w:ascii="Arial" w:hAnsi="Arial" w:cs="Arial"/>
          <w:b/>
          <w:bCs/>
          <w:sz w:val="24"/>
          <w:szCs w:val="24"/>
        </w:rPr>
      </w:pPr>
      <w:r w:rsidRPr="00BC2284">
        <w:rPr>
          <w:rFonts w:ascii="Arial" w:hAnsi="Arial" w:cs="Arial"/>
          <w:b/>
          <w:bCs/>
          <w:sz w:val="24"/>
          <w:szCs w:val="24"/>
        </w:rPr>
        <w:t xml:space="preserve">Good Agricultural Practices in Sustainable Crop Production: </w:t>
      </w:r>
      <w:r w:rsidR="000D4055" w:rsidRPr="00BC2284">
        <w:rPr>
          <w:rFonts w:ascii="Arial" w:hAnsi="Arial" w:cs="Arial"/>
          <w:b/>
          <w:bCs/>
          <w:sz w:val="24"/>
          <w:szCs w:val="24"/>
        </w:rPr>
        <w:t xml:space="preserve">Drivers, </w:t>
      </w:r>
      <w:r w:rsidRPr="00BC2284">
        <w:rPr>
          <w:rFonts w:ascii="Arial" w:hAnsi="Arial" w:cs="Arial"/>
          <w:b/>
          <w:bCs/>
          <w:sz w:val="24"/>
          <w:szCs w:val="24"/>
        </w:rPr>
        <w:t>Profitability, Impacts</w:t>
      </w:r>
      <w:r w:rsidR="008819C4">
        <w:rPr>
          <w:rFonts w:ascii="Arial" w:hAnsi="Arial" w:cs="Arial"/>
          <w:b/>
          <w:bCs/>
          <w:sz w:val="24"/>
          <w:szCs w:val="24"/>
        </w:rPr>
        <w:t xml:space="preserve"> </w:t>
      </w:r>
      <w:r w:rsidRPr="00BC2284">
        <w:rPr>
          <w:rFonts w:ascii="Arial" w:hAnsi="Arial" w:cs="Arial"/>
          <w:b/>
          <w:bCs/>
          <w:sz w:val="24"/>
          <w:szCs w:val="24"/>
        </w:rPr>
        <w:t>and Challenges</w:t>
      </w:r>
    </w:p>
    <w:p w14:paraId="760578CA" w14:textId="77777777" w:rsidR="00364324" w:rsidRPr="00BC2284" w:rsidRDefault="00364324" w:rsidP="00A22732">
      <w:pPr>
        <w:spacing w:line="240" w:lineRule="auto"/>
        <w:rPr>
          <w:rFonts w:ascii="Arial" w:hAnsi="Arial" w:cs="Arial"/>
          <w:b/>
          <w:bCs/>
        </w:rPr>
      </w:pPr>
    </w:p>
    <w:p w14:paraId="3BC1AAAC" w14:textId="001C34BC" w:rsidR="000E6CB4" w:rsidRPr="00BC2284" w:rsidRDefault="00875227" w:rsidP="00167B87">
      <w:pPr>
        <w:pStyle w:val="Heading1"/>
        <w:rPr>
          <w:rFonts w:ascii="Arial" w:hAnsi="Arial" w:cs="Arial"/>
          <w:sz w:val="22"/>
          <w:szCs w:val="22"/>
        </w:rPr>
      </w:pPr>
      <w:bookmarkStart w:id="0" w:name="_Toc201699789"/>
      <w:r w:rsidRPr="00BC2284">
        <w:rPr>
          <w:rFonts w:ascii="Arial" w:hAnsi="Arial" w:cs="Arial"/>
          <w:sz w:val="22"/>
          <w:szCs w:val="22"/>
        </w:rPr>
        <w:t>ABSTRACT</w:t>
      </w:r>
      <w:bookmarkEnd w:id="0"/>
    </w:p>
    <w:p w14:paraId="64422B40" w14:textId="7008F6CD" w:rsidR="00760CE7" w:rsidRPr="00BC2284" w:rsidRDefault="00093506" w:rsidP="00235816">
      <w:pPr>
        <w:spacing w:line="360" w:lineRule="auto"/>
        <w:jc w:val="both"/>
        <w:rPr>
          <w:rFonts w:ascii="Arial" w:hAnsi="Arial" w:cs="Arial"/>
        </w:rPr>
      </w:pPr>
      <w:r w:rsidRPr="00BC2284">
        <w:rPr>
          <w:rFonts w:ascii="Arial" w:hAnsi="Arial" w:cs="Arial"/>
        </w:rPr>
        <w:t>The rising global demand for food emphasizes the urgent need for sustainable intensification in crop production</w:t>
      </w:r>
      <w:r w:rsidR="00F37ECC" w:rsidRPr="00BC2284">
        <w:rPr>
          <w:rFonts w:ascii="Arial" w:hAnsi="Arial" w:cs="Arial"/>
        </w:rPr>
        <w:t xml:space="preserve">. Good Agricultural Practices (GAPs) have developed into a comprehensive framework to tackle these challenges by promoting on-farm and post-harvest practices. This systematic review summarizes the main </w:t>
      </w:r>
      <w:r w:rsidR="00EE7C1D" w:rsidRPr="00BC2284">
        <w:rPr>
          <w:rFonts w:ascii="Arial" w:hAnsi="Arial" w:cs="Arial"/>
        </w:rPr>
        <w:t>drive</w:t>
      </w:r>
      <w:r w:rsidR="00F37ECC" w:rsidRPr="00BC2284">
        <w:rPr>
          <w:rFonts w:ascii="Arial" w:hAnsi="Arial" w:cs="Arial"/>
        </w:rPr>
        <w:t xml:space="preserve">rs influencing </w:t>
      </w:r>
      <w:r w:rsidR="00EE7C1D" w:rsidRPr="00BC2284">
        <w:rPr>
          <w:rFonts w:ascii="Arial" w:hAnsi="Arial" w:cs="Arial"/>
        </w:rPr>
        <w:t xml:space="preserve">the adoption of </w:t>
      </w:r>
      <w:r w:rsidR="00F37ECC" w:rsidRPr="00BC2284">
        <w:rPr>
          <w:rFonts w:ascii="Arial" w:hAnsi="Arial" w:cs="Arial"/>
        </w:rPr>
        <w:t>GAPs</w:t>
      </w:r>
      <w:r w:rsidR="00EE7C1D" w:rsidRPr="00BC2284">
        <w:rPr>
          <w:rFonts w:ascii="Arial" w:hAnsi="Arial" w:cs="Arial"/>
        </w:rPr>
        <w:t xml:space="preserve"> alongside their</w:t>
      </w:r>
      <w:r w:rsidR="00F37ECC" w:rsidRPr="00BC2284">
        <w:rPr>
          <w:rFonts w:ascii="Arial" w:hAnsi="Arial" w:cs="Arial"/>
        </w:rPr>
        <w:t xml:space="preserve"> profitability, </w:t>
      </w:r>
      <w:r w:rsidR="00EE7C1D" w:rsidRPr="00BC2284">
        <w:rPr>
          <w:rFonts w:ascii="Arial" w:hAnsi="Arial" w:cs="Arial"/>
        </w:rPr>
        <w:t>benefits, and</w:t>
      </w:r>
      <w:r w:rsidR="00F37ECC" w:rsidRPr="00BC2284">
        <w:rPr>
          <w:rFonts w:ascii="Arial" w:hAnsi="Arial" w:cs="Arial"/>
        </w:rPr>
        <w:t xml:space="preserve"> implementation</w:t>
      </w:r>
      <w:r w:rsidR="00EE7C1D" w:rsidRPr="00BC2284">
        <w:rPr>
          <w:rFonts w:ascii="Arial" w:hAnsi="Arial" w:cs="Arial"/>
        </w:rPr>
        <w:t xml:space="preserve"> challenges across diverse crop production systems</w:t>
      </w:r>
      <w:r w:rsidR="00F37ECC" w:rsidRPr="00BC2284">
        <w:rPr>
          <w:rFonts w:ascii="Arial" w:hAnsi="Arial" w:cs="Arial"/>
        </w:rPr>
        <w:t xml:space="preserve">. </w:t>
      </w:r>
      <w:r w:rsidR="00EE7C1D" w:rsidRPr="00BC2284">
        <w:rPr>
          <w:rFonts w:ascii="Arial" w:hAnsi="Arial" w:cs="Arial"/>
        </w:rPr>
        <w:t xml:space="preserve">In conducting the review, a narrative synthesis approach was used due to variations in definitions of GAPs, study design, and outcome measures. </w:t>
      </w:r>
      <w:r w:rsidR="00F37ECC" w:rsidRPr="00BC2284">
        <w:rPr>
          <w:rFonts w:ascii="Arial" w:hAnsi="Arial" w:cs="Arial"/>
        </w:rPr>
        <w:t xml:space="preserve">The findings show that farmer education, income, farm size, and access to information are positively linked to the adoption of GAPs. </w:t>
      </w:r>
      <w:r w:rsidR="00EE7C1D" w:rsidRPr="00BC2284">
        <w:rPr>
          <w:rFonts w:ascii="Arial" w:hAnsi="Arial" w:cs="Arial"/>
        </w:rPr>
        <w:t xml:space="preserve">GAPs also </w:t>
      </w:r>
      <w:r w:rsidR="004866A6" w:rsidRPr="00BC2284">
        <w:rPr>
          <w:rFonts w:ascii="Arial" w:hAnsi="Arial" w:cs="Arial"/>
        </w:rPr>
        <w:t xml:space="preserve">improve yield, enhance product quality, increase profitability, and reduce health and environmental risks through efficient input use, handling, and postharvest management. </w:t>
      </w:r>
      <w:r w:rsidR="00F37ECC" w:rsidRPr="00BC2284">
        <w:rPr>
          <w:rFonts w:ascii="Arial" w:hAnsi="Arial" w:cs="Arial"/>
        </w:rPr>
        <w:t xml:space="preserve">GAPs help promote long-term sustainability. GAPs also significantly improve safety for farmers and others by supplying personal protective equipment (PPE) and ensuring proper maintenance of the pre-harvest interval (PHI). However, serious barriers to adoption remain, such as high initial costs, certification expenses, and skill gaps. </w:t>
      </w:r>
      <w:r w:rsidR="004866A6" w:rsidRPr="00BC2284">
        <w:rPr>
          <w:rFonts w:ascii="Arial" w:hAnsi="Arial" w:cs="Arial"/>
        </w:rPr>
        <w:t xml:space="preserve">Overall, the review provides an integrated understanding of the drivers, economic outcomes, and sustainability implications of GAPs. </w:t>
      </w:r>
      <w:r w:rsidR="00D023FC" w:rsidRPr="00BC2284">
        <w:rPr>
          <w:rFonts w:ascii="Arial" w:hAnsi="Arial" w:cs="Arial"/>
        </w:rPr>
        <w:t xml:space="preserve">The insights generated may assist policymakers, extension personnel, and development agencies in designing targeted interventions to enhance GAP adoption and sustainable crop production. </w:t>
      </w:r>
    </w:p>
    <w:p w14:paraId="6F271F2F" w14:textId="1052D4D9" w:rsidR="000E6CB4" w:rsidRPr="00BC2284" w:rsidRDefault="000E6CB4" w:rsidP="000E6CB4">
      <w:pPr>
        <w:spacing w:line="360" w:lineRule="auto"/>
        <w:jc w:val="both"/>
        <w:rPr>
          <w:rFonts w:ascii="Arial" w:hAnsi="Arial" w:cs="Arial"/>
        </w:rPr>
      </w:pPr>
      <w:r w:rsidRPr="00BC2284">
        <w:rPr>
          <w:rFonts w:ascii="Arial" w:hAnsi="Arial" w:cs="Arial"/>
          <w:b/>
          <w:bCs/>
        </w:rPr>
        <w:t>Keywords:</w:t>
      </w:r>
      <w:r w:rsidRPr="00BC2284">
        <w:rPr>
          <w:rFonts w:ascii="Arial" w:hAnsi="Arial" w:cs="Arial"/>
        </w:rPr>
        <w:t xml:space="preserve"> Good Agricultural Practices, </w:t>
      </w:r>
      <w:r w:rsidR="00211146" w:rsidRPr="00BC2284">
        <w:rPr>
          <w:rFonts w:ascii="Arial" w:hAnsi="Arial" w:cs="Arial"/>
        </w:rPr>
        <w:t>a</w:t>
      </w:r>
      <w:r w:rsidRPr="00BC2284">
        <w:rPr>
          <w:rFonts w:ascii="Arial" w:hAnsi="Arial" w:cs="Arial"/>
        </w:rPr>
        <w:t xml:space="preserve">doption, profitability, </w:t>
      </w:r>
      <w:r w:rsidR="00211146" w:rsidRPr="00BC2284">
        <w:rPr>
          <w:rFonts w:ascii="Arial" w:hAnsi="Arial" w:cs="Arial"/>
        </w:rPr>
        <w:t>traditional farming</w:t>
      </w:r>
      <w:r w:rsidRPr="00BC2284">
        <w:rPr>
          <w:rFonts w:ascii="Arial" w:hAnsi="Arial" w:cs="Arial"/>
        </w:rPr>
        <w:t xml:space="preserve">, </w:t>
      </w:r>
      <w:r w:rsidR="00211146" w:rsidRPr="00BC2284">
        <w:rPr>
          <w:rFonts w:ascii="Arial" w:hAnsi="Arial" w:cs="Arial"/>
        </w:rPr>
        <w:t>s</w:t>
      </w:r>
      <w:r w:rsidRPr="00BC2284">
        <w:rPr>
          <w:rFonts w:ascii="Arial" w:hAnsi="Arial" w:cs="Arial"/>
        </w:rPr>
        <w:t>ustainability</w:t>
      </w:r>
    </w:p>
    <w:p w14:paraId="78AE6667" w14:textId="77777777" w:rsidR="00724E86" w:rsidRPr="00BC2284" w:rsidRDefault="00724E86" w:rsidP="000E6CB4">
      <w:pPr>
        <w:spacing w:line="360" w:lineRule="auto"/>
        <w:jc w:val="both"/>
        <w:rPr>
          <w:rFonts w:ascii="Arial" w:hAnsi="Arial" w:cs="Arial"/>
        </w:rPr>
      </w:pPr>
    </w:p>
    <w:p w14:paraId="608728DE" w14:textId="7CF071B1" w:rsidR="000E6CB4" w:rsidRPr="00BC2284" w:rsidRDefault="000E6CB4" w:rsidP="00093506">
      <w:pPr>
        <w:pStyle w:val="Heading2"/>
        <w:rPr>
          <w:rFonts w:ascii="Arial" w:hAnsi="Arial" w:cs="Arial"/>
        </w:rPr>
      </w:pPr>
      <w:bookmarkStart w:id="1" w:name="_Toc201699794"/>
      <w:r w:rsidRPr="00BC2284">
        <w:rPr>
          <w:rFonts w:ascii="Arial" w:hAnsi="Arial" w:cs="Arial"/>
        </w:rPr>
        <w:t>INTRODUCTION</w:t>
      </w:r>
      <w:bookmarkEnd w:id="1"/>
    </w:p>
    <w:p w14:paraId="15A89B86" w14:textId="754FDEB1" w:rsidR="000110B6" w:rsidRPr="00BC2284" w:rsidRDefault="000E6CB4" w:rsidP="00905FD8">
      <w:pPr>
        <w:spacing w:line="360" w:lineRule="auto"/>
        <w:jc w:val="both"/>
        <w:rPr>
          <w:rFonts w:ascii="Arial" w:hAnsi="Arial" w:cs="Arial"/>
        </w:rPr>
      </w:pPr>
      <w:r w:rsidRPr="00BC2284">
        <w:rPr>
          <w:rFonts w:ascii="Arial" w:hAnsi="Arial" w:cs="Arial"/>
        </w:rPr>
        <w:t>Globally</w:t>
      </w:r>
      <w:r w:rsidR="00B37FF6" w:rsidRPr="00BC2284">
        <w:rPr>
          <w:rFonts w:ascii="Arial" w:hAnsi="Arial" w:cs="Arial"/>
        </w:rPr>
        <w:t>,</w:t>
      </w:r>
      <w:r w:rsidRPr="00BC2284">
        <w:rPr>
          <w:rFonts w:ascii="Arial" w:hAnsi="Arial" w:cs="Arial"/>
        </w:rPr>
        <w:t xml:space="preserve"> the area of cultivable land is decreasing while the demand for food is constantly growing day by day. From 1961–2021, there was a 2% drop in agricultural land, adding to the nearly 1millionkm² of land that is degraded each year</w:t>
      </w:r>
      <w:r w:rsidR="00B86842" w:rsidRPr="00BC2284">
        <w:rPr>
          <w:rFonts w:ascii="Arial" w:hAnsi="Arial" w:cs="Arial"/>
        </w:rPr>
        <w:t xml:space="preserve"> globally</w:t>
      </w:r>
      <w:r w:rsidRPr="00BC2284">
        <w:rPr>
          <w:rFonts w:ascii="Arial" w:hAnsi="Arial" w:cs="Arial"/>
        </w:rPr>
        <w:t>. Global crop production must simultaneously minimize environmental impacts and increase yields to meet food demands in the coming decades, especially in developing countries</w:t>
      </w:r>
      <w:r w:rsidR="00AE1A23" w:rsidRPr="00BC2284">
        <w:rPr>
          <w:rFonts w:ascii="Arial" w:hAnsi="Arial" w:cs="Arial"/>
        </w:rPr>
        <w:t xml:space="preserve"> </w:t>
      </w:r>
      <w:r w:rsidR="00AE1A23" w:rsidRPr="00BC2284">
        <w:rPr>
          <w:rFonts w:ascii="Arial" w:hAnsi="Arial" w:cs="Arial"/>
        </w:rPr>
        <w:fldChar w:fldCharType="begin"/>
      </w:r>
      <w:r w:rsidR="00AE1A23" w:rsidRPr="00BC2284">
        <w:rPr>
          <w:rFonts w:ascii="Arial" w:hAnsi="Arial" w:cs="Arial"/>
        </w:rPr>
        <w:instrText xml:space="preserve"> ADDIN ZOTERO_ITEM CSL_CITATION {"citationID":"oRPsqOdP","properties":{"formattedCitation":"(Tun\\uc0\\u231{}ay &amp; Ba\\uc0\\u351{}kan, 2023)","plainCitation":"(Tunçay &amp; Başkan, 2023)","noteIndex":0},"citationItems":[{"id":1,"uris":["http://zotero.org/users/local/Xtum4kXA/items/QJ5NYTMF"],"itemData":{"id":1,"type":"chapter","abstract":"Land degradation is a phenomenon that threatens food security and ecosystem balance observed on a global scale. At the beginning of the 20th century on a global scale, its importance was not yet understood due to low climate change, population growth, and industrialization pressure, but today, with the increasing effect of these factors, it has affected more than 25% of the world’s terrestrial areas. Land use/cover change, destruction of forest areas, opening to agriculture, or conversion of forest areas to high economic plantations are the main factors of land degradation. Population growth and increasing demand for food, water, and energy are increasing pressure on natural resources, primarily agricultural and forest land. Due to its dynamic relationship with the climate change, land degradation creates more pessimistic results in arid and semi-arid areas that are more vulnerable and have a high population density. Despite the intergovernmental meetings, commissions, and decisions taken, land degradation continues on a global scale and the human-climate change dilemma creates uncertainties in achieving the targeted results.","container-title":"Environmental Sciences","ISBN":"978-1-80356-137-0","language":"en","license":"https://creativecommons.org/licenses/by/3.0/legalcode","note":"DOI: 10.5772/intechopen.107524","publisher":"IntechOpen","source":"DOI.org (Crossref)","title":"Assessment of Land Degradation Factors","URL":"https://www.intechopen.com/chapters/84148","volume":"6","editor":[{"family":"Hufnagel","given":"Levente"},{"family":"A. El-Esawi","given":"Mohamed"}],"author":[{"family":"Tunçay","given":"Tülay"},{"family":"Başkan","given":"Oğuz"}],"accessed":{"date-parts":[["2025",11,25]]},"issued":{"date-parts":[["2023",7,26]]}}}],"schema":"https://github.com/citation-style-language/schema/raw/master/csl-citation.json"} </w:instrText>
      </w:r>
      <w:r w:rsidR="00AE1A23" w:rsidRPr="00BC2284">
        <w:rPr>
          <w:rFonts w:ascii="Arial" w:hAnsi="Arial" w:cs="Arial"/>
        </w:rPr>
        <w:fldChar w:fldCharType="separate"/>
      </w:r>
      <w:r w:rsidR="00AE1A23" w:rsidRPr="00BC2284">
        <w:rPr>
          <w:rFonts w:ascii="Arial" w:hAnsi="Arial" w:cs="Arial"/>
        </w:rPr>
        <w:t>(Tunçay &amp; Başkan, 2023)</w:t>
      </w:r>
      <w:r w:rsidR="00AE1A23" w:rsidRPr="00BC2284">
        <w:rPr>
          <w:rFonts w:ascii="Arial" w:hAnsi="Arial" w:cs="Arial"/>
        </w:rPr>
        <w:fldChar w:fldCharType="end"/>
      </w:r>
      <w:r w:rsidR="00AE1A23" w:rsidRPr="00BC2284">
        <w:rPr>
          <w:rFonts w:ascii="Arial" w:hAnsi="Arial" w:cs="Arial"/>
        </w:rPr>
        <w:t xml:space="preserve">. </w:t>
      </w:r>
      <w:r w:rsidRPr="00BC2284">
        <w:rPr>
          <w:rFonts w:ascii="Arial" w:hAnsi="Arial" w:cs="Arial"/>
        </w:rPr>
        <w:t xml:space="preserve">Simultaneously, changing diets and a rapidly increasing global population are forecast to escalate food demand </w:t>
      </w:r>
      <w:r w:rsidR="00B86842" w:rsidRPr="00BC2284">
        <w:rPr>
          <w:rFonts w:ascii="Arial" w:hAnsi="Arial" w:cs="Arial"/>
        </w:rPr>
        <w:t xml:space="preserve">to 60% </w:t>
      </w:r>
      <w:r w:rsidRPr="00BC2284">
        <w:rPr>
          <w:rFonts w:ascii="Arial" w:hAnsi="Arial" w:cs="Arial"/>
        </w:rPr>
        <w:t>by 2050</w:t>
      </w:r>
      <w:r w:rsidR="00AE1A23" w:rsidRPr="00BC2284">
        <w:rPr>
          <w:rFonts w:ascii="Arial" w:hAnsi="Arial" w:cs="Arial"/>
        </w:rPr>
        <w:t xml:space="preserve"> </w:t>
      </w:r>
      <w:r w:rsidR="00AE1A23" w:rsidRPr="00BC2284">
        <w:rPr>
          <w:rFonts w:ascii="Arial" w:hAnsi="Arial" w:cs="Arial"/>
        </w:rPr>
        <w:fldChar w:fldCharType="begin"/>
      </w:r>
      <w:r w:rsidR="00AE1A23" w:rsidRPr="00BC2284">
        <w:rPr>
          <w:rFonts w:ascii="Arial" w:hAnsi="Arial" w:cs="Arial"/>
        </w:rPr>
        <w:instrText xml:space="preserve"> ADDIN ZOTERO_ITEM CSL_CITATION {"citationID":"JH2JfI3M","properties":{"formattedCitation":"(Ma &amp; Rahut, 2024)","plainCitation":"(Ma &amp; Rahut, 2024)","noteIndex":0},"citationItems":[{"id":187,"uris":["http://zotero.org/users/local/Xtum4kXA/items/HGAG2UBK"],"itemData":{"id":187,"type":"article-journal","container-title":"Mitigation and Adaptation Strategies for Global Change","ISSN":"1381-2386","issue":"5","journalAbbreviation":"Mitigation and Adaptation Strategies for Global Change","note":"publisher: Springer","page":"44","title":"Climate-smart agriculture: adoption, impacts, and implications for sustainable development","volume":"29","author":[{"family":"Ma","given":"Wanglin"},{"family":"Rahut","given":"Dil Bahadur"}],"issued":{"date-parts":[["2024"]]}}}],"schema":"https://github.com/citation-style-language/schema/raw/master/csl-citation.json"} </w:instrText>
      </w:r>
      <w:r w:rsidR="00AE1A23" w:rsidRPr="00BC2284">
        <w:rPr>
          <w:rFonts w:ascii="Arial" w:hAnsi="Arial" w:cs="Arial"/>
        </w:rPr>
        <w:fldChar w:fldCharType="separate"/>
      </w:r>
      <w:r w:rsidR="00AE1A23" w:rsidRPr="00BC2284">
        <w:rPr>
          <w:rFonts w:ascii="Arial" w:hAnsi="Arial" w:cs="Arial"/>
        </w:rPr>
        <w:t>(Ma &amp; Rahut, 2024)</w:t>
      </w:r>
      <w:r w:rsidR="00AE1A23" w:rsidRPr="00BC2284">
        <w:rPr>
          <w:rFonts w:ascii="Arial" w:hAnsi="Arial" w:cs="Arial"/>
        </w:rPr>
        <w:fldChar w:fldCharType="end"/>
      </w:r>
      <w:r w:rsidR="00AE1A23" w:rsidRPr="00BC2284">
        <w:rPr>
          <w:rFonts w:ascii="Arial" w:hAnsi="Arial" w:cs="Arial"/>
        </w:rPr>
        <w:t>.</w:t>
      </w:r>
      <w:r w:rsidRPr="00BC2284">
        <w:rPr>
          <w:rFonts w:ascii="Arial" w:hAnsi="Arial" w:cs="Arial"/>
        </w:rPr>
        <w:t xml:space="preserve"> Climate change further amplifies the challenge: studies predict that every 1°C rise in global temperature could significantly </w:t>
      </w:r>
      <w:r w:rsidRPr="00BC2284">
        <w:rPr>
          <w:rFonts w:ascii="Arial" w:hAnsi="Arial" w:cs="Arial"/>
        </w:rPr>
        <w:lastRenderedPageBreak/>
        <w:t xml:space="preserve">decline the yield of major crops like wheat, rice, and maize even when adaptation strategies are applied </w:t>
      </w:r>
      <w:r w:rsidR="00AE1A23" w:rsidRPr="00BC2284">
        <w:rPr>
          <w:rFonts w:ascii="Arial" w:hAnsi="Arial" w:cs="Arial"/>
        </w:rPr>
        <w:fldChar w:fldCharType="begin"/>
      </w:r>
      <w:r w:rsidR="00AE1A23" w:rsidRPr="00BC2284">
        <w:rPr>
          <w:rFonts w:ascii="Arial" w:hAnsi="Arial" w:cs="Arial"/>
        </w:rPr>
        <w:instrText xml:space="preserve"> ADDIN ZOTERO_ITEM CSL_CITATION {"citationID":"DtgeDDq6","properties":{"formattedCitation":"(Zhao et al., 2017)","plainCitation":"(Zhao et al., 2017)","noteIndex":0},"citationItems":[{"id":191,"uris":["http://zotero.org/users/local/Xtum4kXA/items/M7HBVA8I"],"itemData":{"id":191,"type":"article-journal","abstract":"Significance\n            Agricultural production is vulnerable to climate change. Understanding climate change, especially the temperature impacts, is critical if policymakers, agriculturalists, and crop breeders are to ensure global food security. Our study, by compiling extensive published results from four analytical methods, shows that independent methods consistently estimated negative temperature impacts on yields of four major crops at the global scale, generally underpinned by similar impacts at country and site scales. Multimethod analyses improved the confidence in assessments of future climate impacts on global major crops, with important implications for developing crop- and region-specific adaptation strategies to ensure future food supply of an increasing world population.\n          , \n            \n              Wheat, rice, maize, and soybean provide two-thirds of human caloric intake. Assessing the impact of global temperature increase on production of these crops is therefore critical to maintaining global food supply, but different studies have yielded different results. Here, we investigated the impacts of temperature on yields of the four crops by compiling extensive published results from four analytical methods: global grid-based and local point-based models, statistical regressions, and field-warming experiments. Results from the different methods consistently showed negative temperature impacts on crop yield at the global scale, generally underpinned by similar impacts at country and site scales. Without CO\n              2\n              fertilization, effective adaptation, and genetic improvement, each degree-Celsius increase in global mean temperature would, on average, reduce global yields of wheat by 6.0%, rice by 3.2%, maize by 7.4%, and soybean by 3.1%. Results are highly heterogeneous across crops and geographical areas, with some positive impact estimates. Multimethod analyses improved the confidence in assessments of future climate impacts on global major crops and suggest crop- and region-specific adaptation strategies to ensure food security for an increasing world population.","container-title":"Proceedings of the National Academy of Sciences","DOI":"10.1073/pnas.1701762114","ISSN":"0027-8424, 1091-6490","issue":"35","journalAbbreviation":"Proc. Natl. Acad. Sci. U.S.A.","language":"en","page":"9326-9331","source":"DOI.org (Crossref)","title":"Temperature increase reduces global yields of major crops in four independent estimates","volume":"114","author":[{"family":"Zhao","given":"Chuang"},{"family":"Liu","given":"Bing"},{"family":"Piao","given":"Shilong"},{"family":"Wang","given":"Xuhui"},{"family":"Lobell","given":"David B."},{"family":"Huang","given":"Yao"},{"family":"Huang","given":"Mengtian"},{"family":"Yao","given":"Yitong"},{"family":"Bassu","given":"Simona"},{"family":"Ciais","given":"Philippe"},{"family":"Durand","given":"Jean-Louis"},{"family":"Elliott","given":"Joshua"},{"family":"Ewert","given":"Frank"},{"family":"Janssens","given":"Ivan A."},{"family":"Li","given":"Tao"},{"family":"Lin","given":"Erda"},{"family":"Liu","given":"Qiang"},{"family":"Martre","given":"Pierre"},{"family":"Müller","given":"Christoph"},{"family":"Peng","given":"Shushi"},{"family":"Peñuelas","given":"Josep"},{"family":"Ruane","given":"Alex C."},{"family":"Wallach","given":"Daniel"},{"family":"Wang","given":"Tao"},{"family":"Wu","given":"Donghai"},{"family":"Liu","given":"Zhuo"},{"family":"Zhu","given":"Yan"},{"family":"Zhu","given":"Zaichun"},{"family":"Asseng","given":"Senthold"}],"issued":{"date-parts":[["2017",8,29]]}}}],"schema":"https://github.com/citation-style-language/schema/raw/master/csl-citation.json"} </w:instrText>
      </w:r>
      <w:r w:rsidR="00AE1A23" w:rsidRPr="00BC2284">
        <w:rPr>
          <w:rFonts w:ascii="Arial" w:hAnsi="Arial" w:cs="Arial"/>
        </w:rPr>
        <w:fldChar w:fldCharType="separate"/>
      </w:r>
      <w:r w:rsidR="00AE1A23" w:rsidRPr="00BC2284">
        <w:rPr>
          <w:rFonts w:ascii="Arial" w:hAnsi="Arial" w:cs="Arial"/>
        </w:rPr>
        <w:t>(</w:t>
      </w:r>
      <w:r w:rsidR="00B86842" w:rsidRPr="00BC2284">
        <w:rPr>
          <w:rFonts w:ascii="Arial" w:hAnsi="Arial" w:cs="Arial"/>
        </w:rPr>
        <w:t xml:space="preserve"> Hoque et al., 2023; </w:t>
      </w:r>
      <w:r w:rsidR="00AE1A23" w:rsidRPr="00BC2284">
        <w:rPr>
          <w:rFonts w:ascii="Arial" w:hAnsi="Arial" w:cs="Arial"/>
        </w:rPr>
        <w:t>Zhao et al., 2017)</w:t>
      </w:r>
      <w:r w:rsidR="00AE1A23" w:rsidRPr="00BC2284">
        <w:rPr>
          <w:rFonts w:ascii="Arial" w:hAnsi="Arial" w:cs="Arial"/>
        </w:rPr>
        <w:fldChar w:fldCharType="end"/>
      </w:r>
      <w:r w:rsidR="00AE1A23" w:rsidRPr="00BC2284">
        <w:rPr>
          <w:rFonts w:ascii="Arial" w:hAnsi="Arial" w:cs="Arial"/>
        </w:rPr>
        <w:t>.</w:t>
      </w:r>
      <w:r w:rsidRPr="00BC2284">
        <w:rPr>
          <w:rFonts w:ascii="Arial" w:hAnsi="Arial" w:cs="Arial"/>
        </w:rPr>
        <w:t xml:space="preserve"> Under these circumstances, GAPs have emerged as a strategic system to support sustainable crop production </w:t>
      </w:r>
      <w:r w:rsidR="00AE1A23" w:rsidRPr="00BC2284">
        <w:rPr>
          <w:rFonts w:ascii="Arial" w:hAnsi="Arial" w:cs="Arial"/>
        </w:rPr>
        <w:fldChar w:fldCharType="begin"/>
      </w:r>
      <w:r w:rsidR="00D86F38" w:rsidRPr="00BC2284">
        <w:rPr>
          <w:rFonts w:ascii="Arial" w:hAnsi="Arial" w:cs="Arial"/>
        </w:rPr>
        <w:instrText xml:space="preserve"> ADDIN ZOTERO_ITEM CSL_CITATION {"citationID":"avRoGh2m","properties":{"formattedCitation":"(Chaudhary et al., 2024)","plainCitation":"(Chaudhary et al., 2024)","noteIndex":0},"citationItems":[{"id":"ckrC9HFr/kaCCyg6k","uris":["http://zotero.org/users/local/Xtum4kXA/items/6AFR3NPJ"],"itemData":{"id":193,"type":"article-journal","abstract":"The concept of Good Agriculture Practices (GAPs) has developed in current years in the context of a unexpectedly changing and globalizing meals financial system and because of the issues and commitments of a extensive range of stakeholders about food production and security, food safety and fine and the environmental sustainability of agriculture. GAPs applies hints and to be had knowledge to addressing environmental, monetary and social sustainability for on-farm manufacturing and put up-manufacturing procedures ensuing in secure and wholesome meals and non-meals agricultural merchandise. GAPs as defined by FAO, are a “collection of principles to apply for on-farm production and postproduction processes, resulting in safe and healthy food and non-food agricultural products, while taking into account economic, social and environmental sustainability.” North Gujarat comes under the jurisdiction of Sardarkrushinagar Dantiwada Agricultural University so study was conducted in North Gujarat. Banaskantha and Sabarkantha districts were selected randomly from six districts of the North Gujarat. Each district 120 farmers survey conducted thus, total 240 farmers participated. This study was confined to “Ex-post-facto” research design. That more than one half of the farmers had medium awareness regarding good agriculture practices.","container-title":"Gujarat Journal of Extension Education","DOI":"10.56572/gjoee.2024.38.2.0036","ISSN":"23220678, 30489946","issue":"2","journalAbbreviation":"GJOEE","page":"221-224","source":"DOI.org (Crossref)","title":"ADOPTION OF GOOD AGRICULTURE PRACTICES","volume":"38","author":[{"family":"Chaudhary","given":"P. B."},{"family":"Patel","given":"G. R."},{"literal":"SDAU, Sardarkrushinagar"},{"family":"Chaudhari","given":"H. A."},{"literal":"SDAU, Sardarkrushinagar"}],"issued":{"date-parts":[["2024",12,25]]}}}],"schema":"https://github.com/citation-style-language/schema/raw/master/csl-citation.json"} </w:instrText>
      </w:r>
      <w:r w:rsidR="00AE1A23" w:rsidRPr="00BC2284">
        <w:rPr>
          <w:rFonts w:ascii="Arial" w:hAnsi="Arial" w:cs="Arial"/>
        </w:rPr>
        <w:fldChar w:fldCharType="separate"/>
      </w:r>
      <w:r w:rsidR="00AE1A23" w:rsidRPr="00BC2284">
        <w:rPr>
          <w:rFonts w:ascii="Arial" w:hAnsi="Arial" w:cs="Arial"/>
        </w:rPr>
        <w:t>(Chaudhary et al., 2024)</w:t>
      </w:r>
      <w:r w:rsidR="00AE1A23" w:rsidRPr="00BC2284">
        <w:rPr>
          <w:rFonts w:ascii="Arial" w:hAnsi="Arial" w:cs="Arial"/>
        </w:rPr>
        <w:fldChar w:fldCharType="end"/>
      </w:r>
      <w:r w:rsidR="00AE1A23" w:rsidRPr="00BC2284">
        <w:rPr>
          <w:rFonts w:ascii="Arial" w:hAnsi="Arial" w:cs="Arial"/>
        </w:rPr>
        <w:t xml:space="preserve">. </w:t>
      </w:r>
      <w:r w:rsidRPr="00BC2284">
        <w:rPr>
          <w:rFonts w:ascii="Arial" w:hAnsi="Arial" w:cs="Arial"/>
        </w:rPr>
        <w:t xml:space="preserve">Good Agricultural Practices (GAPs) are a collection of principles that apply </w:t>
      </w:r>
      <w:r w:rsidR="00BA71A9" w:rsidRPr="00BC2284">
        <w:rPr>
          <w:rFonts w:ascii="Arial" w:hAnsi="Arial" w:cs="Arial"/>
        </w:rPr>
        <w:t xml:space="preserve">to </w:t>
      </w:r>
      <w:r w:rsidRPr="00BC2284">
        <w:rPr>
          <w:rFonts w:ascii="Arial" w:hAnsi="Arial" w:cs="Arial"/>
        </w:rPr>
        <w:t xml:space="preserve">on-farm production and post-production processes, </w:t>
      </w:r>
      <w:r w:rsidR="00BA71A9" w:rsidRPr="00BC2284">
        <w:rPr>
          <w:rFonts w:ascii="Arial" w:hAnsi="Arial" w:cs="Arial"/>
        </w:rPr>
        <w:t>to ensure</w:t>
      </w:r>
      <w:r w:rsidRPr="00BC2284">
        <w:rPr>
          <w:rFonts w:ascii="Arial" w:hAnsi="Arial" w:cs="Arial"/>
        </w:rPr>
        <w:t xml:space="preserve"> safe and quality food while ensuring environmental, economic, and social sustainability </w:t>
      </w:r>
      <w:r w:rsidR="00130D89" w:rsidRPr="00BC2284">
        <w:rPr>
          <w:rFonts w:ascii="Arial" w:hAnsi="Arial" w:cs="Arial"/>
        </w:rPr>
        <w:fldChar w:fldCharType="begin"/>
      </w:r>
      <w:r w:rsidR="00130D89" w:rsidRPr="00BC2284">
        <w:rPr>
          <w:rFonts w:ascii="Arial" w:hAnsi="Arial" w:cs="Arial"/>
        </w:rPr>
        <w:instrText xml:space="preserve"> ADDIN ZOTERO_ITEM CSL_CITATION {"citationID":"5Oo4F6O2","properties":{"formattedCitation":"(FAO, 2016)","plainCitation":"(FAO, 2016)","noteIndex":0},"citationItems":[{"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schema":"https://github.com/citation-style-language/schema/raw/master/csl-citation.json"} </w:instrText>
      </w:r>
      <w:r w:rsidR="00130D89" w:rsidRPr="00BC2284">
        <w:rPr>
          <w:rFonts w:ascii="Arial" w:hAnsi="Arial" w:cs="Arial"/>
        </w:rPr>
        <w:fldChar w:fldCharType="separate"/>
      </w:r>
      <w:r w:rsidR="00130D89" w:rsidRPr="00BC2284">
        <w:rPr>
          <w:rFonts w:ascii="Arial" w:hAnsi="Arial" w:cs="Arial"/>
        </w:rPr>
        <w:t>(FAO, 2016</w:t>
      </w:r>
      <w:r w:rsidR="00787C56" w:rsidRPr="00BC2284">
        <w:rPr>
          <w:rFonts w:ascii="Arial" w:hAnsi="Arial" w:cs="Arial"/>
        </w:rPr>
        <w:t>; Hoque et al., 2024</w:t>
      </w:r>
      <w:r w:rsidR="00130D89" w:rsidRPr="00BC2284">
        <w:rPr>
          <w:rFonts w:ascii="Arial" w:hAnsi="Arial" w:cs="Arial"/>
        </w:rPr>
        <w:t>)</w:t>
      </w:r>
      <w:r w:rsidR="00130D89" w:rsidRPr="00BC2284">
        <w:rPr>
          <w:rFonts w:ascii="Arial" w:hAnsi="Arial" w:cs="Arial"/>
        </w:rPr>
        <w:fldChar w:fldCharType="end"/>
      </w:r>
      <w:r w:rsidR="00130D89" w:rsidRPr="00BC2284">
        <w:rPr>
          <w:rFonts w:ascii="Arial" w:hAnsi="Arial" w:cs="Arial"/>
        </w:rPr>
        <w:t xml:space="preserve">. </w:t>
      </w:r>
      <w:r w:rsidRPr="00BC2284">
        <w:rPr>
          <w:rFonts w:ascii="Arial" w:hAnsi="Arial" w:cs="Arial"/>
        </w:rPr>
        <w:t xml:space="preserve">According to </w:t>
      </w:r>
      <w:r w:rsidR="00ED0CE3" w:rsidRPr="00BC2284">
        <w:rPr>
          <w:rFonts w:ascii="Arial" w:hAnsi="Arial" w:cs="Arial"/>
        </w:rPr>
        <w:fldChar w:fldCharType="begin"/>
      </w:r>
      <w:r w:rsidR="000857A2" w:rsidRPr="00BC2284">
        <w:rPr>
          <w:rFonts w:ascii="Arial" w:hAnsi="Arial" w:cs="Arial"/>
        </w:rPr>
        <w:instrText xml:space="preserve"> ADDIN ZOTERO_ITEM CSL_CITATION {"citationID":"beYP6aYk","properties":{"formattedCitation":"(Espinel et al., 2019)","plainCitation":"(Espinel et al., 2019)","dontUpdate":true,"noteIndex":0},"citationItems":[{"id":194,"uris":["http://zotero.org/users/local/Xtum4kXA/items/8V46DEWW"],"itemData":{"id":194,"type":"chapter","container-title":"Strategies and Tools for a Sustainable Rural Rio de Janeiro","event-place":"Cham","ISBN":"978-3-319-89643-4","note":"collection-title: Springer Series on Environmental Management\nDOI: 10.1007/978-3-319-89644-1_8","page":"105-119","publisher":"Springer International Publishing","publisher-place":"Cham","source":"DOI.org (Crossref)","title":"Towards Good Agricultural Practices in Smallholder Dairy Production Systems from an Animal Welfare Perspective","URL":"http://link.springer.com/10.1007/978-3-319-89644-1_8","editor":[{"family":"Nehren","given":"Udo"},{"family":"Schlϋter","given":"Sabine"},{"family":"Raedig","given":"Claudia"},{"family":"Sattler","given":"Dietmar"},{"family":"Hissa","given":"Helga"}],"author":[{"family":"Espinel","given":"Maria Luisa"},{"family":"Schlüter","given":"Sabine"},{"family":"Marconi De Souza Resende","given":"Carlos"}],"accessed":{"date-parts":[["2025",11,25]]},"issued":{"date-parts":[["2019"]]}}}],"schema":"https://github.com/citation-style-language/schema/raw/master/csl-citation.json"} </w:instrText>
      </w:r>
      <w:r w:rsidR="00ED0CE3" w:rsidRPr="00BC2284">
        <w:rPr>
          <w:rFonts w:ascii="Arial" w:hAnsi="Arial" w:cs="Arial"/>
        </w:rPr>
        <w:fldChar w:fldCharType="separate"/>
      </w:r>
      <w:r w:rsidR="00ED0CE3" w:rsidRPr="00BC2284">
        <w:rPr>
          <w:rFonts w:ascii="Arial" w:hAnsi="Arial" w:cs="Arial"/>
        </w:rPr>
        <w:t>Espinel et al. (2019)</w:t>
      </w:r>
      <w:r w:rsidR="00ED0CE3" w:rsidRPr="00BC2284">
        <w:rPr>
          <w:rFonts w:ascii="Arial" w:hAnsi="Arial" w:cs="Arial"/>
        </w:rPr>
        <w:fldChar w:fldCharType="end"/>
      </w:r>
      <w:r w:rsidR="002C5440" w:rsidRPr="00BC2284">
        <w:rPr>
          <w:rFonts w:ascii="Arial" w:hAnsi="Arial" w:cs="Arial"/>
        </w:rPr>
        <w:t xml:space="preserve">, </w:t>
      </w:r>
      <w:r w:rsidRPr="00BC2284">
        <w:rPr>
          <w:rFonts w:ascii="Arial" w:hAnsi="Arial" w:cs="Arial"/>
        </w:rPr>
        <w:t xml:space="preserve">GAPs are norms, practices, and procedures designed to attain sustainable agricultural production. These practices include crop rotation, Integrated Pest Management, appropriate use of pesticides, conservation of soil and water, post-harvest handling, use of personal protective equipment (PPE), record keeping, maintaining pre-harvest intervals (PHI), </w:t>
      </w:r>
      <w:r w:rsidR="00F37ECC" w:rsidRPr="00BC2284">
        <w:rPr>
          <w:rFonts w:ascii="Arial" w:hAnsi="Arial" w:cs="Arial"/>
        </w:rPr>
        <w:t xml:space="preserve">and </w:t>
      </w:r>
      <w:r w:rsidRPr="00BC2284">
        <w:rPr>
          <w:rFonts w:ascii="Arial" w:hAnsi="Arial" w:cs="Arial"/>
        </w:rPr>
        <w:t>ensuring GAP</w:t>
      </w:r>
      <w:r w:rsidR="00256611" w:rsidRPr="00BC2284">
        <w:rPr>
          <w:rFonts w:ascii="Arial" w:hAnsi="Arial" w:cs="Arial"/>
        </w:rPr>
        <w:t>s</w:t>
      </w:r>
      <w:r w:rsidRPr="00BC2284">
        <w:rPr>
          <w:rFonts w:ascii="Arial" w:hAnsi="Arial" w:cs="Arial"/>
        </w:rPr>
        <w:t xml:space="preserve"> certificatio</w:t>
      </w:r>
      <w:r w:rsidR="00ED0CE3" w:rsidRPr="00BC2284">
        <w:rPr>
          <w:rFonts w:ascii="Arial" w:hAnsi="Arial" w:cs="Arial"/>
        </w:rPr>
        <w:t xml:space="preserve">n </w:t>
      </w:r>
      <w:r w:rsidR="00ED0CE3" w:rsidRPr="00BC2284">
        <w:rPr>
          <w:rFonts w:ascii="Arial" w:hAnsi="Arial" w:cs="Arial"/>
        </w:rPr>
        <w:fldChar w:fldCharType="begin"/>
      </w:r>
      <w:r w:rsidR="00ED0CE3" w:rsidRPr="00BC2284">
        <w:rPr>
          <w:rFonts w:ascii="Arial" w:hAnsi="Arial" w:cs="Arial"/>
        </w:rPr>
        <w:instrText xml:space="preserve"> ADDIN ZOTERO_ITEM CSL_CITATION {"citationID":"a7mzjhJd","properties":{"formattedCitation":"(Manning &amp; Keogh, 2025)","plainCitation":"(Manning &amp; Keogh, 2025)","noteIndex":0},"citationItems":[{"id":196,"uris":["http://zotero.org/users/local/Xtum4kXA/items/RLU45NTZ"],"itemData":{"id":196,"type":"chapter","abstract":"Good agricultural practices (GAP) define the practices at the farm level that can be adopted to assure safe and healthy food is produced profitably with appropriate standards in terms of animal welfare, worker welfare and environmental protection. This chapter describes GAP, notions of good farming, how GAP standards have evolved in developed and developing economies, the opportunities to evolve these pre- and post-harvest standards, and their related principles and practices in the future.","container-title":"Burleigh Dodds Series in Agricultural Science","ISBN":"978-1-80146-451-2","note":"DOI: 10.19103/AS.2024.0133.13","page":"223-242","publisher":"Burleigh Dodds Science Publishing Limited","source":"DOI.org (Crossref)","title":"Developing good agricultural practices (GAP) across global agri-food supply chains: challenges and opportunities","title-short":"Developing good agricultural practices (GAP) across global agri-food supply chains","URL":"https://www.bdspublishing.com/webshop/chapters/crops/agri-food-systems/supply-chain-management/developing-good-agricultural-practices-gap-across-global-agri-food-supply-chains-challenges-and-opportunities/","editor":[{"literal":"University of Lincoln"},{"family":"Manning","given":"Louise"}],"author":[{"family":"Manning","given":"Louise"},{"family":"Keogh","given":"John G."}],"accessed":{"date-parts":[["2025",11,25]]},"issued":{"date-parts":[["2025",12,12]]}}}],"schema":"https://github.com/citation-style-language/schema/raw/master/csl-citation.json"} </w:instrText>
      </w:r>
      <w:r w:rsidR="00ED0CE3" w:rsidRPr="00BC2284">
        <w:rPr>
          <w:rFonts w:ascii="Arial" w:hAnsi="Arial" w:cs="Arial"/>
        </w:rPr>
        <w:fldChar w:fldCharType="separate"/>
      </w:r>
      <w:r w:rsidR="00ED0CE3" w:rsidRPr="00BC2284">
        <w:rPr>
          <w:rFonts w:ascii="Arial" w:hAnsi="Arial" w:cs="Arial"/>
        </w:rPr>
        <w:t>(</w:t>
      </w:r>
      <w:r w:rsidR="00787C56" w:rsidRPr="00BC2284">
        <w:rPr>
          <w:rFonts w:ascii="Arial" w:hAnsi="Arial" w:cs="Arial"/>
        </w:rPr>
        <w:t xml:space="preserve">Hasan et al., 2025; </w:t>
      </w:r>
      <w:r w:rsidR="00ED0CE3" w:rsidRPr="00BC2284">
        <w:rPr>
          <w:rFonts w:ascii="Arial" w:hAnsi="Arial" w:cs="Arial"/>
        </w:rPr>
        <w:t>Manning &amp; Keogh, 2025)</w:t>
      </w:r>
      <w:r w:rsidR="00ED0CE3" w:rsidRPr="00BC2284">
        <w:rPr>
          <w:rFonts w:ascii="Arial" w:hAnsi="Arial" w:cs="Arial"/>
        </w:rPr>
        <w:fldChar w:fldCharType="end"/>
      </w:r>
      <w:r w:rsidRPr="00BC2284">
        <w:rPr>
          <w:rFonts w:ascii="Arial" w:hAnsi="Arial" w:cs="Arial"/>
        </w:rPr>
        <w:t>. Good Agricultural Practices (GAPs), which are maintained through G</w:t>
      </w:r>
      <w:r w:rsidR="00235816" w:rsidRPr="00BC2284">
        <w:rPr>
          <w:rFonts w:ascii="Arial" w:hAnsi="Arial" w:cs="Arial"/>
        </w:rPr>
        <w:t xml:space="preserve">lobal </w:t>
      </w:r>
      <w:r w:rsidRPr="00BC2284">
        <w:rPr>
          <w:rFonts w:ascii="Arial" w:hAnsi="Arial" w:cs="Arial"/>
        </w:rPr>
        <w:t>G.A.P. and FAO GAP</w:t>
      </w:r>
      <w:r w:rsidR="00256611" w:rsidRPr="00BC2284">
        <w:rPr>
          <w:rFonts w:ascii="Arial" w:hAnsi="Arial" w:cs="Arial"/>
        </w:rPr>
        <w:t>s</w:t>
      </w:r>
      <w:r w:rsidRPr="00BC2284">
        <w:rPr>
          <w:rFonts w:ascii="Arial" w:hAnsi="Arial" w:cs="Arial"/>
        </w:rPr>
        <w:t xml:space="preserve"> guidelines</w:t>
      </w:r>
      <w:r w:rsidR="00F37ECC" w:rsidRPr="00BC2284">
        <w:rPr>
          <w:rFonts w:ascii="Arial" w:hAnsi="Arial" w:cs="Arial"/>
        </w:rPr>
        <w:t>,</w:t>
      </w:r>
      <w:r w:rsidRPr="00BC2284">
        <w:rPr>
          <w:rFonts w:ascii="Arial" w:hAnsi="Arial" w:cs="Arial"/>
        </w:rPr>
        <w:t xml:space="preserve"> focus on the improvement of food safety, better agrochemical use, transparency, traceability, and economic viability of the farming system </w:t>
      </w:r>
      <w:r w:rsidR="00ED0CE3" w:rsidRPr="00BC2284">
        <w:rPr>
          <w:rFonts w:ascii="Arial" w:hAnsi="Arial" w:cs="Arial"/>
        </w:rPr>
        <w:fldChar w:fldCharType="begin"/>
      </w:r>
      <w:r w:rsidR="00ED0CE3" w:rsidRPr="00BC2284">
        <w:rPr>
          <w:rFonts w:ascii="Arial" w:hAnsi="Arial" w:cs="Arial"/>
        </w:rPr>
        <w:instrText xml:space="preserve"> ADDIN ZOTERO_ITEM CSL_CITATION {"citationID":"iKv81PPn","properties":{"formattedCitation":"(Saunders &amp; Bihn, 2023)","plainCitation":"(Saunders &amp; Bihn, 2023)","noteIndex":0},"citationItems":[{"id":197,"uris":["http://zotero.org/users/local/Xtum4kXA/items/DQGWFP8H"],"itemData":{"id":197,"type":"chapter","abstract":"The microbial safety of fresh fruits and vegetables impacts the health of consumers and the economic viability of farms, packinghouses, and the produce industry. The implementation of Good Agricultural Practices (GAPs) on farms and in packinghouses over the past 24 years has resulted in an increase in written farm food safety plans and targeted practices aimed at reducing the risks of microbial contamination. Growers have expanded their mindset and management practices to include food safety in addition to the myriad of other production goals including improving crop yield, controlling pests, maintaining market access, and ensuring postharvest quality. The focus of this chapter is to review the role of GAPs in preventing microbial contamination of fresh produce over time. This includes summarizing how GAPs have evolved, the impact they have had on the produce industry, current GAPs and how they are implemented, and projecting their relevance into the future.","container-title":"Burleigh Dodds Series in Agricultural Science","ISBN":"978-1-80146-268-6","note":"DOI: 10.19103/AS.2023.0121.14","page":"215-244","publisher":"Burleigh Dodds Science Publishing","source":"DOI.org (Crossref)","title":"The role of Good Agricultural Practices (GAPs) in preventing pathogenic microbial contamination of fresh produce","URL":"https://www.bdspublishing.com/webshop/chapters/crops/agri-food-systems/postharvest-management/the-role-of-good-agricultural-practices-gaps-in-preventing-pathogenic-microbial-contamination-of-fresh-produce/","editor":[{"literal":"Rutgers University, USA"},{"family":"Matthews","given":"Karl R."}],"author":[{"family":"Saunders","given":"Thomas P."},{"family":"Bihn","given":"Elizabeth A."}],"accessed":{"date-parts":[["2025",11,25]]},"issued":{"date-parts":[["2023",8,15]]}}}],"schema":"https://github.com/citation-style-language/schema/raw/master/csl-citation.json"} </w:instrText>
      </w:r>
      <w:r w:rsidR="00ED0CE3" w:rsidRPr="00BC2284">
        <w:rPr>
          <w:rFonts w:ascii="Arial" w:hAnsi="Arial" w:cs="Arial"/>
        </w:rPr>
        <w:fldChar w:fldCharType="separate"/>
      </w:r>
      <w:r w:rsidR="00ED0CE3" w:rsidRPr="00BC2284">
        <w:rPr>
          <w:rFonts w:ascii="Arial" w:hAnsi="Arial" w:cs="Arial"/>
        </w:rPr>
        <w:t>(Saunders &amp; Bihn, 2023)</w:t>
      </w:r>
      <w:r w:rsidR="00ED0CE3" w:rsidRPr="00BC2284">
        <w:rPr>
          <w:rFonts w:ascii="Arial" w:hAnsi="Arial" w:cs="Arial"/>
        </w:rPr>
        <w:fldChar w:fldCharType="end"/>
      </w:r>
      <w:r w:rsidRPr="00BC2284">
        <w:rPr>
          <w:rFonts w:ascii="Arial" w:hAnsi="Arial" w:cs="Arial"/>
        </w:rPr>
        <w:t>. Shaping the future of agriculture, Good Agricultural Practices (GAP</w:t>
      </w:r>
      <w:r w:rsidR="00256611" w:rsidRPr="00BC2284">
        <w:rPr>
          <w:rFonts w:ascii="Arial" w:hAnsi="Arial" w:cs="Arial"/>
        </w:rPr>
        <w:t>s</w:t>
      </w:r>
      <w:r w:rsidRPr="00BC2284">
        <w:rPr>
          <w:rFonts w:ascii="Arial" w:hAnsi="Arial" w:cs="Arial"/>
        </w:rPr>
        <w:t xml:space="preserve">) are well-positioned to contribute towards achieving the sustainability "triple wins" of social, economic, and environmental benefits and impacts of agriculture </w:t>
      </w:r>
      <w:r w:rsidR="00ED0CE3" w:rsidRPr="00BC2284">
        <w:rPr>
          <w:rFonts w:ascii="Arial" w:hAnsi="Arial" w:cs="Arial"/>
        </w:rPr>
        <w:fldChar w:fldCharType="begin"/>
      </w:r>
      <w:r w:rsidR="00ED0CE3" w:rsidRPr="00BC2284">
        <w:rPr>
          <w:rFonts w:ascii="Arial" w:hAnsi="Arial" w:cs="Arial"/>
        </w:rPr>
        <w:instrText xml:space="preserve"> ADDIN ZOTERO_ITEM CSL_CITATION {"citationID":"1ZqpuwM0","properties":{"formattedCitation":"(Kharel et al., 2022)","plainCitation":"(Kharel et al., 2022)","noteIndex":0},"citationItems":[{"id":198,"uris":["http://zotero.org/users/local/Xtum4kXA/items/4L4Q6TM3"],"itemData":{"id":198,"type":"article-journal","container-title":"Journal of Agriculture and Food Research","DOI":"10.1016/j.jafr.2022.100447","ISSN":"26661543","journalAbbreviation":"Journal of Agriculture and Food Research","language":"en","page":"100447","source":"DOI.org (Crossref)","title":"Good agriculture practices for safe food and sustainable agriculture in Nepal: A review","title-short":"Good agriculture practices for safe food and sustainable agriculture in Nepal","volume":"10","author":[{"family":"Kharel","given":"Menila"},{"family":"Dahal","given":"Bed Mani"},{"family":"Raut","given":"Nani"}],"issued":{"date-parts":[["2022",12]]}}}],"schema":"https://github.com/citation-style-language/schema/raw/master/csl-citation.json"} </w:instrText>
      </w:r>
      <w:r w:rsidR="00ED0CE3" w:rsidRPr="00BC2284">
        <w:rPr>
          <w:rFonts w:ascii="Arial" w:hAnsi="Arial" w:cs="Arial"/>
        </w:rPr>
        <w:fldChar w:fldCharType="separate"/>
      </w:r>
      <w:r w:rsidR="00ED0CE3" w:rsidRPr="00BC2284">
        <w:rPr>
          <w:rFonts w:ascii="Arial" w:hAnsi="Arial" w:cs="Arial"/>
        </w:rPr>
        <w:t>(Kharel et al., 2022)</w:t>
      </w:r>
      <w:r w:rsidR="00ED0CE3" w:rsidRPr="00BC2284">
        <w:rPr>
          <w:rFonts w:ascii="Arial" w:hAnsi="Arial" w:cs="Arial"/>
        </w:rPr>
        <w:fldChar w:fldCharType="end"/>
      </w:r>
      <w:r w:rsidRPr="00BC2284">
        <w:rPr>
          <w:rFonts w:ascii="Arial" w:hAnsi="Arial" w:cs="Arial"/>
        </w:rPr>
        <w:t xml:space="preserve">. Structured documentation, limited pesticide application, and hygiene protocols that mitigate food contamination and foster market access are underscored by the system </w:t>
      </w:r>
      <w:r w:rsidR="00ED0CE3" w:rsidRPr="00BC2284">
        <w:rPr>
          <w:rFonts w:ascii="Arial" w:hAnsi="Arial" w:cs="Arial"/>
        </w:rPr>
        <w:fldChar w:fldCharType="begin"/>
      </w:r>
      <w:r w:rsidR="00E74C26" w:rsidRPr="00BC2284">
        <w:rPr>
          <w:rFonts w:ascii="Arial" w:hAnsi="Arial" w:cs="Arial"/>
        </w:rPr>
        <w:instrText xml:space="preserve"> ADDIN ZOTERO_ITEM CSL_CITATION {"citationID":"X2zCMPVA","properties":{"formattedCitation":"(Laosutsan et al., 2019a)","plainCitation":"(Laosutsan et al., 2019a)","noteIndex":0},"citationItems":[{"id":199,"uris":["http://zotero.org/users/local/Xtum4kXA/items/WZLNG63N"],"itemData":{"id":199,"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00ED0CE3" w:rsidRPr="00BC2284">
        <w:rPr>
          <w:rFonts w:ascii="Arial" w:hAnsi="Arial" w:cs="Arial"/>
        </w:rPr>
        <w:fldChar w:fldCharType="separate"/>
      </w:r>
      <w:r w:rsidR="00E74C26" w:rsidRPr="00BC2284">
        <w:rPr>
          <w:rFonts w:ascii="Arial" w:hAnsi="Arial" w:cs="Arial"/>
        </w:rPr>
        <w:t>(Laosutsan et al., 2019)</w:t>
      </w:r>
      <w:r w:rsidR="00ED0CE3" w:rsidRPr="00BC2284">
        <w:rPr>
          <w:rFonts w:ascii="Arial" w:hAnsi="Arial" w:cs="Arial"/>
        </w:rPr>
        <w:fldChar w:fldCharType="end"/>
      </w:r>
      <w:r w:rsidRPr="00BC2284">
        <w:rPr>
          <w:rFonts w:ascii="Arial" w:hAnsi="Arial" w:cs="Arial"/>
        </w:rPr>
        <w:t>. GAP</w:t>
      </w:r>
      <w:r w:rsidR="00256611" w:rsidRPr="00BC2284">
        <w:rPr>
          <w:rFonts w:ascii="Arial" w:hAnsi="Arial" w:cs="Arial"/>
        </w:rPr>
        <w:t>s</w:t>
      </w:r>
      <w:r w:rsidRPr="00BC2284">
        <w:rPr>
          <w:rFonts w:ascii="Arial" w:hAnsi="Arial" w:cs="Arial"/>
        </w:rPr>
        <w:t xml:space="preserve"> encourage sustainable intensification of production to achieve more output per unit of land or inputs, in which </w:t>
      </w:r>
      <w:r w:rsidR="00787C56" w:rsidRPr="00BC2284">
        <w:rPr>
          <w:rFonts w:ascii="Arial" w:hAnsi="Arial" w:cs="Arial"/>
        </w:rPr>
        <w:t>farmer</w:t>
      </w:r>
      <w:r w:rsidRPr="00BC2284">
        <w:rPr>
          <w:rFonts w:ascii="Arial" w:hAnsi="Arial" w:cs="Arial"/>
        </w:rPr>
        <w:t xml:space="preserve"> can reduce the use of input</w:t>
      </w:r>
      <w:r w:rsidR="00787C56" w:rsidRPr="00BC2284">
        <w:rPr>
          <w:rFonts w:ascii="Arial" w:hAnsi="Arial" w:cs="Arial"/>
        </w:rPr>
        <w:t>s</w:t>
      </w:r>
      <w:r w:rsidRPr="00BC2284">
        <w:rPr>
          <w:rFonts w:ascii="Arial" w:hAnsi="Arial" w:cs="Arial"/>
        </w:rPr>
        <w:t xml:space="preserve"> such as water, fertilizer, and labor</w:t>
      </w:r>
      <w:r w:rsidR="00B37FF6" w:rsidRPr="00BC2284">
        <w:rPr>
          <w:rFonts w:ascii="Arial" w:hAnsi="Arial" w:cs="Arial"/>
        </w:rPr>
        <w:t xml:space="preserve"> </w:t>
      </w:r>
      <w:r w:rsidR="00130D89" w:rsidRPr="00BC2284">
        <w:rPr>
          <w:rFonts w:ascii="Arial" w:hAnsi="Arial" w:cs="Arial"/>
        </w:rPr>
        <w:fldChar w:fldCharType="begin"/>
      </w:r>
      <w:r w:rsidR="00130D89" w:rsidRPr="00BC2284">
        <w:rPr>
          <w:rFonts w:ascii="Arial" w:hAnsi="Arial" w:cs="Arial"/>
        </w:rPr>
        <w:instrText xml:space="preserve"> ADDIN ZOTERO_ITEM CSL_CITATION {"citationID":"o7RWn4cM","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00130D89" w:rsidRPr="00BC2284">
        <w:rPr>
          <w:rFonts w:ascii="Arial" w:hAnsi="Arial" w:cs="Arial"/>
        </w:rPr>
        <w:fldChar w:fldCharType="separate"/>
      </w:r>
      <w:r w:rsidR="00130D89" w:rsidRPr="00BC2284">
        <w:rPr>
          <w:rFonts w:ascii="Arial" w:hAnsi="Arial" w:cs="Arial"/>
        </w:rPr>
        <w:t>(Chaudhary, 2022)</w:t>
      </w:r>
      <w:r w:rsidR="00130D89" w:rsidRPr="00BC2284">
        <w:rPr>
          <w:rFonts w:ascii="Arial" w:hAnsi="Arial" w:cs="Arial"/>
        </w:rPr>
        <w:fldChar w:fldCharType="end"/>
      </w:r>
      <w:r w:rsidR="00130D89" w:rsidRPr="00BC2284">
        <w:rPr>
          <w:rFonts w:ascii="Arial" w:hAnsi="Arial" w:cs="Arial"/>
        </w:rPr>
        <w:t xml:space="preserve">. </w:t>
      </w:r>
      <w:r w:rsidRPr="00BC2284">
        <w:rPr>
          <w:rFonts w:ascii="Arial" w:hAnsi="Arial" w:cs="Arial"/>
        </w:rPr>
        <w:t xml:space="preserve">In fact, one of the most important objectives of Good Agricultural Practices (GAPs) is to improve food safety by minimizing the residues of toxic and non-toxic nature (Pesticides, fertilizers, etc.) from foods </w:t>
      </w:r>
      <w:r w:rsidR="001C5E2B" w:rsidRPr="00BC2284">
        <w:rPr>
          <w:rFonts w:ascii="Arial" w:hAnsi="Arial" w:cs="Arial"/>
        </w:rPr>
        <w:fldChar w:fldCharType="begin"/>
      </w:r>
      <w:r w:rsidR="001C5E2B" w:rsidRPr="00BC2284">
        <w:rPr>
          <w:rFonts w:ascii="Arial" w:hAnsi="Arial" w:cs="Arial"/>
        </w:rPr>
        <w:instrText xml:space="preserve"> ADDIN ZOTERO_ITEM CSL_CITATION {"citationID":"bRMNyCcH","properties":{"formattedCitation":"(Rahman et al., 2024)","plainCitation":"(Rahman et al., 2024)","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001C5E2B" w:rsidRPr="00BC2284">
        <w:rPr>
          <w:rFonts w:ascii="Arial" w:hAnsi="Arial" w:cs="Arial"/>
        </w:rPr>
        <w:fldChar w:fldCharType="separate"/>
      </w:r>
      <w:r w:rsidR="001C5E2B" w:rsidRPr="00BC2284">
        <w:rPr>
          <w:rFonts w:ascii="Arial" w:hAnsi="Arial" w:cs="Arial"/>
        </w:rPr>
        <w:t>(Rahman et al., 2024)</w:t>
      </w:r>
      <w:r w:rsidR="001C5E2B" w:rsidRPr="00BC2284">
        <w:rPr>
          <w:rFonts w:ascii="Arial" w:hAnsi="Arial" w:cs="Arial"/>
        </w:rPr>
        <w:fldChar w:fldCharType="end"/>
      </w:r>
      <w:r w:rsidRPr="00BC2284">
        <w:rPr>
          <w:rFonts w:ascii="Arial" w:hAnsi="Arial" w:cs="Arial"/>
        </w:rPr>
        <w:t xml:space="preserve">. Maintaining proper PHI isn’t a common feature of most developing countries, which gives the opportunity for toxic residues to remain in the food </w:t>
      </w:r>
      <w:r w:rsidR="001C5E2B" w:rsidRPr="00BC2284">
        <w:rPr>
          <w:rFonts w:ascii="Arial" w:hAnsi="Arial" w:cs="Arial"/>
        </w:rPr>
        <w:fldChar w:fldCharType="begin"/>
      </w:r>
      <w:r w:rsidR="001C5E2B" w:rsidRPr="00BC2284">
        <w:rPr>
          <w:rFonts w:ascii="Arial" w:hAnsi="Arial" w:cs="Arial"/>
        </w:rPr>
        <w:instrText xml:space="preserve"> ADDIN ZOTERO_ITEM CSL_CITATION {"citationID":"0AI9Cy9H","properties":{"formattedCitation":"(Kamrujaman et al., 2023)","plainCitation":"(Kamrujaman et al., 2023)","noteIndex":0},"citationItems":[{"id":202,"uris":["http://zotero.org/users/local/Xtum4kXA/items/96SHP8JF"],"itemData":{"id":202,"type":"article-journal","abstract":"A study was conducted to determine the extent of pre-harvest interval practice (from here and later in PHI) after pesticide application by the brinjal farmers of Shajahanpur upazila in Bogura, Bangladesh. Data were collected from 210 brinjal farmers during October 2021 to April 2022 through personal interview and focus group discussions (FGDs). Descriptive statistics were used to analyze the data. The findings revealed that majority of the brinjal growers of the study area practiced PHI at the level of highly toxic (62%) in October, highly toxic in November (51.3), moderately toxic (83.5%) in December, moderately toxic (85.4%) in January, moderately toxic in February (74.5%), slightly toxic (51%) in March, and slightly toxic (62.9%) in April. Overall, the practice scenario of PHI by large portion of the brinjal farmers (97%) fell in unsafe categories whereas only 3% of them practiced PHI at a safe level. Survey responses indicated that extensive inaccurate pesticide usage, particularly inadequate PHI, endangers human health and the environment. It is suggested that Department of Agricultural Extension (DAE), other GOs, and NGOs should take necessary joint efforts to instruct brinjal farmers on pesticide residue management by putting approved PHI level into practice and observing prudent pesticide use with reference to safe brinjal production.","container-title":"Journal of Bangladesh Agricultural University","DOI":"10.5455/JBAU.164178","ISSN":"1810-3030","issue":"3","journalAbbreviation":"J Bangladesh Agril Univ","license":"http://www.scopemed.org/?page=license","page":"390","source":"DOI.org (Crossref)","title":"Pre-Harvest Interval Practice after Pesticide Application: A Survey on Brinjal Farmers in Bogura, Bangladesh","title-short":"Pre-Harvest Interval Practice after Pesticide Application","volume":"21","author":[{"family":"Kamrujaman","given":"Md"},{"family":"Sheheli","given":"Shonia"},{"family":"Rahman","given":"Md"},{"family":"Mithun","given":"Md"}],"issued":{"date-parts":[["2023"]]}}}],"schema":"https://github.com/citation-style-language/schema/raw/master/csl-citation.json"} </w:instrText>
      </w:r>
      <w:r w:rsidR="001C5E2B" w:rsidRPr="00BC2284">
        <w:rPr>
          <w:rFonts w:ascii="Arial" w:hAnsi="Arial" w:cs="Arial"/>
        </w:rPr>
        <w:fldChar w:fldCharType="separate"/>
      </w:r>
      <w:r w:rsidR="001C5E2B" w:rsidRPr="00BC2284">
        <w:rPr>
          <w:rFonts w:ascii="Arial" w:hAnsi="Arial" w:cs="Arial"/>
        </w:rPr>
        <w:t>(Kamrujaman et al., 2023)</w:t>
      </w:r>
      <w:r w:rsidR="001C5E2B" w:rsidRPr="00BC2284">
        <w:rPr>
          <w:rFonts w:ascii="Arial" w:hAnsi="Arial" w:cs="Arial"/>
        </w:rPr>
        <w:fldChar w:fldCharType="end"/>
      </w:r>
      <w:r w:rsidRPr="00BC2284">
        <w:rPr>
          <w:rFonts w:ascii="Arial" w:hAnsi="Arial" w:cs="Arial"/>
        </w:rPr>
        <w:t>. In reply to this, GAP</w:t>
      </w:r>
      <w:r w:rsidR="00256611" w:rsidRPr="00BC2284">
        <w:rPr>
          <w:rFonts w:ascii="Arial" w:hAnsi="Arial" w:cs="Arial"/>
        </w:rPr>
        <w:t>s</w:t>
      </w:r>
      <w:r w:rsidRPr="00BC2284">
        <w:rPr>
          <w:rFonts w:ascii="Arial" w:hAnsi="Arial" w:cs="Arial"/>
        </w:rPr>
        <w:t xml:space="preserve"> offer suggestions for IPM, proper pesticide use, and complying with the PHI to allow time for residues to break down to a safe level from the harvest before harvest</w:t>
      </w:r>
      <w:r w:rsidR="001C5E2B" w:rsidRPr="00BC2284">
        <w:rPr>
          <w:rFonts w:ascii="Arial" w:hAnsi="Arial" w:cs="Arial"/>
        </w:rPr>
        <w:t xml:space="preserve"> </w:t>
      </w:r>
      <w:r w:rsidR="001C5E2B" w:rsidRPr="00BC2284">
        <w:rPr>
          <w:rFonts w:ascii="Arial" w:hAnsi="Arial" w:cs="Arial"/>
        </w:rPr>
        <w:fldChar w:fldCharType="begin"/>
      </w:r>
      <w:r w:rsidR="001C5E2B" w:rsidRPr="00BC2284">
        <w:rPr>
          <w:rFonts w:ascii="Arial" w:hAnsi="Arial" w:cs="Arial"/>
        </w:rPr>
        <w:instrText xml:space="preserve"> ADDIN ZOTERO_ITEM CSL_CITATION {"citationID":"KnmTlQFr","properties":{"formattedCitation":"(Rahman et al., 2024)","plainCitation":"(Rahman et al., 2024)","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001C5E2B" w:rsidRPr="00BC2284">
        <w:rPr>
          <w:rFonts w:ascii="Arial" w:hAnsi="Arial" w:cs="Arial"/>
        </w:rPr>
        <w:fldChar w:fldCharType="separate"/>
      </w:r>
      <w:r w:rsidR="001C5E2B" w:rsidRPr="00BC2284">
        <w:rPr>
          <w:rFonts w:ascii="Arial" w:hAnsi="Arial" w:cs="Arial"/>
        </w:rPr>
        <w:t>(Rahman et al., 2024)</w:t>
      </w:r>
      <w:r w:rsidR="001C5E2B" w:rsidRPr="00BC2284">
        <w:rPr>
          <w:rFonts w:ascii="Arial" w:hAnsi="Arial" w:cs="Arial"/>
        </w:rPr>
        <w:fldChar w:fldCharType="end"/>
      </w:r>
      <w:r w:rsidRPr="00BC2284">
        <w:rPr>
          <w:rFonts w:ascii="Arial" w:hAnsi="Arial" w:cs="Arial"/>
        </w:rPr>
        <w:t>. In addition to these, GAP</w:t>
      </w:r>
      <w:r w:rsidR="00256611" w:rsidRPr="00BC2284">
        <w:rPr>
          <w:rFonts w:ascii="Arial" w:hAnsi="Arial" w:cs="Arial"/>
        </w:rPr>
        <w:t>s</w:t>
      </w:r>
      <w:r w:rsidRPr="00BC2284">
        <w:rPr>
          <w:rFonts w:ascii="Arial" w:hAnsi="Arial" w:cs="Arial"/>
        </w:rPr>
        <w:t xml:space="preserve"> reinforce consumer confidence and significantly reduce chronic exposure to agricultural poisons by improving traceability and documentation</w:t>
      </w:r>
      <w:r w:rsidR="00DB2A87" w:rsidRPr="00BC2284">
        <w:rPr>
          <w:rFonts w:ascii="Arial" w:hAnsi="Arial" w:cs="Arial"/>
        </w:rPr>
        <w:t xml:space="preserve"> </w:t>
      </w:r>
      <w:r w:rsidR="00DB2A87" w:rsidRPr="00BC2284">
        <w:rPr>
          <w:rFonts w:ascii="Arial" w:hAnsi="Arial" w:cs="Arial"/>
        </w:rPr>
        <w:fldChar w:fldCharType="begin"/>
      </w:r>
      <w:r w:rsidR="00DB2A87" w:rsidRPr="00BC2284">
        <w:rPr>
          <w:rFonts w:ascii="Arial" w:hAnsi="Arial" w:cs="Arial"/>
        </w:rPr>
        <w:instrText xml:space="preserve"> ADDIN ZOTERO_ITEM CSL_CITATION {"citationID":"rHrQirWo","properties":{"formattedCitation":"(FAO, 2016)","plainCitation":"(FAO, 2016)","noteIndex":0},"citationItems":[{"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schema":"https://github.com/citation-style-language/schema/raw/master/csl-citation.json"} </w:instrText>
      </w:r>
      <w:r w:rsidR="00DB2A87" w:rsidRPr="00BC2284">
        <w:rPr>
          <w:rFonts w:ascii="Arial" w:hAnsi="Arial" w:cs="Arial"/>
        </w:rPr>
        <w:fldChar w:fldCharType="separate"/>
      </w:r>
      <w:r w:rsidR="00DB2A87" w:rsidRPr="00BC2284">
        <w:rPr>
          <w:rFonts w:ascii="Arial" w:hAnsi="Arial" w:cs="Arial"/>
        </w:rPr>
        <w:t>(FAO, 2016)</w:t>
      </w:r>
      <w:r w:rsidR="00DB2A87" w:rsidRPr="00BC2284">
        <w:rPr>
          <w:rFonts w:ascii="Arial" w:hAnsi="Arial" w:cs="Arial"/>
        </w:rPr>
        <w:fldChar w:fldCharType="end"/>
      </w:r>
      <w:r w:rsidR="00DB2A87" w:rsidRPr="00BC2284">
        <w:rPr>
          <w:rFonts w:ascii="Arial" w:hAnsi="Arial" w:cs="Arial"/>
        </w:rPr>
        <w:t>.</w:t>
      </w:r>
      <w:r w:rsidRPr="00BC2284">
        <w:rPr>
          <w:rFonts w:ascii="Arial" w:hAnsi="Arial" w:cs="Arial"/>
        </w:rPr>
        <w:t xml:space="preserve"> According to </w:t>
      </w:r>
      <w:r w:rsidR="001C5E2B" w:rsidRPr="00BC2284">
        <w:rPr>
          <w:rFonts w:ascii="Arial" w:hAnsi="Arial" w:cs="Arial"/>
        </w:rPr>
        <w:fldChar w:fldCharType="begin"/>
      </w:r>
      <w:r w:rsidR="000857A2" w:rsidRPr="00BC2284">
        <w:rPr>
          <w:rFonts w:ascii="Arial" w:hAnsi="Arial" w:cs="Arial"/>
        </w:rPr>
        <w:instrText xml:space="preserve"> ADDIN ZOTERO_ITEM CSL_CITATION {"citationID":"e7zN9uhh","properties":{"formattedCitation":"(Rahman et al., 2024)","plainCitation":"(Rahman et al., 2024)","dontUpdate":true,"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001C5E2B" w:rsidRPr="00BC2284">
        <w:rPr>
          <w:rFonts w:ascii="Arial" w:hAnsi="Arial" w:cs="Arial"/>
        </w:rPr>
        <w:fldChar w:fldCharType="separate"/>
      </w:r>
      <w:r w:rsidR="001C5E2B" w:rsidRPr="00BC2284">
        <w:rPr>
          <w:rFonts w:ascii="Arial" w:hAnsi="Arial" w:cs="Arial"/>
        </w:rPr>
        <w:t>Rahman et al. (2024)</w:t>
      </w:r>
      <w:r w:rsidR="001C5E2B" w:rsidRPr="00BC2284">
        <w:rPr>
          <w:rFonts w:ascii="Arial" w:hAnsi="Arial" w:cs="Arial"/>
        </w:rPr>
        <w:fldChar w:fldCharType="end"/>
      </w:r>
      <w:r w:rsidR="001C5E2B" w:rsidRPr="00BC2284">
        <w:rPr>
          <w:rFonts w:ascii="Arial" w:hAnsi="Arial" w:cs="Arial"/>
        </w:rPr>
        <w:t xml:space="preserve">, </w:t>
      </w:r>
      <w:r w:rsidRPr="00BC2284">
        <w:rPr>
          <w:rFonts w:ascii="Arial" w:hAnsi="Arial" w:cs="Arial"/>
        </w:rPr>
        <w:t>GAP</w:t>
      </w:r>
      <w:r w:rsidR="00256611" w:rsidRPr="00BC2284">
        <w:rPr>
          <w:rFonts w:ascii="Arial" w:hAnsi="Arial" w:cs="Arial"/>
        </w:rPr>
        <w:t>s</w:t>
      </w:r>
      <w:r w:rsidRPr="00BC2284">
        <w:rPr>
          <w:rFonts w:ascii="Arial" w:hAnsi="Arial" w:cs="Arial"/>
        </w:rPr>
        <w:t xml:space="preserve"> certification ensure</w:t>
      </w:r>
      <w:r w:rsidR="00787C56" w:rsidRPr="00BC2284">
        <w:rPr>
          <w:rFonts w:ascii="Arial" w:hAnsi="Arial" w:cs="Arial"/>
        </w:rPr>
        <w:t>s</w:t>
      </w:r>
      <w:r w:rsidRPr="00BC2284">
        <w:rPr>
          <w:rFonts w:ascii="Arial" w:hAnsi="Arial" w:cs="Arial"/>
        </w:rPr>
        <w:t xml:space="preserve"> that products can access high-value domestic and export markets by providing traceability and compliance with national and international standards, contributing to better farm incomes and rural livelihoods. Different studies from Nepal, </w:t>
      </w:r>
      <w:r w:rsidR="00EB4143" w:rsidRPr="00BC2284">
        <w:rPr>
          <w:rFonts w:ascii="Arial" w:hAnsi="Arial" w:cs="Arial"/>
        </w:rPr>
        <w:t xml:space="preserve">the </w:t>
      </w:r>
      <w:r w:rsidRPr="00BC2284">
        <w:rPr>
          <w:rFonts w:ascii="Arial" w:hAnsi="Arial" w:cs="Arial"/>
        </w:rPr>
        <w:t>Philippines, Nigeria, and Tanzania show that GAP</w:t>
      </w:r>
      <w:r w:rsidR="00256611" w:rsidRPr="00BC2284">
        <w:rPr>
          <w:rFonts w:ascii="Arial" w:hAnsi="Arial" w:cs="Arial"/>
        </w:rPr>
        <w:t>s</w:t>
      </w:r>
      <w:r w:rsidRPr="00BC2284">
        <w:rPr>
          <w:rFonts w:ascii="Arial" w:hAnsi="Arial" w:cs="Arial"/>
        </w:rPr>
        <w:t xml:space="preserve"> users often acquire </w:t>
      </w:r>
      <w:r w:rsidR="00BA71A9" w:rsidRPr="00BC2284">
        <w:rPr>
          <w:rFonts w:ascii="Arial" w:hAnsi="Arial" w:cs="Arial"/>
        </w:rPr>
        <w:t>a</w:t>
      </w:r>
      <w:r w:rsidR="002C5440" w:rsidRPr="00BC2284">
        <w:rPr>
          <w:rFonts w:ascii="Arial" w:hAnsi="Arial" w:cs="Arial"/>
        </w:rPr>
        <w:t xml:space="preserve"> </w:t>
      </w:r>
      <w:r w:rsidRPr="00BC2284">
        <w:rPr>
          <w:rFonts w:ascii="Arial" w:hAnsi="Arial" w:cs="Arial"/>
        </w:rPr>
        <w:t xml:space="preserve">higher Benefit Cost Ratio (BCR) compared to conventional farming practices </w:t>
      </w:r>
      <w:r w:rsidR="00BB755C" w:rsidRPr="00BC2284">
        <w:rPr>
          <w:rFonts w:ascii="Arial" w:hAnsi="Arial" w:cs="Arial"/>
        </w:rPr>
        <w:fldChar w:fldCharType="begin"/>
      </w:r>
      <w:r w:rsidR="00811F68" w:rsidRPr="00BC2284">
        <w:rPr>
          <w:rFonts w:ascii="Arial" w:hAnsi="Arial" w:cs="Arial"/>
        </w:rPr>
        <w:instrText xml:space="preserve"> ADDIN ZOTERO_ITEM CSL_CITATION {"citationID":"Y54be1mI","properties":{"formattedCitation":"(Adetarami, et al., 2021; Bas-ong et al., 2024; Limbaga et al., 2022)","plainCitation":"(Adetarami, et al., 2021; Bas-ong et al., 2024; Limbaga et al., 2022)","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id":250,"uris":["http://zotero.org/users/local/Xtum4kXA/items/2C25DHSS"],"itemData":{"id":250,"type":"article-journal","container-title":"Rev Socio-Econ Res Dev Stud","issue":"3","journalAbbreviation":"Rev Socio-Econ Res Dev Stud","page":"84-103","title":"Profitability assessment on the adoption of good agricultural practices (GAPs) among cabbage farmers in Dalaguete, CEBU","volume":"6","author":[{"family":"Limbaga","given":"Edmond V"},{"family":"Centino","given":"Zyra May H"},{"family":"Ramoneda","given":"Brenda M"},{"family":"Bulayog","given":"Ernesto F"},{"family":"Soria","given":"Rhena Jane M"}],"issued":{"date-parts":[["2022"]]}}}],"schema":"https://github.com/citation-style-language/schema/raw/master/csl-citation.json"} </w:instrText>
      </w:r>
      <w:r w:rsidR="00BB755C" w:rsidRPr="00BC2284">
        <w:rPr>
          <w:rFonts w:ascii="Arial" w:hAnsi="Arial" w:cs="Arial"/>
        </w:rPr>
        <w:fldChar w:fldCharType="separate"/>
      </w:r>
      <w:r w:rsidR="00811F68" w:rsidRPr="00BC2284">
        <w:rPr>
          <w:rFonts w:ascii="Arial" w:hAnsi="Arial" w:cs="Arial"/>
        </w:rPr>
        <w:t>(Adetarami et al., 2021; Bas-ong et al., 2024; Limbaga et al., 2022)</w:t>
      </w:r>
      <w:r w:rsidR="00BB755C" w:rsidRPr="00BC2284">
        <w:rPr>
          <w:rFonts w:ascii="Arial" w:hAnsi="Arial" w:cs="Arial"/>
        </w:rPr>
        <w:fldChar w:fldCharType="end"/>
      </w:r>
      <w:r w:rsidR="00BB755C" w:rsidRPr="00BC2284">
        <w:rPr>
          <w:rFonts w:ascii="Arial" w:hAnsi="Arial" w:cs="Arial"/>
        </w:rPr>
        <w:t xml:space="preserve">. </w:t>
      </w:r>
      <w:r w:rsidRPr="00BC2284">
        <w:rPr>
          <w:rFonts w:ascii="Arial" w:hAnsi="Arial" w:cs="Arial"/>
        </w:rPr>
        <w:t xml:space="preserve">Despite having many recognized benefits of Good Agricultural Practices (GAPs), adoption is still low in many </w:t>
      </w:r>
      <w:r w:rsidRPr="00BC2284">
        <w:rPr>
          <w:rFonts w:ascii="Arial" w:hAnsi="Arial" w:cs="Arial"/>
        </w:rPr>
        <w:lastRenderedPageBreak/>
        <w:t xml:space="preserve">developing countries because of high production costs, limited technical knowledge, lack of institutional support, ignorance, and inadequate market facilities </w:t>
      </w:r>
      <w:r w:rsidR="00EA43A3" w:rsidRPr="00BC2284">
        <w:rPr>
          <w:rFonts w:ascii="Arial" w:hAnsi="Arial" w:cs="Arial"/>
        </w:rPr>
        <w:fldChar w:fldCharType="begin"/>
      </w:r>
      <w:r w:rsidR="00D86F38" w:rsidRPr="00BC2284">
        <w:rPr>
          <w:rFonts w:ascii="Arial" w:hAnsi="Arial" w:cs="Arial"/>
        </w:rPr>
        <w:instrText xml:space="preserve"> ADDIN ZOTERO_ITEM CSL_CITATION {"citationID":"xiPoRDnL","properties":{"formattedCitation":"(Aziz et al., 2021; G, 2021; M. S. Islam et al., 2024a)","plainCitation":"(Aziz et al., 2021; G, 2021; M. S. Islam et al., 2024a)","noteIndex":0},"citationItems":[{"id":213,"uris":["http://zotero.org/users/local/Xtum4kXA/items/LFBILWZK"],"itemData":{"id":213,"type":"article-journal","abstract":"Malaysia is the world’s second largest producer of palm oil, which, not unexpectedly, is one of the largest contributors to the country’s GDP. However, the Malaysian palm oil industry faces numerous issues, including a boycott for imports into the European Union (EU) on the basis that Malaysia does not allegedly practice good agriculture, fails to meet sustainability standards and exploits labor rights. To overcome the situation, the Government of Malaysia is strongly committed to implementing good agricultural practices that meet international sustainability standards through sustainable certification. To facilitate the adoption of sustainable certification by smallholder palm oil producers, through a comprehensive review of the literature, this study seeks to identify the social, environmental and economic benefits derived from sustainable certification.","container-title":"Sustainability","DOI":"10.3390/su131810009","ISSN":"2071-1050","issue":"18","journalAbbreviation":"Sustainability","language":"en","page":"10009","source":"DOI.org (Crossref)","title":"Barriers and Benefits Arising from the Adoption of Sustainable Certification for Smallholder Oil Palm Producers in Malaysia: A Systematic Review of Literature","title-short":"Barriers and Benefits Arising from the Adoption of Sustainable Certification for Smallholder Oil Palm Producers in Malaysia","volume":"13","author":[{"family":"Aziz","given":"Nurul Fathiah"},{"family":"Chamhuri","given":"Norshamliza"},{"family":"Batt","given":"Peter J."}],"issued":{"date-parts":[["2021",9,7]]}}},{"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id":"ckrC9HFr/cZodwlfq","uris":["http://zotero.org/users/local/Xtum4kXA/items/XVKIWW23"],"itemData":{"id":208,"type":"article-journal","title":"Prospects and challenges of good agricultural practices for vegetable production: In the context of sustainable agriculture in Bangladesh","author":[{"family":"Islam","given":"Md Shazzadul"},{"family":"Yabar","given":"Helmut"},{"family":"Mizunoya","given":"Takeshi"}],"issued":{"date-parts":[["2024"]]}}}],"schema":"https://github.com/citation-style-language/schema/raw/master/csl-citation.json"} </w:instrText>
      </w:r>
      <w:r w:rsidR="00EA43A3" w:rsidRPr="00BC2284">
        <w:rPr>
          <w:rFonts w:ascii="Arial" w:hAnsi="Arial" w:cs="Arial"/>
        </w:rPr>
        <w:fldChar w:fldCharType="separate"/>
      </w:r>
      <w:r w:rsidR="00052DC3" w:rsidRPr="00BC2284">
        <w:rPr>
          <w:rFonts w:ascii="Arial" w:hAnsi="Arial" w:cs="Arial"/>
        </w:rPr>
        <w:t>(Aziz et al., 2021; G, 2021; M. S. Islam et al., 2024)</w:t>
      </w:r>
      <w:r w:rsidR="00EA43A3" w:rsidRPr="00BC2284">
        <w:rPr>
          <w:rFonts w:ascii="Arial" w:hAnsi="Arial" w:cs="Arial"/>
        </w:rPr>
        <w:fldChar w:fldCharType="end"/>
      </w:r>
      <w:r w:rsidRPr="00BC2284">
        <w:rPr>
          <w:rFonts w:ascii="Arial" w:hAnsi="Arial" w:cs="Arial"/>
        </w:rPr>
        <w:t>. The paper explains a systematic review of the drivers, profitability, impacts, and constraints of GAP</w:t>
      </w:r>
      <w:r w:rsidR="00256611" w:rsidRPr="00BC2284">
        <w:rPr>
          <w:rFonts w:ascii="Arial" w:hAnsi="Arial" w:cs="Arial"/>
        </w:rPr>
        <w:t>s</w:t>
      </w:r>
      <w:r w:rsidRPr="00BC2284">
        <w:rPr>
          <w:rFonts w:ascii="Arial" w:hAnsi="Arial" w:cs="Arial"/>
        </w:rPr>
        <w:t xml:space="preserve"> to foster sustainable and safe crop productivity against the backdrop of escalating challenges posed by climate change and land degradation.</w:t>
      </w:r>
      <w:r w:rsidR="00724E86" w:rsidRPr="00BC2284">
        <w:rPr>
          <w:rFonts w:ascii="Arial" w:hAnsi="Arial" w:cs="Arial"/>
        </w:rPr>
        <w:t xml:space="preserve"> </w:t>
      </w:r>
      <w:r w:rsidR="000110B6" w:rsidRPr="00BC2284">
        <w:rPr>
          <w:rFonts w:ascii="Arial" w:hAnsi="Arial" w:cs="Arial"/>
        </w:rPr>
        <w:t>The main purpose of this review paper is to give a clear and thorough understanding of Good Agricultural Practices (GAPs) in crop production. It aims to explore the key factors that encourage farmers to adopt GAPs, examine what existing research says about their profitability, and highlight how these practices contribute to agricultural sustainability. The paper also seeks to identify the major challenges that prevent farmers from adopting GAPs more widely across different farming systems.</w:t>
      </w:r>
    </w:p>
    <w:p w14:paraId="06126EB2" w14:textId="43314237" w:rsidR="005B226A" w:rsidRPr="00BC2284" w:rsidRDefault="000E6CB4" w:rsidP="00093506">
      <w:pPr>
        <w:pStyle w:val="Heading2"/>
        <w:rPr>
          <w:rFonts w:ascii="Arial" w:hAnsi="Arial" w:cs="Arial"/>
        </w:rPr>
      </w:pPr>
      <w:bookmarkStart w:id="2" w:name="_Toc201699796"/>
      <w:r w:rsidRPr="00BC2284">
        <w:rPr>
          <w:rFonts w:ascii="Arial" w:hAnsi="Arial" w:cs="Arial"/>
        </w:rPr>
        <w:t>METHOD</w:t>
      </w:r>
      <w:bookmarkEnd w:id="2"/>
      <w:r w:rsidR="00093506" w:rsidRPr="00BC2284">
        <w:rPr>
          <w:rFonts w:ascii="Arial" w:hAnsi="Arial" w:cs="Arial"/>
        </w:rPr>
        <w:t>OLOGY</w:t>
      </w:r>
    </w:p>
    <w:p w14:paraId="089E1B98" w14:textId="5A4B4C3E" w:rsidR="0034361F" w:rsidRPr="00BC2284" w:rsidRDefault="00BA71A9" w:rsidP="0034361F">
      <w:pPr>
        <w:spacing w:line="360" w:lineRule="auto"/>
        <w:jc w:val="both"/>
        <w:rPr>
          <w:rFonts w:ascii="Arial" w:hAnsi="Arial" w:cs="Arial"/>
        </w:rPr>
      </w:pPr>
      <w:r w:rsidRPr="00BC2284">
        <w:rPr>
          <w:rFonts w:ascii="Arial" w:hAnsi="Arial" w:cs="Arial"/>
        </w:rPr>
        <w:t>To</w:t>
      </w:r>
      <w:r w:rsidR="000E6CB4" w:rsidRPr="00BC2284">
        <w:rPr>
          <w:rFonts w:ascii="Arial" w:hAnsi="Arial" w:cs="Arial"/>
        </w:rPr>
        <w:t xml:space="preserve"> construct this </w:t>
      </w:r>
      <w:r w:rsidR="00905FD8" w:rsidRPr="00BC2284">
        <w:rPr>
          <w:rFonts w:ascii="Arial" w:hAnsi="Arial" w:cs="Arial"/>
        </w:rPr>
        <w:t xml:space="preserve">review </w:t>
      </w:r>
      <w:r w:rsidR="000E6CB4" w:rsidRPr="00BC2284">
        <w:rPr>
          <w:rFonts w:ascii="Arial" w:hAnsi="Arial" w:cs="Arial"/>
        </w:rPr>
        <w:t xml:space="preserve">paper, </w:t>
      </w:r>
      <w:r w:rsidR="0034361F" w:rsidRPr="00BC2284">
        <w:rPr>
          <w:rFonts w:ascii="Arial" w:hAnsi="Arial" w:cs="Arial"/>
        </w:rPr>
        <w:t>studies focusing on the drivers, profitability, impacts, and constraints of Good Agricultural Practices (GAPs) were examined</w:t>
      </w:r>
      <w:r w:rsidR="000E6CB4" w:rsidRPr="00BC2284">
        <w:rPr>
          <w:rFonts w:ascii="Arial" w:hAnsi="Arial" w:cs="Arial"/>
        </w:rPr>
        <w:t xml:space="preserve">. </w:t>
      </w:r>
      <w:r w:rsidR="0034361F" w:rsidRPr="00BC2284">
        <w:rPr>
          <w:rFonts w:ascii="Arial" w:hAnsi="Arial" w:cs="Arial"/>
        </w:rPr>
        <w:t>A total of 70 research papers, including peer-reviewed journal articles, review papers, book chapters, conference proceedings, theses, online publications, and institutional reports, were compiled and evaluated based on topic suitability</w:t>
      </w:r>
      <w:r w:rsidR="00EB4143" w:rsidRPr="00BC2284">
        <w:rPr>
          <w:rFonts w:ascii="Arial" w:hAnsi="Arial" w:cs="Arial"/>
        </w:rPr>
        <w:t xml:space="preserve"> following Hasan et al. 2024</w:t>
      </w:r>
      <w:r w:rsidR="0034361F" w:rsidRPr="00BC2284">
        <w:rPr>
          <w:rFonts w:ascii="Arial" w:hAnsi="Arial" w:cs="Arial"/>
        </w:rPr>
        <w:t>. These materials covered various aspects of GAPs</w:t>
      </w:r>
      <w:r w:rsidR="00EB4143" w:rsidRPr="00BC2284">
        <w:rPr>
          <w:rFonts w:ascii="Arial" w:hAnsi="Arial" w:cs="Arial"/>
        </w:rPr>
        <w:t>,</w:t>
      </w:r>
      <w:r w:rsidR="0034361F" w:rsidRPr="00BC2284">
        <w:rPr>
          <w:rFonts w:ascii="Arial" w:hAnsi="Arial" w:cs="Arial"/>
        </w:rPr>
        <w:t xml:space="preserve"> such as adoption behavior, economic performance, environmental sustainability, food safety, and certification requirements.</w:t>
      </w:r>
    </w:p>
    <w:p w14:paraId="19418137" w14:textId="0861DADC" w:rsidR="000E6CB4" w:rsidRPr="00BC2284" w:rsidRDefault="000110B6" w:rsidP="000E6CB4">
      <w:pPr>
        <w:spacing w:line="360" w:lineRule="auto"/>
        <w:jc w:val="both"/>
        <w:rPr>
          <w:rFonts w:ascii="Arial" w:hAnsi="Arial" w:cs="Arial"/>
        </w:rPr>
      </w:pPr>
      <w:r w:rsidRPr="00BC2284">
        <w:rPr>
          <w:rFonts w:ascii="Arial" w:hAnsi="Arial" w:cs="Arial"/>
        </w:rPr>
        <w:t>The following database were searched: Google Scholar, PubMed, ResearchGate, FAO publications, and repositories of national and international agricultural organizations.</w:t>
      </w:r>
      <w:r w:rsidR="0034361F" w:rsidRPr="00BC2284">
        <w:rPr>
          <w:rFonts w:ascii="Arial" w:hAnsi="Arial" w:cs="Arial"/>
        </w:rPr>
        <w:t xml:space="preserve"> </w:t>
      </w:r>
      <w:r w:rsidRPr="00BC2284">
        <w:rPr>
          <w:rFonts w:ascii="Arial" w:hAnsi="Arial" w:cs="Arial"/>
        </w:rPr>
        <w:t>The search was conducted using combinations of keywords including “Good Agricultural Practices,” “GAPs adoption,” “profitability,” “sustainability,” “crop production,” “farm management,” “GAPs certification,” and “constraints.”</w:t>
      </w:r>
      <w:r w:rsidR="00724E86" w:rsidRPr="00BC2284">
        <w:rPr>
          <w:rFonts w:ascii="Arial" w:hAnsi="Arial" w:cs="Arial"/>
        </w:rPr>
        <w:t xml:space="preserve"> </w:t>
      </w:r>
      <w:r w:rsidR="00905FD8" w:rsidRPr="00BC2284">
        <w:rPr>
          <w:rFonts w:ascii="Arial" w:hAnsi="Arial" w:cs="Arial"/>
        </w:rPr>
        <w:t xml:space="preserve">After collecting all relevant data, each item was analyzed, evaluated, and interpreted in relation to the main objective of the review. </w:t>
      </w:r>
      <w:r w:rsidRPr="00BC2284">
        <w:rPr>
          <w:rFonts w:ascii="Arial" w:hAnsi="Arial" w:cs="Arial"/>
        </w:rPr>
        <w:t>After collecting all pertinent information, the content was systematically arranged and presented to reflect the current evidence on GAPs and their contribution to promoting sustainable agricultural systems.</w:t>
      </w:r>
    </w:p>
    <w:p w14:paraId="71ABECE6" w14:textId="2FA6F3F2" w:rsidR="005B226A" w:rsidRPr="00BC2284" w:rsidRDefault="008819C4" w:rsidP="00093506">
      <w:pPr>
        <w:pStyle w:val="Heading2"/>
        <w:rPr>
          <w:rFonts w:ascii="Arial" w:hAnsi="Arial" w:cs="Arial"/>
        </w:rPr>
      </w:pPr>
      <w:r>
        <w:rPr>
          <w:rFonts w:ascii="Arial" w:hAnsi="Arial" w:cs="Arial"/>
        </w:rPr>
        <w:t>Findings</w:t>
      </w:r>
      <w:r w:rsidR="00CD1598" w:rsidRPr="00BC2284">
        <w:rPr>
          <w:rFonts w:ascii="Arial" w:hAnsi="Arial" w:cs="Arial"/>
        </w:rPr>
        <w:t xml:space="preserve"> AND DISCUSSIONS</w:t>
      </w:r>
    </w:p>
    <w:p w14:paraId="1228AA99" w14:textId="6E8AD903" w:rsidR="000E6CB4" w:rsidRPr="00BC2284" w:rsidRDefault="000E6CB4" w:rsidP="000E6CB4">
      <w:pPr>
        <w:pStyle w:val="Heading4"/>
        <w:rPr>
          <w:rFonts w:ascii="Arial" w:hAnsi="Arial" w:cs="Arial"/>
          <w:sz w:val="22"/>
        </w:rPr>
      </w:pPr>
      <w:bookmarkStart w:id="3" w:name="_Toc201699800"/>
      <w:r w:rsidRPr="00BC2284">
        <w:rPr>
          <w:rFonts w:ascii="Arial" w:hAnsi="Arial" w:cs="Arial"/>
          <w:sz w:val="22"/>
        </w:rPr>
        <w:t>3.1 Current global status and regional distribution of the GAP</w:t>
      </w:r>
      <w:r w:rsidR="00EC02F2" w:rsidRPr="00BC2284">
        <w:rPr>
          <w:rFonts w:ascii="Arial" w:hAnsi="Arial" w:cs="Arial"/>
          <w:sz w:val="22"/>
        </w:rPr>
        <w:t>s</w:t>
      </w:r>
      <w:r w:rsidRPr="00BC2284">
        <w:rPr>
          <w:rFonts w:ascii="Arial" w:hAnsi="Arial" w:cs="Arial"/>
          <w:sz w:val="22"/>
        </w:rPr>
        <w:t xml:space="preserve"> certification</w:t>
      </w:r>
      <w:bookmarkEnd w:id="3"/>
    </w:p>
    <w:p w14:paraId="3D257C29" w14:textId="75F5136B" w:rsidR="000E6CB4" w:rsidRPr="00BC2284" w:rsidRDefault="000E6CB4" w:rsidP="000E6CB4">
      <w:pPr>
        <w:spacing w:line="360" w:lineRule="auto"/>
        <w:jc w:val="both"/>
        <w:rPr>
          <w:rFonts w:ascii="Arial" w:hAnsi="Arial" w:cs="Arial"/>
        </w:rPr>
      </w:pPr>
      <w:r w:rsidRPr="00BC2284">
        <w:rPr>
          <w:rFonts w:ascii="Arial" w:hAnsi="Arial" w:cs="Arial"/>
        </w:rPr>
        <w:t>Around 1.55 billion hectares of land worldwide are thought to be suitable for cultivation, highlighting the significant potential f</w:t>
      </w:r>
      <w:bookmarkStart w:id="4" w:name="_GoBack"/>
      <w:bookmarkEnd w:id="4"/>
      <w:r w:rsidRPr="00BC2284">
        <w:rPr>
          <w:rFonts w:ascii="Arial" w:hAnsi="Arial" w:cs="Arial"/>
        </w:rPr>
        <w:t>or sustainable agricultural reform through certification systems like G</w:t>
      </w:r>
      <w:r w:rsidR="00235816" w:rsidRPr="00BC2284">
        <w:rPr>
          <w:rFonts w:ascii="Arial" w:hAnsi="Arial" w:cs="Arial"/>
        </w:rPr>
        <w:t xml:space="preserve">lobal </w:t>
      </w:r>
      <w:r w:rsidRPr="00BC2284">
        <w:rPr>
          <w:rFonts w:ascii="Arial" w:hAnsi="Arial" w:cs="Arial"/>
        </w:rPr>
        <w:t xml:space="preserve">G.A.P. </w:t>
      </w:r>
      <w:r w:rsidR="000857A2" w:rsidRPr="00BC2284">
        <w:rPr>
          <w:rFonts w:ascii="Arial" w:hAnsi="Arial" w:cs="Arial"/>
        </w:rPr>
        <w:fldChar w:fldCharType="begin"/>
      </w:r>
      <w:r w:rsidR="00D36238" w:rsidRPr="00BC2284">
        <w:rPr>
          <w:rFonts w:ascii="Arial" w:hAnsi="Arial" w:cs="Arial"/>
        </w:rPr>
        <w:instrText xml:space="preserve"> ADDIN ZOTERO_ITEM CSL_CITATION {"citationID":"eAiEZqIv","properties":{"formattedCitation":"(FAO, 2023)","plainCitation":"(FAO, 2023)","noteIndex":0},"citationItems":[{"id":223,"uris":["http://zotero.org/users/local/Xtum4kXA/items/GAKAYHUL"],"itemData":{"id":223,"type":"report","event-place":"Rome","publisher-place":"Rome","title":"Good Agricultural Practices (GAP)","URL":"https://openknowledge.fao.org/server/api/core/bitstreams/ea33e92e-6509-463f-8730-4f6d9d360798/content","author":[{"literal":"FAO"}],"issued":{"date-parts":[["2023"]]}}}],"schema":"https://github.com/citation-style-language/schema/raw/master/csl-citation.json"} </w:instrText>
      </w:r>
      <w:r w:rsidR="000857A2" w:rsidRPr="00BC2284">
        <w:rPr>
          <w:rFonts w:ascii="Arial" w:hAnsi="Arial" w:cs="Arial"/>
        </w:rPr>
        <w:fldChar w:fldCharType="separate"/>
      </w:r>
      <w:r w:rsidR="00D36238" w:rsidRPr="00BC2284">
        <w:rPr>
          <w:rFonts w:ascii="Arial" w:hAnsi="Arial" w:cs="Arial"/>
        </w:rPr>
        <w:t>(FAO, 2023)</w:t>
      </w:r>
      <w:r w:rsidR="000857A2" w:rsidRPr="00BC2284">
        <w:rPr>
          <w:rFonts w:ascii="Arial" w:hAnsi="Arial" w:cs="Arial"/>
        </w:rPr>
        <w:fldChar w:fldCharType="end"/>
      </w:r>
      <w:r w:rsidR="00D36238" w:rsidRPr="00BC2284">
        <w:rPr>
          <w:rFonts w:ascii="Arial" w:hAnsi="Arial" w:cs="Arial"/>
        </w:rPr>
        <w:t xml:space="preserve">. </w:t>
      </w:r>
      <w:r w:rsidRPr="00BC2284">
        <w:rPr>
          <w:rFonts w:ascii="Arial" w:hAnsi="Arial" w:cs="Arial"/>
        </w:rPr>
        <w:t>Among them, a total of 194,777 producers across 137 Nations have been certified under G</w:t>
      </w:r>
      <w:r w:rsidR="00235816" w:rsidRPr="00BC2284">
        <w:rPr>
          <w:rFonts w:ascii="Arial" w:hAnsi="Arial" w:cs="Arial"/>
        </w:rPr>
        <w:t xml:space="preserve">lobal </w:t>
      </w:r>
      <w:r w:rsidRPr="00BC2284">
        <w:rPr>
          <w:rFonts w:ascii="Arial" w:hAnsi="Arial" w:cs="Arial"/>
        </w:rPr>
        <w:t>G.A.P.</w:t>
      </w:r>
      <w:r w:rsidR="002C5440" w:rsidRPr="00BC2284">
        <w:rPr>
          <w:rFonts w:ascii="Arial" w:hAnsi="Arial" w:cs="Arial"/>
        </w:rPr>
        <w:t>,</w:t>
      </w:r>
      <w:r w:rsidRPr="00BC2284">
        <w:rPr>
          <w:rFonts w:ascii="Arial" w:hAnsi="Arial" w:cs="Arial"/>
        </w:rPr>
        <w:t xml:space="preserve"> which roughly </w:t>
      </w:r>
      <w:r w:rsidR="00BA71A9" w:rsidRPr="00BC2284">
        <w:rPr>
          <w:rFonts w:ascii="Arial" w:hAnsi="Arial" w:cs="Arial"/>
        </w:rPr>
        <w:t xml:space="preserve">covers </w:t>
      </w:r>
      <w:r w:rsidRPr="00BC2284">
        <w:rPr>
          <w:rFonts w:ascii="Arial" w:hAnsi="Arial" w:cs="Arial"/>
        </w:rPr>
        <w:t xml:space="preserve">only 4.533 million hectares of land under crop production </w:t>
      </w:r>
      <w:r w:rsidR="00D36238" w:rsidRPr="00BC2284">
        <w:rPr>
          <w:rFonts w:ascii="Arial" w:hAnsi="Arial" w:cs="Arial"/>
        </w:rPr>
        <w:fldChar w:fldCharType="begin"/>
      </w:r>
      <w:r w:rsidR="00D36238" w:rsidRPr="00BC2284">
        <w:rPr>
          <w:rFonts w:ascii="Arial" w:hAnsi="Arial" w:cs="Arial"/>
        </w:rPr>
        <w:instrText xml:space="preserve"> ADDIN ZOTERO_ITEM CSL_CITATION {"citationID":"jSHclypT","properties":{"formattedCitation":"(Maxwell, 2024)","plainCitation":"(Maxwell, 2024)","noteIndex":0},"citationItems":[{"id":224,"uris":["http://zotero.org/users/local/Xtum4kXA/items/W7HPIB26"],"itemData":{"id":224,"type":"report","title":"GlobalG.A.P. publishes 2023 annual report","URL":"https://www.fruitnet.com/eurofruit/globalgap-publishes-2023-annual-report/261959.article","author":[{"family":"Maxwell","given":"Maura"}],"issued":{"date-parts":[["2024",8,21]]}}}],"schema":"https://github.com/citation-style-language/schema/raw/master/csl-citation.json"} </w:instrText>
      </w:r>
      <w:r w:rsidR="00D36238" w:rsidRPr="00BC2284">
        <w:rPr>
          <w:rFonts w:ascii="Arial" w:hAnsi="Arial" w:cs="Arial"/>
        </w:rPr>
        <w:fldChar w:fldCharType="separate"/>
      </w:r>
      <w:r w:rsidR="00D36238" w:rsidRPr="00BC2284">
        <w:rPr>
          <w:rFonts w:ascii="Arial" w:hAnsi="Arial" w:cs="Arial"/>
        </w:rPr>
        <w:t>(Maxwell, 2024)</w:t>
      </w:r>
      <w:r w:rsidR="00D36238" w:rsidRPr="00BC2284">
        <w:rPr>
          <w:rFonts w:ascii="Arial" w:hAnsi="Arial" w:cs="Arial"/>
        </w:rPr>
        <w:fldChar w:fldCharType="end"/>
      </w:r>
      <w:r w:rsidR="00D36238" w:rsidRPr="00BC2284">
        <w:rPr>
          <w:rFonts w:ascii="Arial" w:hAnsi="Arial" w:cs="Arial"/>
        </w:rPr>
        <w:t>.</w:t>
      </w:r>
    </w:p>
    <w:p w14:paraId="6218FCCC" w14:textId="77777777" w:rsidR="000E6CB4" w:rsidRPr="00BC2284" w:rsidRDefault="000E6CB4" w:rsidP="000E6CB4">
      <w:pPr>
        <w:spacing w:line="360" w:lineRule="auto"/>
        <w:jc w:val="both"/>
        <w:rPr>
          <w:rFonts w:ascii="Arial" w:hAnsi="Arial" w:cs="Arial"/>
        </w:rPr>
      </w:pPr>
      <w:r w:rsidRPr="00BC2284">
        <w:rPr>
          <w:rFonts w:ascii="Arial" w:hAnsi="Arial" w:cs="Arial"/>
          <w:b/>
          <w:bCs/>
          <w:noProof/>
        </w:rPr>
        <w:lastRenderedPageBreak/>
        <w:drawing>
          <wp:inline distT="0" distB="0" distL="0" distR="0" wp14:anchorId="3CFA9951" wp14:editId="513679D3">
            <wp:extent cx="5957455" cy="2590800"/>
            <wp:effectExtent l="0" t="0" r="0" b="0"/>
            <wp:docPr id="242203053" name="Chart 1">
              <a:extLst xmlns:a="http://schemas.openxmlformats.org/drawingml/2006/main">
                <a:ext uri="{FF2B5EF4-FFF2-40B4-BE49-F238E27FC236}">
                  <a16:creationId xmlns:a16="http://schemas.microsoft.com/office/drawing/2014/main" id="{AD5E9D5D-8E72-E3D8-2D3B-C55E9711E3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785D6D1" w14:textId="6C4A4FD6" w:rsidR="000E6CB4" w:rsidRPr="00BC2284" w:rsidRDefault="000E6CB4" w:rsidP="001D2E7C">
      <w:pPr>
        <w:spacing w:line="360" w:lineRule="auto"/>
        <w:jc w:val="center"/>
        <w:rPr>
          <w:rFonts w:ascii="Arial" w:hAnsi="Arial" w:cs="Arial"/>
          <w:b/>
          <w:bCs/>
        </w:rPr>
      </w:pPr>
      <w:bookmarkStart w:id="5" w:name="_Toc201528734"/>
      <w:r w:rsidRPr="00BC2284">
        <w:rPr>
          <w:rFonts w:ascii="Arial" w:hAnsi="Arial" w:cs="Arial"/>
          <w:b/>
          <w:bCs/>
        </w:rPr>
        <w:t>Fig</w:t>
      </w:r>
      <w:r w:rsidR="001D2E7C" w:rsidRPr="00BC2284">
        <w:rPr>
          <w:rFonts w:ascii="Arial" w:hAnsi="Arial" w:cs="Arial"/>
          <w:b/>
          <w:bCs/>
        </w:rPr>
        <w:t>.</w:t>
      </w:r>
      <w:r w:rsidRPr="00BC2284">
        <w:rPr>
          <w:rFonts w:ascii="Arial" w:hAnsi="Arial" w:cs="Arial"/>
          <w:b/>
          <w:bCs/>
        </w:rPr>
        <w:t xml:space="preserve"> </w:t>
      </w:r>
      <w:r w:rsidRPr="00BC2284">
        <w:rPr>
          <w:rFonts w:ascii="Arial" w:hAnsi="Arial" w:cs="Arial"/>
          <w:b/>
          <w:bCs/>
        </w:rPr>
        <w:fldChar w:fldCharType="begin"/>
      </w:r>
      <w:r w:rsidRPr="00BC2284">
        <w:rPr>
          <w:rFonts w:ascii="Arial" w:hAnsi="Arial" w:cs="Arial"/>
          <w:b/>
          <w:bCs/>
        </w:rPr>
        <w:instrText xml:space="preserve"> SEQ Figure \* ARABIC </w:instrText>
      </w:r>
      <w:r w:rsidRPr="00BC2284">
        <w:rPr>
          <w:rFonts w:ascii="Arial" w:hAnsi="Arial" w:cs="Arial"/>
          <w:b/>
          <w:bCs/>
        </w:rPr>
        <w:fldChar w:fldCharType="separate"/>
      </w:r>
      <w:r w:rsidR="00930633" w:rsidRPr="00BC2284">
        <w:rPr>
          <w:rFonts w:ascii="Arial" w:hAnsi="Arial" w:cs="Arial"/>
          <w:b/>
          <w:bCs/>
          <w:noProof/>
        </w:rPr>
        <w:t>1</w:t>
      </w:r>
      <w:r w:rsidRPr="00BC2284">
        <w:rPr>
          <w:rFonts w:ascii="Arial" w:hAnsi="Arial" w:cs="Arial"/>
          <w:b/>
          <w:bCs/>
        </w:rPr>
        <w:fldChar w:fldCharType="end"/>
      </w:r>
      <w:r w:rsidRPr="00BC2284">
        <w:rPr>
          <w:rFonts w:ascii="Arial" w:hAnsi="Arial" w:cs="Arial"/>
          <w:b/>
          <w:bCs/>
        </w:rPr>
        <w:t>. G</w:t>
      </w:r>
      <w:r w:rsidR="00235816" w:rsidRPr="00BC2284">
        <w:rPr>
          <w:rFonts w:ascii="Arial" w:hAnsi="Arial" w:cs="Arial"/>
          <w:b/>
          <w:bCs/>
        </w:rPr>
        <w:t>lobal G</w:t>
      </w:r>
      <w:r w:rsidRPr="00BC2284">
        <w:rPr>
          <w:rFonts w:ascii="Arial" w:hAnsi="Arial" w:cs="Arial"/>
          <w:b/>
          <w:bCs/>
        </w:rPr>
        <w:t>.A.P. certification coverage by region</w:t>
      </w:r>
      <w:bookmarkEnd w:id="5"/>
      <w:r w:rsidR="00D54DF2" w:rsidRPr="00BC2284">
        <w:rPr>
          <w:rFonts w:ascii="Arial" w:hAnsi="Arial" w:cs="Arial"/>
          <w:b/>
          <w:bCs/>
        </w:rPr>
        <w:t xml:space="preserve"> </w:t>
      </w:r>
      <w:r w:rsidR="00D54DF2" w:rsidRPr="00BC2284">
        <w:rPr>
          <w:rFonts w:ascii="Arial" w:hAnsi="Arial" w:cs="Arial"/>
          <w:b/>
          <w:bCs/>
        </w:rPr>
        <w:fldChar w:fldCharType="begin"/>
      </w:r>
      <w:r w:rsidR="00D54DF2" w:rsidRPr="00BC2284">
        <w:rPr>
          <w:rFonts w:ascii="Arial" w:hAnsi="Arial" w:cs="Arial"/>
          <w:b/>
          <w:bCs/>
        </w:rPr>
        <w:instrText xml:space="preserve"> ADDIN ZOTERO_ITEM CSL_CITATION {"citationID":"jqBBk3AD","properties":{"formattedCitation":"(Meier et al., 2020)","plainCitation":"(Meier et al., 2020)","noteIndex":0},"citationItems":[{"id":221,"uris":["http://zotero.org/users/local/Xtum4kXA/items/55YALDCE"],"itemData":{"id":221,"type":"book","ISBN":"92-1-103679-8","publisher":"International Trade Centre (ITC)","title":"The state of sustainable markets 2020: Statistics and emerging trends","author":[{"family":"Meier","given":"Claudia"},{"family":"Sampson","given":"Gregory"},{"family":"Larrea","given":"Cristina"},{"family":"Schlatter","given":"Bernhard"},{"family":"Voora","given":"V"},{"family":"Dang","given":"Duc"},{"family":"Bermudez","given":"S"},{"family":"Wozniak","given":"J"},{"family":"Willer","given":"H"}],"issued":{"date-parts":[["2020"]]}}}],"schema":"https://github.com/citation-style-language/schema/raw/master/csl-citation.json"} </w:instrText>
      </w:r>
      <w:r w:rsidR="00D54DF2" w:rsidRPr="00BC2284">
        <w:rPr>
          <w:rFonts w:ascii="Arial" w:hAnsi="Arial" w:cs="Arial"/>
          <w:b/>
          <w:bCs/>
        </w:rPr>
        <w:fldChar w:fldCharType="separate"/>
      </w:r>
      <w:r w:rsidR="00D54DF2" w:rsidRPr="00BC2284">
        <w:rPr>
          <w:rFonts w:ascii="Arial" w:hAnsi="Arial" w:cs="Arial"/>
          <w:b/>
          <w:bCs/>
        </w:rPr>
        <w:t>(Meier et al., 2020)</w:t>
      </w:r>
      <w:r w:rsidR="00D54DF2" w:rsidRPr="00BC2284">
        <w:rPr>
          <w:rFonts w:ascii="Arial" w:hAnsi="Arial" w:cs="Arial"/>
          <w:b/>
          <w:bCs/>
        </w:rPr>
        <w:fldChar w:fldCharType="end"/>
      </w:r>
    </w:p>
    <w:p w14:paraId="148F0BA3" w14:textId="4D8A70E8" w:rsidR="000E6CB4" w:rsidRPr="00BC2284" w:rsidRDefault="000E6CB4" w:rsidP="000E6CB4">
      <w:pPr>
        <w:spacing w:line="360" w:lineRule="auto"/>
        <w:jc w:val="both"/>
        <w:rPr>
          <w:rFonts w:ascii="Arial" w:hAnsi="Arial" w:cs="Arial"/>
        </w:rPr>
      </w:pPr>
      <w:r w:rsidRPr="00BC2284">
        <w:rPr>
          <w:rFonts w:ascii="Arial" w:hAnsi="Arial" w:cs="Arial"/>
        </w:rPr>
        <w:t xml:space="preserve">This distribution of </w:t>
      </w:r>
      <w:r w:rsidR="00D54DF2" w:rsidRPr="00BC2284">
        <w:rPr>
          <w:rFonts w:ascii="Arial" w:hAnsi="Arial" w:cs="Arial"/>
        </w:rPr>
        <w:t>Fig.</w:t>
      </w:r>
      <w:r w:rsidR="00BA71A9" w:rsidRPr="00BC2284">
        <w:rPr>
          <w:rFonts w:ascii="Arial" w:hAnsi="Arial" w:cs="Arial"/>
        </w:rPr>
        <w:t xml:space="preserve"> </w:t>
      </w:r>
      <w:r w:rsidRPr="00BC2284">
        <w:rPr>
          <w:rFonts w:ascii="Arial" w:hAnsi="Arial" w:cs="Arial"/>
        </w:rPr>
        <w:t>1 shows the different worldwide applications of GAP</w:t>
      </w:r>
      <w:r w:rsidR="00256611" w:rsidRPr="00BC2284">
        <w:rPr>
          <w:rFonts w:ascii="Arial" w:hAnsi="Arial" w:cs="Arial"/>
        </w:rPr>
        <w:t>s</w:t>
      </w:r>
      <w:r w:rsidRPr="00BC2284">
        <w:rPr>
          <w:rFonts w:ascii="Arial" w:hAnsi="Arial" w:cs="Arial"/>
        </w:rPr>
        <w:t xml:space="preserve"> certification. Though Asia covers a great cultivable area, it only makes up 6% of </w:t>
      </w:r>
      <w:r w:rsidR="00BA71A9" w:rsidRPr="00BC2284">
        <w:rPr>
          <w:rFonts w:ascii="Arial" w:hAnsi="Arial" w:cs="Arial"/>
        </w:rPr>
        <w:t xml:space="preserve">the Global </w:t>
      </w:r>
      <w:r w:rsidRPr="00BC2284">
        <w:rPr>
          <w:rFonts w:ascii="Arial" w:hAnsi="Arial" w:cs="Arial"/>
        </w:rPr>
        <w:t xml:space="preserve">G.A.P. certification. Asian small </w:t>
      </w:r>
      <w:r w:rsidR="00BA71A9" w:rsidRPr="00BC2284">
        <w:rPr>
          <w:rFonts w:ascii="Arial" w:hAnsi="Arial" w:cs="Arial"/>
        </w:rPr>
        <w:t>landholder farmers</w:t>
      </w:r>
      <w:r w:rsidRPr="00BC2284">
        <w:rPr>
          <w:rFonts w:ascii="Arial" w:hAnsi="Arial" w:cs="Arial"/>
        </w:rPr>
        <w:t xml:space="preserve"> face high compliance costs, inadequate institutional support, and a disjoint array of GAP standards, making G</w:t>
      </w:r>
      <w:r w:rsidR="00235816" w:rsidRPr="00BC2284">
        <w:rPr>
          <w:rFonts w:ascii="Arial" w:hAnsi="Arial" w:cs="Arial"/>
        </w:rPr>
        <w:t xml:space="preserve">lobal </w:t>
      </w:r>
      <w:r w:rsidRPr="00BC2284">
        <w:rPr>
          <w:rFonts w:ascii="Arial" w:hAnsi="Arial" w:cs="Arial"/>
        </w:rPr>
        <w:t xml:space="preserve">G.A.P. certification difficult to </w:t>
      </w:r>
      <w:r w:rsidR="00D54DF2" w:rsidRPr="00BC2284">
        <w:rPr>
          <w:rFonts w:ascii="Arial" w:hAnsi="Arial" w:cs="Arial"/>
        </w:rPr>
        <w:t>obtain</w:t>
      </w:r>
      <w:r w:rsidRPr="00BC2284">
        <w:rPr>
          <w:rFonts w:ascii="Arial" w:hAnsi="Arial" w:cs="Arial"/>
        </w:rPr>
        <w:t xml:space="preserve"> </w:t>
      </w:r>
      <w:r w:rsidR="000857A2" w:rsidRPr="00BC2284">
        <w:rPr>
          <w:rFonts w:ascii="Arial" w:hAnsi="Arial" w:cs="Arial"/>
        </w:rPr>
        <w:fldChar w:fldCharType="begin"/>
      </w:r>
      <w:r w:rsidR="000857A2" w:rsidRPr="00BC2284">
        <w:rPr>
          <w:rFonts w:ascii="Arial" w:hAnsi="Arial" w:cs="Arial"/>
        </w:rPr>
        <w:instrText xml:space="preserve"> ADDIN ZOTERO_ITEM CSL_CITATION {"citationID":"zWfO5zEZ","properties":{"formattedCitation":"(Holzapfel &amp; Hampel-Milagrosa, 2020)","plainCitation":"(Holzapfel &amp; Hampel-Milagrosa, 2020)","noteIndex":0},"citationItems":[{"id":219,"uris":["http://zotero.org/users/local/Xtum4kXA/items/SXY6ZQAU"],"itemData":{"id":219,"type":"chapter","container-title":"Sustainability Standards and Global Governance","event-place":"Singapore","ISBN":"978-981-15-3472-0","language":"en","note":"DOI: 10.1007/978-981-15-3473-7_10","page":"163-186","publisher":"Springer Singapore","publisher-place":"Singapore","source":"DOI.org (Crossref)","title":"Global and National Food Safety and Quality Standards: Implications and Impacts for Farmers in Thailand and India","title-short":"Global and National Food Safety and Quality Standards","URL":"http://link.springer.com/10.1007/978-981-15-3473-7_10","editor":[{"family":"Negi","given":"Archna"},{"family":"Pérez-Pineda","given":"Jorge Antonio"},{"family":"Blankenbach","given":"Johannes"}],"author":[{"family":"Holzapfel","given":"Sarah"},{"family":"Hampel-Milagrosa","given":"Aimée"}],"accessed":{"date-parts":[["2025",11,25]]},"issued":{"date-parts":[["2020"]]}}}],"schema":"https://github.com/citation-style-language/schema/raw/master/csl-citation.json"} </w:instrText>
      </w:r>
      <w:r w:rsidR="000857A2" w:rsidRPr="00BC2284">
        <w:rPr>
          <w:rFonts w:ascii="Arial" w:hAnsi="Arial" w:cs="Arial"/>
        </w:rPr>
        <w:fldChar w:fldCharType="separate"/>
      </w:r>
      <w:r w:rsidR="000857A2" w:rsidRPr="00BC2284">
        <w:rPr>
          <w:rFonts w:ascii="Arial" w:hAnsi="Arial" w:cs="Arial"/>
        </w:rPr>
        <w:t>(Holzapfel &amp; Hampel-Milagrosa, 2020)</w:t>
      </w:r>
      <w:r w:rsidR="000857A2" w:rsidRPr="00BC2284">
        <w:rPr>
          <w:rFonts w:ascii="Arial" w:hAnsi="Arial" w:cs="Arial"/>
        </w:rPr>
        <w:fldChar w:fldCharType="end"/>
      </w:r>
      <w:r w:rsidR="00D36238" w:rsidRPr="00BC2284">
        <w:rPr>
          <w:rFonts w:ascii="Arial" w:hAnsi="Arial" w:cs="Arial"/>
        </w:rPr>
        <w:t>.</w:t>
      </w:r>
    </w:p>
    <w:p w14:paraId="4EBE1B6B" w14:textId="226015C2" w:rsidR="000E6CB4" w:rsidRPr="00BC2284" w:rsidRDefault="000E6CB4" w:rsidP="000E6CB4">
      <w:pPr>
        <w:pStyle w:val="Heading4"/>
        <w:rPr>
          <w:rFonts w:ascii="Arial" w:hAnsi="Arial" w:cs="Arial"/>
          <w:sz w:val="22"/>
        </w:rPr>
      </w:pPr>
      <w:bookmarkStart w:id="6" w:name="_Toc201699801"/>
      <w:r w:rsidRPr="00BC2284">
        <w:rPr>
          <w:rFonts w:ascii="Arial" w:hAnsi="Arial" w:cs="Arial"/>
          <w:sz w:val="22"/>
        </w:rPr>
        <w:t>3.2 List of different G</w:t>
      </w:r>
      <w:bookmarkEnd w:id="6"/>
      <w:r w:rsidR="00A441C4" w:rsidRPr="00BC2284">
        <w:rPr>
          <w:rFonts w:ascii="Arial" w:hAnsi="Arial" w:cs="Arial"/>
          <w:sz w:val="22"/>
        </w:rPr>
        <w:t>ood Agricultural Practices</w:t>
      </w:r>
    </w:p>
    <w:p w14:paraId="000DB704" w14:textId="1632532D" w:rsidR="00E74C26" w:rsidRPr="00BC2284" w:rsidRDefault="000E6CB4" w:rsidP="00E74C26">
      <w:pPr>
        <w:spacing w:line="360" w:lineRule="auto"/>
        <w:jc w:val="both"/>
        <w:rPr>
          <w:rFonts w:ascii="Arial" w:hAnsi="Arial" w:cs="Arial"/>
        </w:rPr>
      </w:pPr>
      <w:r w:rsidRPr="00BC2284">
        <w:rPr>
          <w:rFonts w:ascii="Arial" w:hAnsi="Arial" w:cs="Arial"/>
        </w:rPr>
        <w:t>G</w:t>
      </w:r>
      <w:r w:rsidR="00235816" w:rsidRPr="00BC2284">
        <w:rPr>
          <w:rFonts w:ascii="Arial" w:hAnsi="Arial" w:cs="Arial"/>
        </w:rPr>
        <w:t xml:space="preserve">lobal </w:t>
      </w:r>
      <w:r w:rsidRPr="00BC2284">
        <w:rPr>
          <w:rFonts w:ascii="Arial" w:hAnsi="Arial" w:cs="Arial"/>
        </w:rPr>
        <w:t>G.A.P.</w:t>
      </w:r>
      <w:r w:rsidR="00D54DF2" w:rsidRPr="00BC2284">
        <w:rPr>
          <w:rFonts w:ascii="Arial" w:hAnsi="Arial" w:cs="Arial"/>
        </w:rPr>
        <w:t>,</w:t>
      </w:r>
      <w:r w:rsidR="001E5A10" w:rsidRPr="00BC2284">
        <w:rPr>
          <w:rFonts w:ascii="Arial" w:hAnsi="Arial" w:cs="Arial"/>
        </w:rPr>
        <w:t xml:space="preserve"> </w:t>
      </w:r>
      <w:r w:rsidRPr="00BC2284">
        <w:rPr>
          <w:rFonts w:ascii="Arial" w:hAnsi="Arial" w:cs="Arial"/>
        </w:rPr>
        <w:t>along with FAO</w:t>
      </w:r>
      <w:r w:rsidR="001E5A10" w:rsidRPr="00BC2284">
        <w:rPr>
          <w:rFonts w:ascii="Arial" w:hAnsi="Arial" w:cs="Arial"/>
        </w:rPr>
        <w:t>,</w:t>
      </w:r>
      <w:r w:rsidRPr="00BC2284">
        <w:rPr>
          <w:rFonts w:ascii="Arial" w:hAnsi="Arial" w:cs="Arial"/>
        </w:rPr>
        <w:t xml:space="preserve"> has established a series of </w:t>
      </w:r>
      <w:r w:rsidR="00BA71A9" w:rsidRPr="00BC2284">
        <w:rPr>
          <w:rFonts w:ascii="Arial" w:hAnsi="Arial" w:cs="Arial"/>
        </w:rPr>
        <w:t>on-farm</w:t>
      </w:r>
      <w:r w:rsidRPr="00BC2284">
        <w:rPr>
          <w:rFonts w:ascii="Arial" w:hAnsi="Arial" w:cs="Arial"/>
        </w:rPr>
        <w:t xml:space="preserve"> and post-harvest techniques for Good agricultural practices that must </w:t>
      </w:r>
      <w:r w:rsidR="00BA71A9" w:rsidRPr="00BC2284">
        <w:rPr>
          <w:rFonts w:ascii="Arial" w:hAnsi="Arial" w:cs="Arial"/>
        </w:rPr>
        <w:t xml:space="preserve">be followed </w:t>
      </w:r>
      <w:r w:rsidRPr="00BC2284">
        <w:rPr>
          <w:rFonts w:ascii="Arial" w:hAnsi="Arial" w:cs="Arial"/>
        </w:rPr>
        <w:t>by the farmer</w:t>
      </w:r>
      <w:r w:rsidR="001E5A10" w:rsidRPr="00BC2284">
        <w:rPr>
          <w:rFonts w:ascii="Arial" w:hAnsi="Arial" w:cs="Arial"/>
        </w:rPr>
        <w:t>s</w:t>
      </w:r>
      <w:r w:rsidR="00EC02F2" w:rsidRPr="00BC2284">
        <w:rPr>
          <w:rFonts w:ascii="Arial" w:hAnsi="Arial" w:cs="Arial"/>
        </w:rPr>
        <w:t>.</w:t>
      </w:r>
      <w:r w:rsidR="00D86F38" w:rsidRPr="00BC2284">
        <w:rPr>
          <w:rFonts w:ascii="Arial" w:hAnsi="Arial" w:cs="Arial"/>
        </w:rPr>
        <w:t xml:space="preserve"> These guidelines start with seed and soil management. In seed and soil management, recommended practices include using certified, disease-free seed, selecting disease-resistant varieties, maintaining varietal purity, and choosing suitable sites for cultivation</w:t>
      </w:r>
      <w:r w:rsidR="00A441C4" w:rsidRPr="00BC2284">
        <w:rPr>
          <w:rFonts w:ascii="Arial" w:hAnsi="Arial" w:cs="Arial"/>
        </w:rPr>
        <w:t xml:space="preserve"> </w:t>
      </w:r>
      <w:r w:rsidR="00D86F38" w:rsidRPr="00BC2284">
        <w:rPr>
          <w:rFonts w:ascii="Arial" w:hAnsi="Arial" w:cs="Arial"/>
        </w:rPr>
        <w:fldChar w:fldCharType="begin"/>
      </w:r>
      <w:r w:rsidR="00D86F38" w:rsidRPr="00BC2284">
        <w:rPr>
          <w:rFonts w:ascii="Arial" w:hAnsi="Arial" w:cs="Arial"/>
        </w:rPr>
        <w:instrText xml:space="preserve"> ADDIN ZOTERO_ITEM CSL_CITATION {"citationID":"4JJF1qQe","properties":{"formattedCitation":"(AFCD, 2021; FAO, 2016; G, 2021)","plainCitation":"(AFCD, 2021; FAO, 2016; G, 2021)","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D86F38" w:rsidRPr="00BC2284">
        <w:rPr>
          <w:rFonts w:ascii="Arial" w:hAnsi="Arial" w:cs="Arial"/>
        </w:rPr>
        <w:fldChar w:fldCharType="separate"/>
      </w:r>
      <w:r w:rsidR="00D86F38" w:rsidRPr="00BC2284">
        <w:rPr>
          <w:rFonts w:ascii="Arial" w:hAnsi="Arial" w:cs="Arial"/>
        </w:rPr>
        <w:t>(AFCD, 2021; FAO, 2016; G, 2021)</w:t>
      </w:r>
      <w:r w:rsidR="00D86F38" w:rsidRPr="00BC2284">
        <w:rPr>
          <w:rFonts w:ascii="Arial" w:hAnsi="Arial" w:cs="Arial"/>
        </w:rPr>
        <w:fldChar w:fldCharType="end"/>
      </w:r>
      <w:r w:rsidR="00D86F38" w:rsidRPr="00BC2284">
        <w:rPr>
          <w:rFonts w:ascii="Arial" w:hAnsi="Arial" w:cs="Arial"/>
        </w:rPr>
        <w:t>. Conduct</w:t>
      </w:r>
      <w:r w:rsidR="00A441C4" w:rsidRPr="00BC2284">
        <w:rPr>
          <w:rFonts w:ascii="Arial" w:hAnsi="Arial" w:cs="Arial"/>
        </w:rPr>
        <w:t>ing</w:t>
      </w:r>
      <w:r w:rsidR="00D86F38" w:rsidRPr="00BC2284">
        <w:rPr>
          <w:rFonts w:ascii="Arial" w:hAnsi="Arial" w:cs="Arial"/>
        </w:rPr>
        <w:t xml:space="preserve"> soil test</w:t>
      </w:r>
      <w:r w:rsidR="00D54DF2" w:rsidRPr="00BC2284">
        <w:rPr>
          <w:rFonts w:ascii="Arial" w:hAnsi="Arial" w:cs="Arial"/>
        </w:rPr>
        <w:t>s</w:t>
      </w:r>
      <w:r w:rsidR="00D86F38" w:rsidRPr="00BC2284">
        <w:rPr>
          <w:rFonts w:ascii="Arial" w:hAnsi="Arial" w:cs="Arial"/>
        </w:rPr>
        <w:t xml:space="preserve"> before sowing, </w:t>
      </w:r>
      <w:r w:rsidR="00A441C4" w:rsidRPr="00BC2284">
        <w:rPr>
          <w:rFonts w:ascii="Arial" w:hAnsi="Arial" w:cs="Arial"/>
        </w:rPr>
        <w:t xml:space="preserve">properly </w:t>
      </w:r>
      <w:r w:rsidR="00D86F38" w:rsidRPr="00BC2284">
        <w:rPr>
          <w:rFonts w:ascii="Arial" w:hAnsi="Arial" w:cs="Arial"/>
        </w:rPr>
        <w:t>manag</w:t>
      </w:r>
      <w:r w:rsidR="00A441C4" w:rsidRPr="00BC2284">
        <w:rPr>
          <w:rFonts w:ascii="Arial" w:hAnsi="Arial" w:cs="Arial"/>
        </w:rPr>
        <w:t>ing</w:t>
      </w:r>
      <w:r w:rsidR="00D86F38" w:rsidRPr="00BC2284">
        <w:rPr>
          <w:rFonts w:ascii="Arial" w:hAnsi="Arial" w:cs="Arial"/>
        </w:rPr>
        <w:t xml:space="preserve"> crop residues, apply</w:t>
      </w:r>
      <w:r w:rsidR="00A441C4" w:rsidRPr="00BC2284">
        <w:rPr>
          <w:rFonts w:ascii="Arial" w:hAnsi="Arial" w:cs="Arial"/>
        </w:rPr>
        <w:t>ing</w:t>
      </w:r>
      <w:r w:rsidR="00D86F38" w:rsidRPr="00BC2284">
        <w:rPr>
          <w:rFonts w:ascii="Arial" w:hAnsi="Arial" w:cs="Arial"/>
        </w:rPr>
        <w:t xml:space="preserve"> organic manure regularly, minimiz</w:t>
      </w:r>
      <w:r w:rsidR="00A441C4" w:rsidRPr="00BC2284">
        <w:rPr>
          <w:rFonts w:ascii="Arial" w:hAnsi="Arial" w:cs="Arial"/>
        </w:rPr>
        <w:t>ing</w:t>
      </w:r>
      <w:r w:rsidR="00D86F38" w:rsidRPr="00BC2284">
        <w:rPr>
          <w:rFonts w:ascii="Arial" w:hAnsi="Arial" w:cs="Arial"/>
        </w:rPr>
        <w:t xml:space="preserve"> inorganic fertilizer use, adopt</w:t>
      </w:r>
      <w:r w:rsidR="00A441C4" w:rsidRPr="00BC2284">
        <w:rPr>
          <w:rFonts w:ascii="Arial" w:hAnsi="Arial" w:cs="Arial"/>
        </w:rPr>
        <w:t>ing</w:t>
      </w:r>
      <w:r w:rsidR="00D86F38" w:rsidRPr="00BC2284">
        <w:rPr>
          <w:rFonts w:ascii="Arial" w:hAnsi="Arial" w:cs="Arial"/>
        </w:rPr>
        <w:t xml:space="preserve"> minimum tillage, and practic</w:t>
      </w:r>
      <w:r w:rsidR="00A441C4" w:rsidRPr="00BC2284">
        <w:rPr>
          <w:rFonts w:ascii="Arial" w:hAnsi="Arial" w:cs="Arial"/>
        </w:rPr>
        <w:t>ing</w:t>
      </w:r>
      <w:r w:rsidR="00D86F38" w:rsidRPr="00BC2284">
        <w:rPr>
          <w:rFonts w:ascii="Arial" w:hAnsi="Arial" w:cs="Arial"/>
        </w:rPr>
        <w:t xml:space="preserve"> crop rotation are essential practices </w:t>
      </w:r>
      <w:r w:rsidR="00C03835" w:rsidRPr="00BC2284">
        <w:rPr>
          <w:rFonts w:ascii="Arial" w:hAnsi="Arial" w:cs="Arial"/>
        </w:rPr>
        <w:t xml:space="preserve">that </w:t>
      </w:r>
      <w:r w:rsidR="00A441C4" w:rsidRPr="00BC2284">
        <w:rPr>
          <w:rFonts w:ascii="Arial" w:hAnsi="Arial" w:cs="Arial"/>
        </w:rPr>
        <w:t>a</w:t>
      </w:r>
      <w:r w:rsidR="00D86F38" w:rsidRPr="00BC2284">
        <w:rPr>
          <w:rFonts w:ascii="Arial" w:hAnsi="Arial" w:cs="Arial"/>
        </w:rPr>
        <w:t xml:space="preserve"> </w:t>
      </w:r>
      <w:r w:rsidR="00A441C4" w:rsidRPr="00BC2284">
        <w:rPr>
          <w:rFonts w:ascii="Arial" w:hAnsi="Arial" w:cs="Arial"/>
        </w:rPr>
        <w:t xml:space="preserve">GAP-compliant farmer must follow </w:t>
      </w:r>
      <w:r w:rsidR="00A441C4" w:rsidRPr="00BC2284">
        <w:rPr>
          <w:rFonts w:ascii="Arial" w:hAnsi="Arial" w:cs="Arial"/>
        </w:rPr>
        <w:fldChar w:fldCharType="begin"/>
      </w:r>
      <w:r w:rsidR="00A441C4" w:rsidRPr="00BC2284">
        <w:rPr>
          <w:rFonts w:ascii="Arial" w:hAnsi="Arial" w:cs="Arial"/>
        </w:rPr>
        <w:instrText xml:space="preserve"> ADDIN ZOTERO_ITEM CSL_CITATION {"citationID":"kAimcbSY","properties":{"formattedCitation":"(AFCD, 2021; M. Islam et al., 2018; Jat et al., 2019a; Nirmala, 2015)","plainCitation":"(AFCD, 2021; M. Islam et al., 2018; Jat et al., 2019a; Nirmala, 2015)","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28,"uris":["http://zotero.org/users/local/Xtum4kXA/items/JU2SA938"],"itemData":{"id":228,"type":"book","publisher":"Bangladesh Agricultural Research Institute","title":"Basic concept of good Agricultural Practices (GAP) and its prospect in Bangladesh","URL":"https://www.researchgate.net/publication/324155116","author":[{"family":"Islam","given":"Monirul"},{"family":"Saha","given":"Madan Gopal"},{"family":"Lo","given":"Martin"},{"family":"Islam","given":"Md. Kamrul"}],"issued":{"date-parts":[["2018"]]}}},{"id":229,"uris":["http://zotero.org/users/local/Xtum4kXA/items/MFNBRRYU"],"itemData":{"id":229,"type":"article-journal","container-title":"CATENA","DOI":"10.1016/j.catena.2019.05.005","ISSN":"03418162","journalAbbreviation":"CATENA","language":"en","page":"104059","source":"DOI.org (Crossref)","title":"Climate Smart Agriculture practices improve soil organic carbon pools, biological properties and crop productivity in cereal-based systems of North-West India","volume":"181","author":[{"family":"Jat","given":"H.S."},{"family":"Datta","given":"Ashim"},{"family":"Choudhary","given":"Madhu"},{"family":"Sharma","given":"P.C."},{"family":"Yadav","given":"A.K."},{"family":"Choudhary","given":"Vishu"},{"family":"Gathala","given":"M.K."},{"family":"Jat","given":"M.L."},{"family":"McDonald","given":"A."}],"issued":{"date-parts":[["2019",10]]}}},{"id":227,"uris":["http://zotero.org/users/local/Xtum4kXA/items/HAVENQEX"],"itemData":{"id":227,"type":"article-journal","container-title":"Indian Research Journal of Extension Education","issue":"4","journalAbbreviation":"Indian Research Journal of Extension Education","page":"153-156","title":"Impact of good agricultural practices (GAP) on small farm development: knowledge and adoption levels of farm women of rainfed areas","volume":"15","author":[{"family":"Nirmala","given":"G"}],"issued":{"date-parts":[["2015"]]}}}],"schema":"https://github.com/citation-style-language/schema/raw/master/csl-citation.json"} </w:instrText>
      </w:r>
      <w:r w:rsidR="00A441C4" w:rsidRPr="00BC2284">
        <w:rPr>
          <w:rFonts w:ascii="Arial" w:hAnsi="Arial" w:cs="Arial"/>
        </w:rPr>
        <w:fldChar w:fldCharType="separate"/>
      </w:r>
      <w:r w:rsidR="00A441C4" w:rsidRPr="00BC2284">
        <w:rPr>
          <w:rFonts w:ascii="Arial" w:hAnsi="Arial" w:cs="Arial"/>
        </w:rPr>
        <w:t>(AFCD, 2021; Islam et al., 2018; Jat et al., 2019; Nirmala, 2015)</w:t>
      </w:r>
      <w:r w:rsidR="00A441C4" w:rsidRPr="00BC2284">
        <w:rPr>
          <w:rFonts w:ascii="Arial" w:hAnsi="Arial" w:cs="Arial"/>
        </w:rPr>
        <w:fldChar w:fldCharType="end"/>
      </w:r>
      <w:r w:rsidR="00A441C4" w:rsidRPr="00BC2284">
        <w:rPr>
          <w:rFonts w:ascii="Arial" w:hAnsi="Arial" w:cs="Arial"/>
        </w:rPr>
        <w:t xml:space="preserve">. </w:t>
      </w:r>
      <w:r w:rsidR="00CD1598" w:rsidRPr="00BC2284">
        <w:rPr>
          <w:rFonts w:ascii="Arial" w:hAnsi="Arial" w:cs="Arial"/>
        </w:rPr>
        <w:t>Crop management practices emphasize seed treatment, line sowing, seedling hardening, and mulching, along with thinning</w:t>
      </w:r>
      <w:r w:rsidR="00A441C4" w:rsidRPr="00BC2284">
        <w:rPr>
          <w:rFonts w:ascii="Arial" w:hAnsi="Arial" w:cs="Arial"/>
        </w:rPr>
        <w:t xml:space="preserve">, </w:t>
      </w:r>
      <w:r w:rsidR="00CD1598" w:rsidRPr="00BC2284">
        <w:rPr>
          <w:rFonts w:ascii="Arial" w:hAnsi="Arial" w:cs="Arial"/>
        </w:rPr>
        <w:t>gap filling, and efficient water use</w:t>
      </w:r>
      <w:r w:rsidR="00C03835" w:rsidRPr="00BC2284">
        <w:rPr>
          <w:rFonts w:ascii="Arial" w:hAnsi="Arial" w:cs="Arial"/>
        </w:rPr>
        <w:t xml:space="preserve"> </w:t>
      </w:r>
      <w:r w:rsidR="00A441C4" w:rsidRPr="00BC2284">
        <w:rPr>
          <w:rFonts w:ascii="Arial" w:hAnsi="Arial" w:cs="Arial"/>
        </w:rPr>
        <w:fldChar w:fldCharType="begin"/>
      </w:r>
      <w:r w:rsidR="00A441C4" w:rsidRPr="00BC2284">
        <w:rPr>
          <w:rFonts w:ascii="Arial" w:hAnsi="Arial" w:cs="Arial"/>
        </w:rPr>
        <w:instrText xml:space="preserve"> ADDIN ZOTERO_ITEM CSL_CITATION {"citationID":"M45w9tXP","properties":{"formattedCitation":"(AFCD, 2021; M. Islam et al., 2018; Nirmala, 2015)","plainCitation":"(AFCD, 2021; M. Islam et al., 2018; Nirmala, 2015)","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28,"uris":["http://zotero.org/users/local/Xtum4kXA/items/JU2SA938"],"itemData":{"id":228,"type":"book","publisher":"Bangladesh Agricultural Research Institute","title":"Basic concept of good Agricultural Practices (GAP) and its prospect in Bangladesh","URL":"https://www.researchgate.net/publication/324155116","author":[{"family":"Islam","given":"Monirul"},{"family":"Saha","given":"Madan Gopal"},{"family":"Lo","given":"Martin"},{"family":"Islam","given":"Md. Kamrul"}],"issued":{"date-parts":[["2018"]]}}},{"id":227,"uris":["http://zotero.org/users/local/Xtum4kXA/items/HAVENQEX"],"itemData":{"id":227,"type":"article-journal","container-title":"Indian Research Journal of Extension Education","issue":"4","journalAbbreviation":"Indian Research Journal of Extension Education","page":"153-156","title":"Impact of good agricultural practices (GAP) on small farm development: knowledge and adoption levels of farm women of rainfed areas","volume":"15","author":[{"family":"Nirmala","given":"G"}],"issued":{"date-parts":[["2015"]]}}}],"schema":"https://github.com/citation-style-language/schema/raw/master/csl-citation.json"} </w:instrText>
      </w:r>
      <w:r w:rsidR="00A441C4" w:rsidRPr="00BC2284">
        <w:rPr>
          <w:rFonts w:ascii="Arial" w:hAnsi="Arial" w:cs="Arial"/>
        </w:rPr>
        <w:fldChar w:fldCharType="separate"/>
      </w:r>
      <w:r w:rsidR="00A441C4" w:rsidRPr="00BC2284">
        <w:rPr>
          <w:rFonts w:ascii="Arial" w:hAnsi="Arial" w:cs="Arial"/>
        </w:rPr>
        <w:t>(AFCD, 2021; Islam et al., 2018; Nirmala, 2015)</w:t>
      </w:r>
      <w:r w:rsidR="00A441C4" w:rsidRPr="00BC2284">
        <w:rPr>
          <w:rFonts w:ascii="Arial" w:hAnsi="Arial" w:cs="Arial"/>
        </w:rPr>
        <w:fldChar w:fldCharType="end"/>
      </w:r>
      <w:r w:rsidR="00A441C4" w:rsidRPr="00BC2284">
        <w:rPr>
          <w:rFonts w:ascii="Arial" w:hAnsi="Arial" w:cs="Arial"/>
        </w:rPr>
        <w:t>. Integrated nutrient management (INM), integrated pest management (IPM), and integrated disease and pest management (IDPM) are the key central components of GAPs</w:t>
      </w:r>
      <w:r w:rsidR="00C03835" w:rsidRPr="00BC2284">
        <w:rPr>
          <w:rFonts w:ascii="Arial" w:hAnsi="Arial" w:cs="Arial"/>
        </w:rPr>
        <w:t xml:space="preserve"> </w:t>
      </w:r>
      <w:r w:rsidR="00C03835" w:rsidRPr="00BC2284">
        <w:rPr>
          <w:rFonts w:ascii="Arial" w:hAnsi="Arial" w:cs="Arial"/>
        </w:rPr>
        <w:fldChar w:fldCharType="begin"/>
      </w:r>
      <w:r w:rsidR="00C03835" w:rsidRPr="00BC2284">
        <w:rPr>
          <w:rFonts w:ascii="Arial" w:hAnsi="Arial" w:cs="Arial"/>
        </w:rPr>
        <w:instrText xml:space="preserve"> ADDIN ZOTERO_ITEM CSL_CITATION {"citationID":"IhMzXeZc","properties":{"formattedCitation":"(Chaudhary, 2022; FAO, 2016)","plainCitation":"(Chaudhary, 2022; FAO, 2016)","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schema":"https://github.com/citation-style-language/schema/raw/master/csl-citation.json"} </w:instrText>
      </w:r>
      <w:r w:rsidR="00C03835" w:rsidRPr="00BC2284">
        <w:rPr>
          <w:rFonts w:ascii="Arial" w:hAnsi="Arial" w:cs="Arial"/>
        </w:rPr>
        <w:fldChar w:fldCharType="separate"/>
      </w:r>
      <w:r w:rsidR="00C03835" w:rsidRPr="00BC2284">
        <w:rPr>
          <w:rFonts w:ascii="Arial" w:hAnsi="Arial" w:cs="Arial"/>
        </w:rPr>
        <w:t>(Chaudhary, 2022; FAO, 2016)</w:t>
      </w:r>
      <w:r w:rsidR="00C03835" w:rsidRPr="00BC2284">
        <w:rPr>
          <w:rFonts w:ascii="Arial" w:hAnsi="Arial" w:cs="Arial"/>
        </w:rPr>
        <w:fldChar w:fldCharType="end"/>
      </w:r>
      <w:r w:rsidR="00C03835" w:rsidRPr="00BC2284">
        <w:rPr>
          <w:rFonts w:ascii="Arial" w:hAnsi="Arial" w:cs="Arial"/>
        </w:rPr>
        <w:t>. A</w:t>
      </w:r>
      <w:r w:rsidR="00CD1598" w:rsidRPr="00BC2284">
        <w:rPr>
          <w:rFonts w:ascii="Arial" w:hAnsi="Arial" w:cs="Arial"/>
        </w:rPr>
        <w:t xml:space="preserve">pplying irrigation in the early morning or late evening, using biopesticides, wearing personal protective equipment, and maintaining proper farm records </w:t>
      </w:r>
      <w:r w:rsidR="00C03835" w:rsidRPr="00BC2284">
        <w:rPr>
          <w:rFonts w:ascii="Arial" w:hAnsi="Arial" w:cs="Arial"/>
        </w:rPr>
        <w:t xml:space="preserve">are essential practices that GAP-compliant farmers must consistently follow </w:t>
      </w:r>
      <w:r w:rsidR="00C03835" w:rsidRPr="00BC2284">
        <w:rPr>
          <w:rFonts w:ascii="Arial" w:hAnsi="Arial" w:cs="Arial"/>
        </w:rPr>
        <w:fldChar w:fldCharType="begin"/>
      </w:r>
      <w:r w:rsidR="00E74C26" w:rsidRPr="00BC2284">
        <w:rPr>
          <w:rFonts w:ascii="Arial" w:hAnsi="Arial" w:cs="Arial"/>
        </w:rPr>
        <w:instrText xml:space="preserve"> ADDIN ZOTERO_ITEM CSL_CITATION {"citationID":"vReTmlYa","properties":{"formattedCitation":"(AFCD, 2021; Damalas &amp; Koutroubas, 2016; FAO, 2016; G, 2021; Laosutsan et al., 2019a)","plainCitation":"(AFCD, 2021; Damalas &amp; Koutroubas, 2016; FAO, 2016; G, 2021; Laosutsan et al., 2019a)","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30,"uris":["http://zotero.org/users/local/Xtum4kXA/items/PW9YN5AM"],"itemData":{"id":230,"type":"article-journal","abstract":"Synthetic pesticides are extensively used in agriculture to control harmful pests and prevent crop yield losses or product damage. Because of high biological activity and, in certain cases, long persistence in the environment, pesticides may cause undesirable effects to human health and to the environment. Farmers are routinely exposed to high levels of pesticides, usually much greater than those of consumers. Farmers’ exposure mainly occurs during the preparation and application of the pesticide spray solutions and during the cleaning-up of spraying equipment. Farmers who mix, load, and spray pesticides can be exposed to these chemicals due to spills and splashes, direct spray contact as a result of faulty or missing protective equipment, or even drift. However, farmers can be also exposed to pesticides even when performing activities not directly related to pesticide use. Farmers who perform manual labor in areas treated with pesticides can face major exposure from direct spray, drift from neighboring fields, or by contact with pesticide residues on the crop or soil. This kind of exposure is often underestimated. The dermal and inhalation routes of entry are typically the most common routes of farmers’ exposure to pesticides. Dermal exposure during usual pesticide handling takes place in body areas that remain uncovered by protective clothing, such as the face and the hands. Farmers’ exposure to pesticides can be reduced through less use of pesticides and through the correct use of the appropriate type of personal protective equipment in all stages of pesticide handling.","container-title":"Toxics","DOI":"10.3390/toxics4010001","ISSN":"2305-6304","issue":"1","journalAbbreviation":"Toxics","language":"en","page":"1","source":"DOI.org (Crossref)","title":"Farmers’ Exposure to Pesticides: Toxicity Types and Ways of Prevention","title-short":"Farmers’ Exposure to Pesticides","volume":"4","author":[{"family":"Damalas","given":"Christos"},{"family":"Koutroubas","given":"Spyridon"}],"issued":{"date-parts":[["2016",1,8]]}}},{"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id":199,"uris":["http://zotero.org/users/local/Xtum4kXA/items/WZLNG63N"],"itemData":{"id":199,"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00C03835" w:rsidRPr="00BC2284">
        <w:rPr>
          <w:rFonts w:ascii="Arial" w:hAnsi="Arial" w:cs="Arial"/>
        </w:rPr>
        <w:fldChar w:fldCharType="separate"/>
      </w:r>
      <w:r w:rsidR="00E74C26" w:rsidRPr="00BC2284">
        <w:rPr>
          <w:rFonts w:ascii="Arial" w:hAnsi="Arial" w:cs="Arial"/>
        </w:rPr>
        <w:t>(AFCD, 2021; Damalas &amp; Koutroubas, 2016; FAO, 2016; G, 2021; Laosutsan et al., 2019)</w:t>
      </w:r>
      <w:r w:rsidR="00C03835" w:rsidRPr="00BC2284">
        <w:rPr>
          <w:rFonts w:ascii="Arial" w:hAnsi="Arial" w:cs="Arial"/>
        </w:rPr>
        <w:fldChar w:fldCharType="end"/>
      </w:r>
      <w:r w:rsidR="00C03835" w:rsidRPr="00BC2284">
        <w:rPr>
          <w:rFonts w:ascii="Arial" w:hAnsi="Arial" w:cs="Arial"/>
        </w:rPr>
        <w:t>.</w:t>
      </w:r>
      <w:r w:rsidR="00CA1E58" w:rsidRPr="00BC2284">
        <w:rPr>
          <w:rFonts w:ascii="Arial" w:hAnsi="Arial" w:cs="Arial"/>
        </w:rPr>
        <w:t xml:space="preserve"> </w:t>
      </w:r>
      <w:r w:rsidR="00CD1598" w:rsidRPr="00BC2284">
        <w:rPr>
          <w:rFonts w:ascii="Arial" w:hAnsi="Arial" w:cs="Arial"/>
        </w:rPr>
        <w:t xml:space="preserve">Post-harvest GAPs include </w:t>
      </w:r>
      <w:r w:rsidR="00CD1598" w:rsidRPr="00BC2284">
        <w:rPr>
          <w:rFonts w:ascii="Arial" w:hAnsi="Arial" w:cs="Arial"/>
        </w:rPr>
        <w:lastRenderedPageBreak/>
        <w:t>harvesting at physiological maturity, harvesting during cooler hours of the day, and using appropriate harvesting equipment</w:t>
      </w:r>
      <w:r w:rsidR="00C03835" w:rsidRPr="00BC2284">
        <w:rPr>
          <w:rFonts w:ascii="Arial" w:hAnsi="Arial" w:cs="Arial"/>
        </w:rPr>
        <w:t xml:space="preserve"> </w:t>
      </w:r>
      <w:r w:rsidR="00C03835" w:rsidRPr="00BC2284">
        <w:rPr>
          <w:rFonts w:ascii="Arial" w:hAnsi="Arial" w:cs="Arial"/>
        </w:rPr>
        <w:fldChar w:fldCharType="begin"/>
      </w:r>
      <w:r w:rsidR="00C03835" w:rsidRPr="00BC2284">
        <w:rPr>
          <w:rFonts w:ascii="Arial" w:hAnsi="Arial" w:cs="Arial"/>
        </w:rPr>
        <w:instrText xml:space="preserve"> ADDIN ZOTERO_ITEM CSL_CITATION {"citationID":"4ChW7mxN","properties":{"formattedCitation":"(AFCD, 2021; G, 2021)","plainCitation":"(AFCD, 2021; G, 2021)","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C03835" w:rsidRPr="00BC2284">
        <w:rPr>
          <w:rFonts w:ascii="Arial" w:hAnsi="Arial" w:cs="Arial"/>
        </w:rPr>
        <w:fldChar w:fldCharType="separate"/>
      </w:r>
      <w:r w:rsidR="00C03835" w:rsidRPr="00BC2284">
        <w:rPr>
          <w:rFonts w:ascii="Arial" w:hAnsi="Arial" w:cs="Arial"/>
        </w:rPr>
        <w:t>(AFCD, 2021; G, 2021)</w:t>
      </w:r>
      <w:r w:rsidR="00C03835" w:rsidRPr="00BC2284">
        <w:rPr>
          <w:rFonts w:ascii="Arial" w:hAnsi="Arial" w:cs="Arial"/>
        </w:rPr>
        <w:fldChar w:fldCharType="end"/>
      </w:r>
      <w:r w:rsidR="00C03835" w:rsidRPr="00BC2284">
        <w:rPr>
          <w:rFonts w:ascii="Arial" w:hAnsi="Arial" w:cs="Arial"/>
        </w:rPr>
        <w:t>.</w:t>
      </w:r>
      <w:r w:rsidR="00CA1E58" w:rsidRPr="00BC2284">
        <w:rPr>
          <w:rFonts w:ascii="Arial" w:hAnsi="Arial" w:cs="Arial"/>
        </w:rPr>
        <w:t xml:space="preserve"> </w:t>
      </w:r>
      <w:r w:rsidR="00CD1598" w:rsidRPr="00BC2284">
        <w:rPr>
          <w:rFonts w:ascii="Arial" w:hAnsi="Arial" w:cs="Arial"/>
        </w:rPr>
        <w:t xml:space="preserve">Farmers </w:t>
      </w:r>
      <w:r w:rsidR="00E74C26" w:rsidRPr="00BC2284">
        <w:rPr>
          <w:rFonts w:ascii="Arial" w:hAnsi="Arial" w:cs="Arial"/>
        </w:rPr>
        <w:t xml:space="preserve">should make sure to </w:t>
      </w:r>
      <w:r w:rsidR="00CA1E58" w:rsidRPr="00BC2284">
        <w:rPr>
          <w:rFonts w:ascii="Arial" w:hAnsi="Arial" w:cs="Arial"/>
        </w:rPr>
        <w:t>follow</w:t>
      </w:r>
      <w:r w:rsidR="00CD1598" w:rsidRPr="00BC2284">
        <w:rPr>
          <w:rFonts w:ascii="Arial" w:hAnsi="Arial" w:cs="Arial"/>
        </w:rPr>
        <w:t xml:space="preserve"> proper pre-harvest intervals, clean and grade </w:t>
      </w:r>
      <w:r w:rsidR="00E74C26" w:rsidRPr="00BC2284">
        <w:rPr>
          <w:rFonts w:ascii="Arial" w:hAnsi="Arial" w:cs="Arial"/>
        </w:rPr>
        <w:t xml:space="preserve">their </w:t>
      </w:r>
      <w:r w:rsidR="00CD1598" w:rsidRPr="00BC2284">
        <w:rPr>
          <w:rFonts w:ascii="Arial" w:hAnsi="Arial" w:cs="Arial"/>
        </w:rPr>
        <w:t>produce, and transport goods under shaded</w:t>
      </w:r>
      <w:r w:rsidR="00E74C26" w:rsidRPr="00BC2284">
        <w:rPr>
          <w:rFonts w:ascii="Arial" w:hAnsi="Arial" w:cs="Arial"/>
        </w:rPr>
        <w:t xml:space="preserve"> and</w:t>
      </w:r>
      <w:r w:rsidR="00CD1598" w:rsidRPr="00BC2284">
        <w:rPr>
          <w:rFonts w:ascii="Arial" w:hAnsi="Arial" w:cs="Arial"/>
        </w:rPr>
        <w:t xml:space="preserve"> well-ventilated conditions</w:t>
      </w:r>
      <w:r w:rsidR="00C03835" w:rsidRPr="00BC2284">
        <w:rPr>
          <w:rFonts w:ascii="Arial" w:hAnsi="Arial" w:cs="Arial"/>
        </w:rPr>
        <w:t xml:space="preserve"> </w:t>
      </w:r>
      <w:r w:rsidR="00E74C26" w:rsidRPr="00BC2284">
        <w:rPr>
          <w:rFonts w:ascii="Arial" w:hAnsi="Arial" w:cs="Arial"/>
        </w:rPr>
        <w:t xml:space="preserve">that are important for achieving GAP certification </w:t>
      </w:r>
      <w:r w:rsidR="00E74C26" w:rsidRPr="00BC2284">
        <w:rPr>
          <w:rFonts w:ascii="Arial" w:hAnsi="Arial" w:cs="Arial"/>
        </w:rPr>
        <w:fldChar w:fldCharType="begin"/>
      </w:r>
      <w:r w:rsidR="00E74C26" w:rsidRPr="00BC2284">
        <w:rPr>
          <w:rFonts w:ascii="Arial" w:hAnsi="Arial" w:cs="Arial"/>
        </w:rPr>
        <w:instrText xml:space="preserve"> ADDIN ZOTERO_ITEM CSL_CITATION {"citationID":"i5t9aiyF","properties":{"formattedCitation":"(AFCD, 2021; Aziz et al., 2021; FAO, 2016; Laosutsan et al., 2019b)","plainCitation":"(AFCD, 2021; Aziz et al., 2021; FAO, 2016; Laosutsan et al., 2019b)","noteIndex":0},"citationItems":[{"id":209,"uris":["http://zotero.org/users/local/Xtum4kXA/items/8NLIRZSJ"],"itemData":{"id":209,"type":"report","event-place":"The Government of the Hong Kong Special Administrative Region","publisher-place":"The Government of the Hong Kong Special Administrative Region","title":"Good agricultural practices- General guidelines: Production of local vegetables","URL":"https://www.afcd.gov.hk/english/agriculture/agr_useful/agr_useful_gap/agr_useful_gap.html","author":[{"literal":"AFCD"}],"issued":{"date-parts":[["2021"]]}}},{"id":213,"uris":["http://zotero.org/users/local/Xtum4kXA/items/LFBILWZK"],"itemData":{"id":213,"type":"article-journal","abstract":"Malaysia is the world’s second largest producer of palm oil, which, not unexpectedly, is one of the largest contributors to the country’s GDP. However, the Malaysian palm oil industry faces numerous issues, including a boycott for imports into the European Union (EU) on the basis that Malaysia does not allegedly practice good agriculture, fails to meet sustainability standards and exploits labor rights. To overcome the situation, the Government of Malaysia is strongly committed to implementing good agricultural practices that meet international sustainability standards through sustainable certification. To facilitate the adoption of sustainable certification by smallholder palm oil producers, through a comprehensive review of the literature, this study seeks to identify the social, environmental and economic benefits derived from sustainable certification.","container-title":"Sustainability","DOI":"10.3390/su131810009","ISSN":"2071-1050","issue":"18","journalAbbreviation":"Sustainability","language":"en","page":"10009","source":"DOI.org (Crossref)","title":"Barriers and Benefits Arising from the Adoption of Sustainable Certification for Smallholder Oil Palm Producers in Malaysia: A Systematic Review of Literature","title-short":"Barriers and Benefits Arising from the Adoption of Sustainable Certification for Smallholder Oil Palm Producers in Malaysia","volume":"13","author":[{"family":"Aziz","given":"Nurul Fathiah"},{"family":"Chamhuri","given":"Norshamliza"},{"family":"Batt","given":"Peter J."}],"issued":{"date-parts":[["2021",9,7]]}}},{"id":215,"uris":["http://zotero.org/users/local/Xtum4kXA/items/EAKHE4YJ"],"itemData":{"id":215,"type":"report","title":"A scheme and training manual on good agricultural practices (GAPs) for fruits and vegetables.","URL":"https://openknowledge.fao.org/server/api/core/bitstreams/8116d523-97a5-46b7-8e2f-2eea68d4035f/content","author":[{"literal":"FAO"}],"issued":{"date-parts":[["2016"]]}}},{"id":167,"uris":["http://zotero.org/users/local/Xtum4kXA/items/8RNHVV3U"],"itemData":{"id":167,"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00E74C26" w:rsidRPr="00BC2284">
        <w:rPr>
          <w:rFonts w:ascii="Arial" w:hAnsi="Arial" w:cs="Arial"/>
        </w:rPr>
        <w:fldChar w:fldCharType="separate"/>
      </w:r>
      <w:r w:rsidR="00E74C26" w:rsidRPr="00BC2284">
        <w:rPr>
          <w:rFonts w:ascii="Arial" w:hAnsi="Arial" w:cs="Arial"/>
        </w:rPr>
        <w:t>(AFCD, 2021; Aziz et al., 2021; FAO, 2016; Laosutsan et al., 2019)</w:t>
      </w:r>
      <w:r w:rsidR="00E74C26" w:rsidRPr="00BC2284">
        <w:rPr>
          <w:rFonts w:ascii="Arial" w:hAnsi="Arial" w:cs="Arial"/>
        </w:rPr>
        <w:fldChar w:fldCharType="end"/>
      </w:r>
      <w:r w:rsidR="00E74C26" w:rsidRPr="00BC2284">
        <w:rPr>
          <w:rFonts w:ascii="Arial" w:hAnsi="Arial" w:cs="Arial"/>
        </w:rPr>
        <w:t>.</w:t>
      </w:r>
    </w:p>
    <w:p w14:paraId="62CA09C0" w14:textId="599C8975" w:rsidR="000E6CB4" w:rsidRPr="00BC2284" w:rsidRDefault="000E6CB4" w:rsidP="000E6CB4">
      <w:pPr>
        <w:pStyle w:val="Heading4"/>
        <w:rPr>
          <w:rFonts w:ascii="Arial" w:hAnsi="Arial" w:cs="Arial"/>
          <w:sz w:val="22"/>
        </w:rPr>
      </w:pPr>
      <w:bookmarkStart w:id="7" w:name="_Toc201699802"/>
      <w:r w:rsidRPr="00BC2284">
        <w:rPr>
          <w:rFonts w:ascii="Arial" w:hAnsi="Arial" w:cs="Arial"/>
          <w:sz w:val="22"/>
        </w:rPr>
        <w:t xml:space="preserve">3.3 Awareness level of vegetable farmers about </w:t>
      </w:r>
      <w:r w:rsidR="000D7FBD" w:rsidRPr="00BC2284">
        <w:rPr>
          <w:rFonts w:ascii="Arial" w:hAnsi="Arial" w:cs="Arial"/>
          <w:sz w:val="22"/>
        </w:rPr>
        <w:t>GAPs</w:t>
      </w:r>
      <w:bookmarkEnd w:id="7"/>
    </w:p>
    <w:p w14:paraId="7BE505DB" w14:textId="5917BD8B" w:rsidR="000E6CB4" w:rsidRPr="00BC2284" w:rsidRDefault="000E6CB4" w:rsidP="000E6CB4">
      <w:pPr>
        <w:spacing w:line="360" w:lineRule="auto"/>
        <w:jc w:val="both"/>
        <w:rPr>
          <w:rFonts w:ascii="Arial" w:hAnsi="Arial" w:cs="Arial"/>
        </w:rPr>
      </w:pPr>
      <w:bookmarkStart w:id="8" w:name="_Hlk201344279"/>
      <w:r w:rsidRPr="00BC2284">
        <w:rPr>
          <w:rFonts w:ascii="Arial" w:hAnsi="Arial" w:cs="Arial"/>
        </w:rPr>
        <w:t>According to</w:t>
      </w:r>
      <w:r w:rsidR="00662265" w:rsidRPr="00BC2284">
        <w:rPr>
          <w:rFonts w:ascii="Arial" w:hAnsi="Arial" w:cs="Arial"/>
        </w:rPr>
        <w:t xml:space="preserve"> </w:t>
      </w:r>
      <w:r w:rsidR="00662265" w:rsidRPr="00BC2284">
        <w:rPr>
          <w:rFonts w:ascii="Arial" w:hAnsi="Arial" w:cs="Arial"/>
        </w:rPr>
        <w:fldChar w:fldCharType="begin"/>
      </w:r>
      <w:r w:rsidR="00662265" w:rsidRPr="00BC2284">
        <w:rPr>
          <w:rFonts w:ascii="Arial" w:hAnsi="Arial" w:cs="Arial"/>
        </w:rPr>
        <w:instrText xml:space="preserve"> ADDIN ZOTERO_ITEM CSL_CITATION {"citationID":"OzRxzuO0","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662265" w:rsidRPr="00BC2284">
        <w:rPr>
          <w:rFonts w:ascii="Arial" w:hAnsi="Arial" w:cs="Arial"/>
        </w:rPr>
        <w:fldChar w:fldCharType="separate"/>
      </w:r>
      <w:r w:rsidR="00662265" w:rsidRPr="00BC2284">
        <w:rPr>
          <w:rFonts w:ascii="Arial" w:hAnsi="Arial" w:cs="Arial"/>
        </w:rPr>
        <w:t xml:space="preserve">G, </w:t>
      </w:r>
      <w:r w:rsidR="00D54DF2" w:rsidRPr="00BC2284">
        <w:rPr>
          <w:rFonts w:ascii="Arial" w:hAnsi="Arial" w:cs="Arial"/>
        </w:rPr>
        <w:t>(</w:t>
      </w:r>
      <w:r w:rsidR="00662265" w:rsidRPr="00BC2284">
        <w:rPr>
          <w:rFonts w:ascii="Arial" w:hAnsi="Arial" w:cs="Arial"/>
        </w:rPr>
        <w:t>2021)</w:t>
      </w:r>
      <w:r w:rsidR="00662265" w:rsidRPr="00BC2284">
        <w:rPr>
          <w:rFonts w:ascii="Arial" w:hAnsi="Arial" w:cs="Arial"/>
        </w:rPr>
        <w:fldChar w:fldCharType="end"/>
      </w:r>
      <w:r w:rsidR="00D54DF2" w:rsidRPr="00BC2284">
        <w:rPr>
          <w:rFonts w:ascii="Arial" w:hAnsi="Arial" w:cs="Arial"/>
        </w:rPr>
        <w:t xml:space="preserve"> A</w:t>
      </w:r>
      <w:r w:rsidRPr="00BC2284">
        <w:rPr>
          <w:rFonts w:ascii="Arial" w:hAnsi="Arial" w:cs="Arial"/>
        </w:rPr>
        <w:t xml:space="preserve"> survey was conducted on 120 GAPs user </w:t>
      </w:r>
      <w:r w:rsidR="00D6686E" w:rsidRPr="00BC2284">
        <w:rPr>
          <w:rFonts w:ascii="Arial" w:hAnsi="Arial" w:cs="Arial"/>
        </w:rPr>
        <w:t>vegetable farmers</w:t>
      </w:r>
      <w:r w:rsidRPr="00BC2284">
        <w:rPr>
          <w:rFonts w:ascii="Arial" w:hAnsi="Arial" w:cs="Arial"/>
        </w:rPr>
        <w:t xml:space="preserve"> in Palakkad district in India</w:t>
      </w:r>
      <w:r w:rsidR="00F137B6" w:rsidRPr="00BC2284">
        <w:rPr>
          <w:rFonts w:ascii="Arial" w:hAnsi="Arial" w:cs="Arial"/>
        </w:rPr>
        <w:t>,</w:t>
      </w:r>
      <w:r w:rsidRPr="00BC2284">
        <w:rPr>
          <w:rFonts w:ascii="Arial" w:hAnsi="Arial" w:cs="Arial"/>
        </w:rPr>
        <w:t xml:space="preserve"> which reveals generally high awareness pertaining to key components of Good Agricultural Practices. </w:t>
      </w:r>
    </w:p>
    <w:bookmarkEnd w:id="8"/>
    <w:p w14:paraId="1C1E8D1C" w14:textId="77777777" w:rsidR="000E6CB4" w:rsidRPr="00BC2284" w:rsidRDefault="000E6CB4" w:rsidP="000E6CB4">
      <w:pPr>
        <w:spacing w:line="360" w:lineRule="auto"/>
        <w:jc w:val="both"/>
        <w:rPr>
          <w:rFonts w:ascii="Arial" w:hAnsi="Arial" w:cs="Arial"/>
        </w:rPr>
      </w:pPr>
      <w:r w:rsidRPr="00BC2284">
        <w:rPr>
          <w:rFonts w:ascii="Arial" w:hAnsi="Arial" w:cs="Arial"/>
        </w:rPr>
        <w:br/>
      </w:r>
      <w:r w:rsidRPr="00BC2284">
        <w:rPr>
          <w:rFonts w:ascii="Arial" w:hAnsi="Arial" w:cs="Arial"/>
          <w:noProof/>
        </w:rPr>
        <w:drawing>
          <wp:inline distT="0" distB="0" distL="0" distR="0" wp14:anchorId="3122C6E3" wp14:editId="520C15E5">
            <wp:extent cx="5908675" cy="2555817"/>
            <wp:effectExtent l="0" t="0" r="0" b="0"/>
            <wp:docPr id="688250998" name="Chart 1">
              <a:extLst xmlns:a="http://schemas.openxmlformats.org/drawingml/2006/main">
                <a:ext uri="{FF2B5EF4-FFF2-40B4-BE49-F238E27FC236}">
                  <a16:creationId xmlns:a16="http://schemas.microsoft.com/office/drawing/2014/main" id="{6D63128A-073D-6328-D7F1-DC7196FE30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9118452" w14:textId="594B54F8" w:rsidR="000E6CB4" w:rsidRPr="00BC2284" w:rsidRDefault="000E6CB4" w:rsidP="00D54DF2">
      <w:pPr>
        <w:spacing w:line="360" w:lineRule="auto"/>
        <w:jc w:val="center"/>
        <w:rPr>
          <w:rFonts w:ascii="Arial" w:hAnsi="Arial" w:cs="Arial"/>
        </w:rPr>
      </w:pPr>
      <w:bookmarkStart w:id="9" w:name="_Toc201528735"/>
      <w:r w:rsidRPr="00BC2284">
        <w:rPr>
          <w:rFonts w:ascii="Arial" w:hAnsi="Arial" w:cs="Arial"/>
          <w:b/>
          <w:bCs/>
        </w:rPr>
        <w:t>Fig</w:t>
      </w:r>
      <w:r w:rsidR="001D2E7C" w:rsidRPr="00BC2284">
        <w:rPr>
          <w:rFonts w:ascii="Arial" w:hAnsi="Arial" w:cs="Arial"/>
          <w:b/>
          <w:bCs/>
        </w:rPr>
        <w:t>.</w:t>
      </w:r>
      <w:r w:rsidRPr="00BC2284">
        <w:rPr>
          <w:rFonts w:ascii="Arial" w:hAnsi="Arial" w:cs="Arial"/>
          <w:b/>
          <w:bCs/>
        </w:rPr>
        <w:t xml:space="preserve"> </w:t>
      </w:r>
      <w:r w:rsidRPr="00BC2284">
        <w:rPr>
          <w:rFonts w:ascii="Arial" w:hAnsi="Arial" w:cs="Arial"/>
          <w:b/>
          <w:bCs/>
        </w:rPr>
        <w:fldChar w:fldCharType="begin"/>
      </w:r>
      <w:r w:rsidRPr="00BC2284">
        <w:rPr>
          <w:rFonts w:ascii="Arial" w:hAnsi="Arial" w:cs="Arial"/>
          <w:b/>
          <w:bCs/>
        </w:rPr>
        <w:instrText xml:space="preserve"> SEQ Figure \* ARABIC </w:instrText>
      </w:r>
      <w:r w:rsidRPr="00BC2284">
        <w:rPr>
          <w:rFonts w:ascii="Arial" w:hAnsi="Arial" w:cs="Arial"/>
          <w:b/>
          <w:bCs/>
        </w:rPr>
        <w:fldChar w:fldCharType="separate"/>
      </w:r>
      <w:r w:rsidR="00930633" w:rsidRPr="00BC2284">
        <w:rPr>
          <w:rFonts w:ascii="Arial" w:hAnsi="Arial" w:cs="Arial"/>
          <w:b/>
          <w:bCs/>
          <w:noProof/>
        </w:rPr>
        <w:t>2</w:t>
      </w:r>
      <w:r w:rsidRPr="00BC2284">
        <w:rPr>
          <w:rFonts w:ascii="Arial" w:hAnsi="Arial" w:cs="Arial"/>
          <w:b/>
          <w:bCs/>
        </w:rPr>
        <w:fldChar w:fldCharType="end"/>
      </w:r>
      <w:r w:rsidRPr="00BC2284">
        <w:rPr>
          <w:rFonts w:ascii="Arial" w:hAnsi="Arial" w:cs="Arial"/>
          <w:b/>
          <w:bCs/>
        </w:rPr>
        <w:t xml:space="preserve">. </w:t>
      </w:r>
      <w:r w:rsidR="00D6686E" w:rsidRPr="00BC2284">
        <w:rPr>
          <w:rFonts w:ascii="Arial" w:hAnsi="Arial" w:cs="Arial"/>
          <w:b/>
          <w:bCs/>
        </w:rPr>
        <w:t>Component-wise</w:t>
      </w:r>
      <w:r w:rsidRPr="00BC2284">
        <w:rPr>
          <w:rFonts w:ascii="Arial" w:hAnsi="Arial" w:cs="Arial"/>
          <w:b/>
          <w:bCs/>
        </w:rPr>
        <w:t xml:space="preserve"> awareness level of GAP</w:t>
      </w:r>
      <w:r w:rsidR="00EC02F2" w:rsidRPr="00BC2284">
        <w:rPr>
          <w:rFonts w:ascii="Arial" w:hAnsi="Arial" w:cs="Arial"/>
          <w:b/>
          <w:bCs/>
        </w:rPr>
        <w:t>s</w:t>
      </w:r>
      <w:r w:rsidRPr="00BC2284">
        <w:rPr>
          <w:rFonts w:ascii="Arial" w:hAnsi="Arial" w:cs="Arial"/>
          <w:b/>
          <w:bCs/>
        </w:rPr>
        <w:t xml:space="preserve"> vegetable farmers</w:t>
      </w:r>
      <w:bookmarkEnd w:id="9"/>
      <w:r w:rsidR="00D54DF2" w:rsidRPr="00BC2284">
        <w:rPr>
          <w:rFonts w:ascii="Arial" w:hAnsi="Arial" w:cs="Arial"/>
          <w:b/>
          <w:bCs/>
        </w:rPr>
        <w:t xml:space="preserve"> </w:t>
      </w:r>
      <w:r w:rsidR="00D54DF2" w:rsidRPr="00BC2284">
        <w:rPr>
          <w:rFonts w:ascii="Arial" w:hAnsi="Arial" w:cs="Arial"/>
          <w:b/>
          <w:bCs/>
        </w:rPr>
        <w:fldChar w:fldCharType="begin"/>
      </w:r>
      <w:r w:rsidR="00D54DF2" w:rsidRPr="00BC2284">
        <w:rPr>
          <w:rFonts w:ascii="Arial" w:hAnsi="Arial" w:cs="Arial"/>
          <w:b/>
          <w:bCs/>
        </w:rPr>
        <w:instrText xml:space="preserve"> ADDIN ZOTERO_ITEM CSL_CITATION {"citationID":"rABSbEdQ","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D54DF2" w:rsidRPr="00BC2284">
        <w:rPr>
          <w:rFonts w:ascii="Arial" w:hAnsi="Arial" w:cs="Arial"/>
          <w:b/>
          <w:bCs/>
        </w:rPr>
        <w:fldChar w:fldCharType="separate"/>
      </w:r>
      <w:r w:rsidR="00D54DF2" w:rsidRPr="00BC2284">
        <w:rPr>
          <w:rFonts w:ascii="Arial" w:hAnsi="Arial" w:cs="Arial"/>
          <w:b/>
          <w:bCs/>
        </w:rPr>
        <w:t>(G, 2021)</w:t>
      </w:r>
      <w:r w:rsidR="00D54DF2" w:rsidRPr="00BC2284">
        <w:rPr>
          <w:rFonts w:ascii="Arial" w:hAnsi="Arial" w:cs="Arial"/>
          <w:b/>
          <w:bCs/>
        </w:rPr>
        <w:fldChar w:fldCharType="end"/>
      </w:r>
    </w:p>
    <w:p w14:paraId="75B923A9" w14:textId="744488BC" w:rsidR="000E6CB4" w:rsidRPr="00BC2284" w:rsidRDefault="00D6686E" w:rsidP="00984744">
      <w:pPr>
        <w:spacing w:line="360" w:lineRule="auto"/>
        <w:jc w:val="both"/>
        <w:rPr>
          <w:rFonts w:ascii="Arial" w:hAnsi="Arial" w:cs="Arial"/>
        </w:rPr>
      </w:pPr>
      <w:bookmarkStart w:id="10" w:name="_Hlk201344265"/>
      <w:r w:rsidRPr="00BC2284">
        <w:rPr>
          <w:rFonts w:ascii="Arial" w:hAnsi="Arial" w:cs="Arial"/>
        </w:rPr>
        <w:t xml:space="preserve">The result </w:t>
      </w:r>
      <w:r w:rsidR="00D54DF2" w:rsidRPr="00BC2284">
        <w:rPr>
          <w:rFonts w:ascii="Arial" w:hAnsi="Arial" w:cs="Arial"/>
        </w:rPr>
        <w:t>shows</w:t>
      </w:r>
      <w:r w:rsidR="000E6CB4" w:rsidRPr="00BC2284">
        <w:rPr>
          <w:rFonts w:ascii="Arial" w:hAnsi="Arial" w:cs="Arial"/>
        </w:rPr>
        <w:t xml:space="preserve"> that farmers are more </w:t>
      </w:r>
      <w:r w:rsidRPr="00BC2284">
        <w:rPr>
          <w:rFonts w:ascii="Arial" w:hAnsi="Arial" w:cs="Arial"/>
        </w:rPr>
        <w:t xml:space="preserve">concerned </w:t>
      </w:r>
      <w:r w:rsidR="000E6CB4" w:rsidRPr="00BC2284">
        <w:rPr>
          <w:rFonts w:ascii="Arial" w:hAnsi="Arial" w:cs="Arial"/>
        </w:rPr>
        <w:t xml:space="preserve">about their </w:t>
      </w:r>
      <w:r w:rsidRPr="00BC2284">
        <w:rPr>
          <w:rFonts w:ascii="Arial" w:hAnsi="Arial" w:cs="Arial"/>
        </w:rPr>
        <w:t>post-harvest</w:t>
      </w:r>
      <w:r w:rsidR="000E6CB4" w:rsidRPr="00BC2284">
        <w:rPr>
          <w:rFonts w:ascii="Arial" w:hAnsi="Arial" w:cs="Arial"/>
        </w:rPr>
        <w:t xml:space="preserve"> handling of the products (84.32%) because any small injury during post-harvest can significantly reduce the total farm income. </w:t>
      </w:r>
      <w:r w:rsidR="00A2341D" w:rsidRPr="00BC2284">
        <w:rPr>
          <w:rFonts w:ascii="Arial" w:hAnsi="Arial" w:cs="Arial"/>
        </w:rPr>
        <w:t xml:space="preserve">Land preparation is another key component </w:t>
      </w:r>
      <w:r w:rsidR="00D54DF2" w:rsidRPr="00BC2284">
        <w:rPr>
          <w:rFonts w:ascii="Arial" w:hAnsi="Arial" w:cs="Arial"/>
        </w:rPr>
        <w:t>that</w:t>
      </w:r>
      <w:r w:rsidR="00A2341D" w:rsidRPr="00BC2284">
        <w:rPr>
          <w:rFonts w:ascii="Arial" w:hAnsi="Arial" w:cs="Arial"/>
        </w:rPr>
        <w:t xml:space="preserve"> farmers pay more attention </w:t>
      </w:r>
      <w:r w:rsidR="00D54DF2" w:rsidRPr="00BC2284">
        <w:rPr>
          <w:rFonts w:ascii="Arial" w:hAnsi="Arial" w:cs="Arial"/>
        </w:rPr>
        <w:t xml:space="preserve">to </w:t>
      </w:r>
      <w:r w:rsidR="00A2341D" w:rsidRPr="00BC2284">
        <w:rPr>
          <w:rFonts w:ascii="Arial" w:hAnsi="Arial" w:cs="Arial"/>
        </w:rPr>
        <w:t xml:space="preserve">(81.42%) because </w:t>
      </w:r>
      <w:r w:rsidR="00984744" w:rsidRPr="00BC2284">
        <w:rPr>
          <w:rFonts w:ascii="Arial" w:hAnsi="Arial" w:cs="Arial"/>
        </w:rPr>
        <w:t xml:space="preserve">it ensures higher productivity and improves soil health. </w:t>
      </w:r>
      <w:r w:rsidR="000E6CB4" w:rsidRPr="00BC2284">
        <w:rPr>
          <w:rFonts w:ascii="Arial" w:hAnsi="Arial" w:cs="Arial"/>
        </w:rPr>
        <w:t>Conversely, a comparatively lower level of awareness was noted regarding seedling quality (74.2%), thereby highlighting specific domains for targeting extension efforts</w:t>
      </w:r>
      <w:bookmarkEnd w:id="10"/>
      <w:r w:rsidR="00984744" w:rsidRPr="00BC2284">
        <w:rPr>
          <w:rFonts w:ascii="Arial" w:hAnsi="Arial" w:cs="Arial"/>
        </w:rPr>
        <w:t xml:space="preserve"> </w:t>
      </w:r>
      <w:r w:rsidR="00662265" w:rsidRPr="00BC2284">
        <w:rPr>
          <w:rFonts w:ascii="Arial" w:hAnsi="Arial" w:cs="Arial"/>
        </w:rPr>
        <w:fldChar w:fldCharType="begin"/>
      </w:r>
      <w:r w:rsidR="00662265" w:rsidRPr="00BC2284">
        <w:rPr>
          <w:rFonts w:ascii="Arial" w:hAnsi="Arial" w:cs="Arial"/>
        </w:rPr>
        <w:instrText xml:space="preserve"> ADDIN ZOTERO_ITEM CSL_CITATION {"citationID":"IZzOFSIb","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00662265" w:rsidRPr="00BC2284">
        <w:rPr>
          <w:rFonts w:ascii="Arial" w:hAnsi="Arial" w:cs="Arial"/>
        </w:rPr>
        <w:fldChar w:fldCharType="separate"/>
      </w:r>
      <w:r w:rsidR="00662265" w:rsidRPr="00BC2284">
        <w:rPr>
          <w:rFonts w:ascii="Arial" w:hAnsi="Arial" w:cs="Arial"/>
        </w:rPr>
        <w:t>(G, 2021)</w:t>
      </w:r>
      <w:r w:rsidR="00662265" w:rsidRPr="00BC2284">
        <w:rPr>
          <w:rFonts w:ascii="Arial" w:hAnsi="Arial" w:cs="Arial"/>
        </w:rPr>
        <w:fldChar w:fldCharType="end"/>
      </w:r>
      <w:r w:rsidR="00662265" w:rsidRPr="00BC2284">
        <w:rPr>
          <w:rFonts w:ascii="Arial" w:hAnsi="Arial" w:cs="Arial"/>
        </w:rPr>
        <w:t>.</w:t>
      </w:r>
    </w:p>
    <w:p w14:paraId="5A99FE4F" w14:textId="1F59C300" w:rsidR="000E6CB4" w:rsidRPr="00BC2284" w:rsidRDefault="000E6CB4" w:rsidP="000E6CB4">
      <w:pPr>
        <w:pStyle w:val="Heading4"/>
        <w:rPr>
          <w:rFonts w:ascii="Arial" w:hAnsi="Arial" w:cs="Arial"/>
          <w:sz w:val="22"/>
        </w:rPr>
      </w:pPr>
      <w:bookmarkStart w:id="11" w:name="_Toc201699803"/>
      <w:r w:rsidRPr="00BC2284">
        <w:rPr>
          <w:rFonts w:ascii="Arial" w:hAnsi="Arial" w:cs="Arial"/>
          <w:sz w:val="22"/>
        </w:rPr>
        <w:t xml:space="preserve">3.4 </w:t>
      </w:r>
      <w:r w:rsidR="00D6686E" w:rsidRPr="00BC2284">
        <w:rPr>
          <w:rFonts w:ascii="Arial" w:hAnsi="Arial" w:cs="Arial"/>
          <w:sz w:val="22"/>
        </w:rPr>
        <w:t xml:space="preserve">Factors </w:t>
      </w:r>
      <w:r w:rsidRPr="00BC2284">
        <w:rPr>
          <w:rFonts w:ascii="Arial" w:hAnsi="Arial" w:cs="Arial"/>
          <w:sz w:val="22"/>
        </w:rPr>
        <w:t xml:space="preserve">influencing the adoption of </w:t>
      </w:r>
      <w:r w:rsidR="000D7FBD" w:rsidRPr="00BC2284">
        <w:rPr>
          <w:rFonts w:ascii="Arial" w:hAnsi="Arial" w:cs="Arial"/>
          <w:sz w:val="22"/>
        </w:rPr>
        <w:t>GAPs</w:t>
      </w:r>
      <w:r w:rsidRPr="00BC2284">
        <w:rPr>
          <w:rFonts w:ascii="Arial" w:hAnsi="Arial" w:cs="Arial"/>
          <w:sz w:val="22"/>
        </w:rPr>
        <w:t xml:space="preserve"> in crop production</w:t>
      </w:r>
      <w:bookmarkEnd w:id="11"/>
      <w:r w:rsidRPr="00BC2284">
        <w:rPr>
          <w:rFonts w:ascii="Arial" w:hAnsi="Arial" w:cs="Arial"/>
          <w:sz w:val="22"/>
        </w:rPr>
        <w:t xml:space="preserve"> </w:t>
      </w:r>
    </w:p>
    <w:p w14:paraId="60BDF689" w14:textId="54CE5688" w:rsidR="000E6CB4" w:rsidRPr="00BC2284" w:rsidRDefault="000E6CB4" w:rsidP="000E6CB4">
      <w:pPr>
        <w:spacing w:line="360" w:lineRule="auto"/>
        <w:jc w:val="both"/>
        <w:rPr>
          <w:rFonts w:ascii="Arial" w:hAnsi="Arial" w:cs="Arial"/>
        </w:rPr>
      </w:pPr>
      <w:bookmarkStart w:id="12" w:name="_Hlk201344248"/>
      <w:r w:rsidRPr="00BC2284">
        <w:rPr>
          <w:rFonts w:ascii="Arial" w:hAnsi="Arial" w:cs="Arial"/>
        </w:rPr>
        <w:t xml:space="preserve">The implementation of </w:t>
      </w:r>
      <w:bookmarkStart w:id="13" w:name="_Hlk201355666"/>
      <w:r w:rsidRPr="00BC2284">
        <w:rPr>
          <w:rFonts w:ascii="Arial" w:hAnsi="Arial" w:cs="Arial"/>
        </w:rPr>
        <w:t xml:space="preserve">Good Agricultural Practices </w:t>
      </w:r>
      <w:bookmarkEnd w:id="13"/>
      <w:r w:rsidRPr="00BC2284">
        <w:rPr>
          <w:rFonts w:ascii="Arial" w:hAnsi="Arial" w:cs="Arial"/>
        </w:rPr>
        <w:t>in crop production is influenced by a multifaceted interaction of personal, agronomic, informational, economic</w:t>
      </w:r>
      <w:r w:rsidR="00F137B6" w:rsidRPr="00BC2284">
        <w:rPr>
          <w:rFonts w:ascii="Arial" w:hAnsi="Arial" w:cs="Arial"/>
        </w:rPr>
        <w:t>,</w:t>
      </w:r>
      <w:r w:rsidRPr="00BC2284">
        <w:rPr>
          <w:rFonts w:ascii="Arial" w:hAnsi="Arial" w:cs="Arial"/>
        </w:rPr>
        <w:t xml:space="preserve"> and social variables </w:t>
      </w:r>
      <w:r w:rsidR="001B62A3" w:rsidRPr="00BC2284">
        <w:rPr>
          <w:rFonts w:ascii="Arial" w:hAnsi="Arial" w:cs="Arial"/>
        </w:rPr>
        <w:fldChar w:fldCharType="begin"/>
      </w:r>
      <w:r w:rsidR="00162900" w:rsidRPr="00BC2284">
        <w:rPr>
          <w:rFonts w:ascii="Arial" w:hAnsi="Arial" w:cs="Arial"/>
        </w:rPr>
        <w:instrText xml:space="preserve"> ADDIN ZOTERO_ITEM CSL_CITATION {"citationID":"LDKPquPp","properties":{"formattedCitation":"(Chang et al., 2024; Finizola e Silva et al., 2024)","plainCitation":"(Chang et al., 2024; Finizola e Silva et al.,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1B62A3" w:rsidRPr="00BC2284">
        <w:rPr>
          <w:rFonts w:ascii="Arial" w:hAnsi="Arial" w:cs="Arial"/>
        </w:rPr>
        <w:fldChar w:fldCharType="separate"/>
      </w:r>
      <w:r w:rsidR="00162900" w:rsidRPr="00BC2284">
        <w:rPr>
          <w:rFonts w:ascii="Arial" w:hAnsi="Arial" w:cs="Arial"/>
        </w:rPr>
        <w:t>(Chang et al., 2024; Finizola e Silva et al., 2024)</w:t>
      </w:r>
      <w:r w:rsidR="001B62A3" w:rsidRPr="00BC2284">
        <w:rPr>
          <w:rFonts w:ascii="Arial" w:hAnsi="Arial" w:cs="Arial"/>
        </w:rPr>
        <w:fldChar w:fldCharType="end"/>
      </w:r>
      <w:r w:rsidR="001B62A3" w:rsidRPr="00BC2284">
        <w:rPr>
          <w:rFonts w:ascii="Arial" w:hAnsi="Arial" w:cs="Arial"/>
        </w:rPr>
        <w:t xml:space="preserve">. </w:t>
      </w:r>
      <w:r w:rsidRPr="00BC2284">
        <w:rPr>
          <w:rFonts w:ascii="Arial" w:hAnsi="Arial" w:cs="Arial"/>
        </w:rPr>
        <w:t>GAP</w:t>
      </w:r>
      <w:r w:rsidR="00256611" w:rsidRPr="00BC2284">
        <w:rPr>
          <w:rFonts w:ascii="Arial" w:hAnsi="Arial" w:cs="Arial"/>
        </w:rPr>
        <w:t>s</w:t>
      </w:r>
      <w:r w:rsidRPr="00BC2284">
        <w:rPr>
          <w:rFonts w:ascii="Arial" w:hAnsi="Arial" w:cs="Arial"/>
        </w:rPr>
        <w:t xml:space="preserve"> </w:t>
      </w:r>
      <w:r w:rsidR="00D6686E" w:rsidRPr="00BC2284">
        <w:rPr>
          <w:rFonts w:ascii="Arial" w:hAnsi="Arial" w:cs="Arial"/>
        </w:rPr>
        <w:t xml:space="preserve">adoption </w:t>
      </w:r>
      <w:r w:rsidRPr="00BC2284">
        <w:rPr>
          <w:rFonts w:ascii="Arial" w:hAnsi="Arial" w:cs="Arial"/>
        </w:rPr>
        <w:t xml:space="preserve">patterns vary across </w:t>
      </w:r>
      <w:r w:rsidR="00D6686E" w:rsidRPr="00BC2284">
        <w:rPr>
          <w:rFonts w:ascii="Arial" w:hAnsi="Arial" w:cs="Arial"/>
        </w:rPr>
        <w:t xml:space="preserve">regions </w:t>
      </w:r>
      <w:r w:rsidRPr="00BC2284">
        <w:rPr>
          <w:rFonts w:ascii="Arial" w:hAnsi="Arial" w:cs="Arial"/>
        </w:rPr>
        <w:t xml:space="preserve">due to differences in </w:t>
      </w:r>
      <w:r w:rsidR="00D6686E" w:rsidRPr="00BC2284">
        <w:rPr>
          <w:rFonts w:ascii="Arial" w:hAnsi="Arial" w:cs="Arial"/>
        </w:rPr>
        <w:t xml:space="preserve">cultural </w:t>
      </w:r>
      <w:r w:rsidRPr="00BC2284">
        <w:rPr>
          <w:rFonts w:ascii="Arial" w:hAnsi="Arial" w:cs="Arial"/>
        </w:rPr>
        <w:t xml:space="preserve">norms, </w:t>
      </w:r>
      <w:r w:rsidR="00D6686E" w:rsidRPr="00BC2284">
        <w:rPr>
          <w:rFonts w:ascii="Arial" w:hAnsi="Arial" w:cs="Arial"/>
        </w:rPr>
        <w:t>socio-economic</w:t>
      </w:r>
      <w:r w:rsidRPr="00BC2284">
        <w:rPr>
          <w:rFonts w:ascii="Arial" w:hAnsi="Arial" w:cs="Arial"/>
        </w:rPr>
        <w:t xml:space="preserve"> conditions, and institutional support systems</w:t>
      </w:r>
      <w:r w:rsidR="002B237F" w:rsidRPr="00BC2284">
        <w:rPr>
          <w:rFonts w:ascii="Arial" w:hAnsi="Arial" w:cs="Arial"/>
        </w:rPr>
        <w:t xml:space="preserve"> </w:t>
      </w:r>
      <w:r w:rsidR="001B62A3" w:rsidRPr="00BC2284">
        <w:rPr>
          <w:rFonts w:ascii="Arial" w:hAnsi="Arial" w:cs="Arial"/>
        </w:rPr>
        <w:fldChar w:fldCharType="begin"/>
      </w:r>
      <w:r w:rsidR="00162900" w:rsidRPr="00BC2284">
        <w:rPr>
          <w:rFonts w:ascii="Arial" w:hAnsi="Arial" w:cs="Arial"/>
        </w:rPr>
        <w:instrText xml:space="preserve"> ADDIN ZOTERO_ITEM CSL_CITATION {"citationID":"OldiPBvZ","properties":{"formattedCitation":"(Finizola e Silva et al., 2024; Priya &amp; Singh, 2024)","plainCitation":"(Finizola e Silva et al., 2024; Priya &amp; Singh,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1B62A3" w:rsidRPr="00BC2284">
        <w:rPr>
          <w:rFonts w:ascii="Arial" w:hAnsi="Arial" w:cs="Arial"/>
        </w:rPr>
        <w:fldChar w:fldCharType="separate"/>
      </w:r>
      <w:r w:rsidR="00162900" w:rsidRPr="00BC2284">
        <w:rPr>
          <w:rFonts w:ascii="Arial" w:hAnsi="Arial" w:cs="Arial"/>
        </w:rPr>
        <w:t>(Finizola e Silva et al., 2024; Priya &amp; Singh, 2024)</w:t>
      </w:r>
      <w:r w:rsidR="001B62A3" w:rsidRPr="00BC2284">
        <w:rPr>
          <w:rFonts w:ascii="Arial" w:hAnsi="Arial" w:cs="Arial"/>
        </w:rPr>
        <w:fldChar w:fldCharType="end"/>
      </w:r>
      <w:r w:rsidRPr="00BC2284">
        <w:rPr>
          <w:rFonts w:ascii="Arial" w:hAnsi="Arial" w:cs="Arial"/>
        </w:rPr>
        <w:t xml:space="preserve">. The age of farmers has been used </w:t>
      </w:r>
      <w:r w:rsidRPr="00BC2284">
        <w:rPr>
          <w:rFonts w:ascii="Arial" w:hAnsi="Arial" w:cs="Arial"/>
        </w:rPr>
        <w:lastRenderedPageBreak/>
        <w:t xml:space="preserve">as an essential explanatory variable in most GAPs adoption studies, with evidence suggesting that </w:t>
      </w:r>
      <w:bookmarkEnd w:id="12"/>
      <w:r w:rsidRPr="00BC2284">
        <w:rPr>
          <w:rFonts w:ascii="Arial" w:hAnsi="Arial" w:cs="Arial"/>
        </w:rPr>
        <w:t xml:space="preserve">younger farmers exhibit a greater propensity for embracing GAPs </w:t>
      </w:r>
      <w:r w:rsidR="001B62A3" w:rsidRPr="00BC2284">
        <w:rPr>
          <w:rFonts w:ascii="Arial" w:hAnsi="Arial" w:cs="Arial"/>
        </w:rPr>
        <w:fldChar w:fldCharType="begin"/>
      </w:r>
      <w:r w:rsidR="001B62A3" w:rsidRPr="00BC2284">
        <w:rPr>
          <w:rFonts w:ascii="Arial" w:hAnsi="Arial" w:cs="Arial"/>
        </w:rPr>
        <w:instrText xml:space="preserve"> ADDIN ZOTERO_ITEM CSL_CITATION {"citationID":"Y0ygLwvm","properties":{"formattedCitation":"(Priya &amp; Singh, 2024)","plainCitation":"(Priya &amp; Singh, 2024)","noteIndex":0},"citationItems":[{"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1B62A3" w:rsidRPr="00BC2284">
        <w:rPr>
          <w:rFonts w:ascii="Arial" w:hAnsi="Arial" w:cs="Arial"/>
        </w:rPr>
        <w:fldChar w:fldCharType="separate"/>
      </w:r>
      <w:r w:rsidR="001B62A3" w:rsidRPr="00BC2284">
        <w:rPr>
          <w:rFonts w:ascii="Arial" w:hAnsi="Arial" w:cs="Arial"/>
        </w:rPr>
        <w:t>(Priya &amp; Singh, 2024)</w:t>
      </w:r>
      <w:r w:rsidR="001B62A3" w:rsidRPr="00BC2284">
        <w:rPr>
          <w:rFonts w:ascii="Arial" w:hAnsi="Arial" w:cs="Arial"/>
        </w:rPr>
        <w:fldChar w:fldCharType="end"/>
      </w:r>
      <w:r w:rsidR="001B62A3" w:rsidRPr="00BC2284">
        <w:rPr>
          <w:rFonts w:ascii="Arial" w:hAnsi="Arial" w:cs="Arial"/>
        </w:rPr>
        <w:t>.</w:t>
      </w:r>
    </w:p>
    <w:p w14:paraId="72A7DDCD" w14:textId="3309A19C" w:rsidR="000E6CB4" w:rsidRPr="00BC2284" w:rsidRDefault="000E6CB4" w:rsidP="001D2E7C">
      <w:pPr>
        <w:spacing w:line="360" w:lineRule="auto"/>
        <w:jc w:val="center"/>
        <w:rPr>
          <w:rFonts w:ascii="Arial" w:hAnsi="Arial" w:cs="Arial"/>
          <w:b/>
          <w:bCs/>
        </w:rPr>
      </w:pPr>
      <w:bookmarkStart w:id="14" w:name="_Toc201528415"/>
      <w:r w:rsidRPr="00BC2284">
        <w:rPr>
          <w:rFonts w:ascii="Arial" w:hAnsi="Arial" w:cs="Arial"/>
          <w:b/>
          <w:bCs/>
        </w:rPr>
        <w:t xml:space="preserve">Table </w:t>
      </w:r>
      <w:r w:rsidR="00CA1E58" w:rsidRPr="00BC2284">
        <w:rPr>
          <w:rFonts w:ascii="Arial" w:hAnsi="Arial" w:cs="Arial"/>
          <w:b/>
          <w:bCs/>
        </w:rPr>
        <w:t>1</w:t>
      </w:r>
      <w:r w:rsidRPr="00BC2284">
        <w:rPr>
          <w:rFonts w:ascii="Arial" w:hAnsi="Arial" w:cs="Arial"/>
          <w:b/>
          <w:bCs/>
        </w:rPr>
        <w:t xml:space="preserve">. Determinants of </w:t>
      </w:r>
      <w:r w:rsidR="005A7B64" w:rsidRPr="00BC2284">
        <w:rPr>
          <w:rFonts w:ascii="Arial" w:hAnsi="Arial" w:cs="Arial"/>
          <w:b/>
          <w:bCs/>
        </w:rPr>
        <w:t>GAPs</w:t>
      </w:r>
      <w:r w:rsidR="005A7B64" w:rsidRPr="00BC2284">
        <w:rPr>
          <w:rFonts w:ascii="Arial" w:hAnsi="Arial" w:cs="Arial"/>
        </w:rPr>
        <w:t xml:space="preserve"> </w:t>
      </w:r>
      <w:r w:rsidR="005B226A" w:rsidRPr="00BC2284">
        <w:rPr>
          <w:rFonts w:ascii="Arial" w:hAnsi="Arial" w:cs="Arial"/>
          <w:b/>
          <w:bCs/>
        </w:rPr>
        <w:t>a</w:t>
      </w:r>
      <w:r w:rsidRPr="00BC2284">
        <w:rPr>
          <w:rFonts w:ascii="Arial" w:hAnsi="Arial" w:cs="Arial"/>
          <w:b/>
          <w:bCs/>
        </w:rPr>
        <w:t>doption</w:t>
      </w:r>
      <w:bookmarkEnd w:id="14"/>
    </w:p>
    <w:tbl>
      <w:tblPr>
        <w:tblW w:w="9100" w:type="dxa"/>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2293"/>
        <w:gridCol w:w="1818"/>
        <w:gridCol w:w="3181"/>
      </w:tblGrid>
      <w:tr w:rsidR="005A7B64" w:rsidRPr="00BC2284" w14:paraId="1323A000" w14:textId="77777777" w:rsidTr="008063B4">
        <w:trPr>
          <w:trHeight w:val="366"/>
        </w:trPr>
        <w:tc>
          <w:tcPr>
            <w:tcW w:w="1808" w:type="dxa"/>
            <w:vAlign w:val="center"/>
          </w:tcPr>
          <w:p w14:paraId="005BE53B" w14:textId="77777777" w:rsidR="005A7B64" w:rsidRPr="00BC2284" w:rsidRDefault="005A7B64" w:rsidP="00D023FC">
            <w:pPr>
              <w:spacing w:line="240" w:lineRule="auto"/>
              <w:jc w:val="center"/>
              <w:rPr>
                <w:rFonts w:ascii="Arial" w:hAnsi="Arial" w:cs="Arial"/>
                <w:b/>
                <w:bCs/>
              </w:rPr>
            </w:pPr>
            <w:r w:rsidRPr="00BC2284">
              <w:rPr>
                <w:rFonts w:ascii="Arial" w:hAnsi="Arial" w:cs="Arial"/>
                <w:b/>
                <w:bCs/>
              </w:rPr>
              <w:t>Categories</w:t>
            </w:r>
          </w:p>
        </w:tc>
        <w:tc>
          <w:tcPr>
            <w:tcW w:w="2293" w:type="dxa"/>
            <w:vAlign w:val="center"/>
          </w:tcPr>
          <w:p w14:paraId="6075ADBF" w14:textId="77777777" w:rsidR="005A7B64" w:rsidRPr="00BC2284" w:rsidRDefault="005A7B64" w:rsidP="00D023FC">
            <w:pPr>
              <w:spacing w:line="240" w:lineRule="auto"/>
              <w:jc w:val="center"/>
              <w:rPr>
                <w:rFonts w:ascii="Arial" w:hAnsi="Arial" w:cs="Arial"/>
                <w:b/>
                <w:bCs/>
              </w:rPr>
            </w:pPr>
            <w:r w:rsidRPr="00BC2284">
              <w:rPr>
                <w:rFonts w:ascii="Arial" w:hAnsi="Arial" w:cs="Arial"/>
                <w:b/>
                <w:bCs/>
              </w:rPr>
              <w:t>Specific adoption factor</w:t>
            </w:r>
          </w:p>
        </w:tc>
        <w:tc>
          <w:tcPr>
            <w:tcW w:w="1818" w:type="dxa"/>
            <w:vAlign w:val="center"/>
          </w:tcPr>
          <w:p w14:paraId="1D9763C3" w14:textId="58921CE3" w:rsidR="005A7B64" w:rsidRPr="00BC2284" w:rsidRDefault="005A7B64" w:rsidP="00D023FC">
            <w:pPr>
              <w:spacing w:line="240" w:lineRule="auto"/>
              <w:jc w:val="center"/>
              <w:rPr>
                <w:rFonts w:ascii="Arial" w:hAnsi="Arial" w:cs="Arial"/>
                <w:b/>
                <w:bCs/>
              </w:rPr>
            </w:pPr>
            <w:r w:rsidRPr="00BC2284">
              <w:rPr>
                <w:rFonts w:ascii="Arial" w:hAnsi="Arial" w:cs="Arial"/>
                <w:b/>
                <w:bCs/>
              </w:rPr>
              <w:t>Impact on GAP</w:t>
            </w:r>
            <w:r w:rsidR="00256611" w:rsidRPr="00BC2284">
              <w:rPr>
                <w:rFonts w:ascii="Arial" w:hAnsi="Arial" w:cs="Arial"/>
                <w:b/>
                <w:bCs/>
              </w:rPr>
              <w:t>s</w:t>
            </w:r>
            <w:r w:rsidRPr="00BC2284">
              <w:rPr>
                <w:rFonts w:ascii="Arial" w:hAnsi="Arial" w:cs="Arial"/>
                <w:b/>
                <w:bCs/>
              </w:rPr>
              <w:t xml:space="preserve"> adoption</w:t>
            </w:r>
          </w:p>
        </w:tc>
        <w:tc>
          <w:tcPr>
            <w:tcW w:w="3181" w:type="dxa"/>
            <w:vAlign w:val="center"/>
          </w:tcPr>
          <w:p w14:paraId="53DAFCDE" w14:textId="77777777" w:rsidR="005A7B64" w:rsidRPr="00BC2284" w:rsidRDefault="005A7B64" w:rsidP="00D023FC">
            <w:pPr>
              <w:spacing w:line="240" w:lineRule="auto"/>
              <w:jc w:val="center"/>
              <w:rPr>
                <w:rFonts w:ascii="Arial" w:hAnsi="Arial" w:cs="Arial"/>
                <w:b/>
                <w:bCs/>
              </w:rPr>
            </w:pPr>
            <w:r w:rsidRPr="00BC2284">
              <w:rPr>
                <w:rFonts w:ascii="Arial" w:hAnsi="Arial" w:cs="Arial"/>
                <w:b/>
                <w:bCs/>
              </w:rPr>
              <w:t>References</w:t>
            </w:r>
          </w:p>
        </w:tc>
      </w:tr>
      <w:tr w:rsidR="005A7B64" w:rsidRPr="00BC2284" w14:paraId="4C9DFFD3" w14:textId="77777777" w:rsidTr="00D54DF2">
        <w:trPr>
          <w:trHeight w:val="656"/>
        </w:trPr>
        <w:tc>
          <w:tcPr>
            <w:tcW w:w="1808" w:type="dxa"/>
            <w:vMerge w:val="restart"/>
          </w:tcPr>
          <w:p w14:paraId="58BDE130" w14:textId="6DC5BBD6" w:rsidR="005A7B64" w:rsidRPr="00BC2284" w:rsidRDefault="005A7B64" w:rsidP="00D54DF2">
            <w:pPr>
              <w:pStyle w:val="ListParagraph"/>
              <w:numPr>
                <w:ilvl w:val="0"/>
                <w:numId w:val="47"/>
              </w:numPr>
              <w:spacing w:line="276" w:lineRule="auto"/>
              <w:ind w:left="254" w:hanging="270"/>
              <w:jc w:val="both"/>
              <w:rPr>
                <w:rFonts w:ascii="Arial" w:hAnsi="Arial" w:cs="Arial"/>
              </w:rPr>
            </w:pPr>
            <w:r w:rsidRPr="00BC2284">
              <w:rPr>
                <w:rFonts w:ascii="Arial" w:hAnsi="Arial" w:cs="Arial"/>
              </w:rPr>
              <w:t>Personal factor</w:t>
            </w:r>
          </w:p>
        </w:tc>
        <w:tc>
          <w:tcPr>
            <w:tcW w:w="2293" w:type="dxa"/>
          </w:tcPr>
          <w:p w14:paraId="0774C954" w14:textId="77777777" w:rsidR="005A7B64" w:rsidRPr="00BC2284" w:rsidRDefault="005A7B64" w:rsidP="00D023FC">
            <w:pPr>
              <w:spacing w:line="276" w:lineRule="auto"/>
              <w:jc w:val="both"/>
              <w:rPr>
                <w:rFonts w:ascii="Arial" w:hAnsi="Arial" w:cs="Arial"/>
              </w:rPr>
            </w:pPr>
            <w:r w:rsidRPr="00BC2284">
              <w:rPr>
                <w:rFonts w:ascii="Arial" w:hAnsi="Arial" w:cs="Arial"/>
              </w:rPr>
              <w:t>Age</w:t>
            </w:r>
          </w:p>
        </w:tc>
        <w:tc>
          <w:tcPr>
            <w:tcW w:w="1818" w:type="dxa"/>
          </w:tcPr>
          <w:p w14:paraId="265C5BA8" w14:textId="77777777" w:rsidR="005A7B64" w:rsidRPr="00BC2284" w:rsidRDefault="005A7B64" w:rsidP="00D023FC">
            <w:pPr>
              <w:spacing w:line="276" w:lineRule="auto"/>
              <w:jc w:val="both"/>
              <w:rPr>
                <w:rFonts w:ascii="Arial" w:hAnsi="Arial" w:cs="Arial"/>
              </w:rPr>
            </w:pPr>
            <w:r w:rsidRPr="00BC2284">
              <w:rPr>
                <w:rFonts w:ascii="Arial" w:hAnsi="Arial" w:cs="Arial"/>
              </w:rPr>
              <w:t>Mixed</w:t>
            </w:r>
          </w:p>
        </w:tc>
        <w:tc>
          <w:tcPr>
            <w:tcW w:w="3181" w:type="dxa"/>
          </w:tcPr>
          <w:p w14:paraId="40350217" w14:textId="45114940"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mSEKVu1x","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Pr="00BC2284">
              <w:rPr>
                <w:rFonts w:ascii="Arial" w:hAnsi="Arial" w:cs="Arial"/>
              </w:rPr>
              <w:fldChar w:fldCharType="separate"/>
            </w:r>
            <w:r w:rsidRPr="00BC2284">
              <w:rPr>
                <w:rFonts w:ascii="Arial" w:hAnsi="Arial" w:cs="Arial"/>
              </w:rPr>
              <w:t>(Finizola e Silva et al., 2024)</w:t>
            </w:r>
            <w:r w:rsidRPr="00BC2284">
              <w:rPr>
                <w:rFonts w:ascii="Arial" w:hAnsi="Arial" w:cs="Arial"/>
              </w:rPr>
              <w:fldChar w:fldCharType="end"/>
            </w:r>
            <w:r w:rsidRPr="00BC2284">
              <w:rPr>
                <w:rFonts w:ascii="Arial" w:hAnsi="Arial" w:cs="Arial"/>
              </w:rPr>
              <w:t xml:space="preserve">, </w:t>
            </w:r>
            <w:r w:rsidR="001B62A3" w:rsidRPr="00BC2284">
              <w:rPr>
                <w:rFonts w:ascii="Arial" w:hAnsi="Arial" w:cs="Arial"/>
              </w:rPr>
              <w:fldChar w:fldCharType="begin"/>
            </w:r>
            <w:r w:rsidR="001B62A3" w:rsidRPr="00BC2284">
              <w:rPr>
                <w:rFonts w:ascii="Arial" w:hAnsi="Arial" w:cs="Arial"/>
              </w:rPr>
              <w:instrText xml:space="preserve"> ADDIN ZOTERO_ITEM CSL_CITATION {"citationID":"UtjRJuMb","properties":{"formattedCitation":"(Chang et al., 2024)","plainCitation":"(Chang et al.,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schema":"https://github.com/citation-style-language/schema/raw/master/csl-citation.json"} </w:instrText>
            </w:r>
            <w:r w:rsidR="001B62A3" w:rsidRPr="00BC2284">
              <w:rPr>
                <w:rFonts w:ascii="Arial" w:hAnsi="Arial" w:cs="Arial"/>
              </w:rPr>
              <w:fldChar w:fldCharType="separate"/>
            </w:r>
            <w:r w:rsidR="001B62A3" w:rsidRPr="00BC2284">
              <w:rPr>
                <w:rFonts w:ascii="Arial" w:hAnsi="Arial" w:cs="Arial"/>
              </w:rPr>
              <w:t>(Chang et al., 2024)</w:t>
            </w:r>
            <w:r w:rsidR="001B62A3" w:rsidRPr="00BC2284">
              <w:rPr>
                <w:rFonts w:ascii="Arial" w:hAnsi="Arial" w:cs="Arial"/>
              </w:rPr>
              <w:fldChar w:fldCharType="end"/>
            </w:r>
          </w:p>
        </w:tc>
      </w:tr>
      <w:tr w:rsidR="005A7B64" w:rsidRPr="00BC2284" w14:paraId="363C323F" w14:textId="77777777" w:rsidTr="008063B4">
        <w:trPr>
          <w:trHeight w:val="299"/>
        </w:trPr>
        <w:tc>
          <w:tcPr>
            <w:tcW w:w="1808" w:type="dxa"/>
            <w:vMerge/>
          </w:tcPr>
          <w:p w14:paraId="646C28D4" w14:textId="77777777" w:rsidR="005A7B64" w:rsidRPr="00BC2284" w:rsidRDefault="005A7B64" w:rsidP="00D54DF2">
            <w:pPr>
              <w:spacing w:after="0" w:line="276" w:lineRule="auto"/>
              <w:jc w:val="both"/>
              <w:rPr>
                <w:rFonts w:ascii="Arial" w:hAnsi="Arial" w:cs="Arial"/>
              </w:rPr>
            </w:pPr>
          </w:p>
        </w:tc>
        <w:tc>
          <w:tcPr>
            <w:tcW w:w="2293" w:type="dxa"/>
          </w:tcPr>
          <w:p w14:paraId="24672B6D" w14:textId="77777777" w:rsidR="005A7B64" w:rsidRPr="00BC2284" w:rsidRDefault="005A7B64" w:rsidP="00D54DF2">
            <w:pPr>
              <w:spacing w:after="0" w:line="276" w:lineRule="auto"/>
              <w:jc w:val="both"/>
              <w:rPr>
                <w:rFonts w:ascii="Arial" w:hAnsi="Arial" w:cs="Arial"/>
              </w:rPr>
            </w:pPr>
            <w:r w:rsidRPr="00BC2284">
              <w:rPr>
                <w:rFonts w:ascii="Arial" w:hAnsi="Arial" w:cs="Arial"/>
              </w:rPr>
              <w:t>Gender</w:t>
            </w:r>
          </w:p>
        </w:tc>
        <w:tc>
          <w:tcPr>
            <w:tcW w:w="1818" w:type="dxa"/>
          </w:tcPr>
          <w:p w14:paraId="24F9C958" w14:textId="77777777" w:rsidR="005A7B64" w:rsidRPr="00BC2284" w:rsidRDefault="005A7B64" w:rsidP="00D54DF2">
            <w:pPr>
              <w:spacing w:after="0" w:line="276" w:lineRule="auto"/>
              <w:jc w:val="both"/>
              <w:rPr>
                <w:rFonts w:ascii="Arial" w:hAnsi="Arial" w:cs="Arial"/>
              </w:rPr>
            </w:pPr>
            <w:r w:rsidRPr="00BC2284">
              <w:rPr>
                <w:rFonts w:ascii="Arial" w:hAnsi="Arial" w:cs="Arial"/>
              </w:rPr>
              <w:t>Mixed</w:t>
            </w:r>
          </w:p>
        </w:tc>
        <w:tc>
          <w:tcPr>
            <w:tcW w:w="3181" w:type="dxa"/>
          </w:tcPr>
          <w:p w14:paraId="1DADF928" w14:textId="056F86DD"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NV2lCaG2","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Pr="00BC2284">
              <w:rPr>
                <w:rFonts w:ascii="Arial" w:hAnsi="Arial" w:cs="Arial"/>
              </w:rPr>
              <w:fldChar w:fldCharType="separate"/>
            </w:r>
            <w:r w:rsidRPr="00BC2284">
              <w:rPr>
                <w:rFonts w:ascii="Arial" w:hAnsi="Arial" w:cs="Arial"/>
              </w:rPr>
              <w:t>(Finizola e Silva et al., 2024)</w:t>
            </w:r>
            <w:r w:rsidRPr="00BC2284">
              <w:rPr>
                <w:rFonts w:ascii="Arial" w:hAnsi="Arial" w:cs="Arial"/>
              </w:rPr>
              <w:fldChar w:fldCharType="end"/>
            </w:r>
          </w:p>
        </w:tc>
      </w:tr>
      <w:tr w:rsidR="005A7B64" w:rsidRPr="00BC2284" w14:paraId="30F8BDD3" w14:textId="77777777" w:rsidTr="008063B4">
        <w:trPr>
          <w:trHeight w:val="303"/>
        </w:trPr>
        <w:tc>
          <w:tcPr>
            <w:tcW w:w="1808" w:type="dxa"/>
            <w:vMerge/>
          </w:tcPr>
          <w:p w14:paraId="3E607600" w14:textId="77777777" w:rsidR="005A7B64" w:rsidRPr="00BC2284" w:rsidRDefault="005A7B64" w:rsidP="00D54DF2">
            <w:pPr>
              <w:spacing w:after="0" w:line="276" w:lineRule="auto"/>
              <w:jc w:val="both"/>
              <w:rPr>
                <w:rFonts w:ascii="Arial" w:hAnsi="Arial" w:cs="Arial"/>
              </w:rPr>
            </w:pPr>
            <w:bookmarkStart w:id="15" w:name="_Hlk201412056"/>
          </w:p>
        </w:tc>
        <w:tc>
          <w:tcPr>
            <w:tcW w:w="2293" w:type="dxa"/>
          </w:tcPr>
          <w:p w14:paraId="159BB30C" w14:textId="77777777" w:rsidR="005A7B64" w:rsidRPr="00BC2284" w:rsidRDefault="005A7B64" w:rsidP="00D54DF2">
            <w:pPr>
              <w:spacing w:after="0" w:line="276" w:lineRule="auto"/>
              <w:jc w:val="both"/>
              <w:rPr>
                <w:rFonts w:ascii="Arial" w:hAnsi="Arial" w:cs="Arial"/>
              </w:rPr>
            </w:pPr>
            <w:r w:rsidRPr="00BC2284">
              <w:rPr>
                <w:rFonts w:ascii="Arial" w:hAnsi="Arial" w:cs="Arial"/>
              </w:rPr>
              <w:t>Education level</w:t>
            </w:r>
          </w:p>
        </w:tc>
        <w:tc>
          <w:tcPr>
            <w:tcW w:w="1818" w:type="dxa"/>
          </w:tcPr>
          <w:p w14:paraId="11308D0F"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0EA026AF" w14:textId="075C8EC5" w:rsidR="005A7B64" w:rsidRPr="00BC2284" w:rsidRDefault="001B62A3"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haGUX69X","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BC2284">
              <w:rPr>
                <w:rFonts w:ascii="Arial" w:hAnsi="Arial" w:cs="Arial"/>
              </w:rPr>
              <w:fldChar w:fldCharType="separate"/>
            </w:r>
            <w:r w:rsidRPr="00BC2284">
              <w:rPr>
                <w:rFonts w:ascii="Arial" w:hAnsi="Arial" w:cs="Arial"/>
              </w:rPr>
              <w:t>(Chaudhary, 2022)</w:t>
            </w:r>
            <w:r w:rsidRPr="00BC2284">
              <w:rPr>
                <w:rFonts w:ascii="Arial" w:hAnsi="Arial" w:cs="Arial"/>
              </w:rPr>
              <w:fldChar w:fldCharType="end"/>
            </w:r>
            <w:r w:rsidRPr="00BC2284">
              <w:rPr>
                <w:rFonts w:ascii="Arial" w:hAnsi="Arial" w:cs="Arial"/>
              </w:rPr>
              <w:t>,</w:t>
            </w:r>
            <w:r w:rsidR="00162900" w:rsidRPr="00BC2284">
              <w:rPr>
                <w:rFonts w:ascii="Arial" w:hAnsi="Arial" w:cs="Arial"/>
              </w:rPr>
              <w:fldChar w:fldCharType="begin"/>
            </w:r>
            <w:r w:rsidR="00162900" w:rsidRPr="00BC2284">
              <w:rPr>
                <w:rFonts w:ascii="Arial" w:hAnsi="Arial" w:cs="Arial"/>
              </w:rPr>
              <w:instrText xml:space="preserve"> ADDIN ZOTERO_ITEM CSL_CITATION {"citationID":"27dAIW8q","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162900" w:rsidRPr="00BC2284">
              <w:rPr>
                <w:rFonts w:ascii="Arial" w:hAnsi="Arial" w:cs="Arial"/>
              </w:rPr>
              <w:fldChar w:fldCharType="separate"/>
            </w:r>
            <w:r w:rsidR="00162900" w:rsidRPr="00BC2284">
              <w:rPr>
                <w:rFonts w:ascii="Arial" w:hAnsi="Arial" w:cs="Arial"/>
              </w:rPr>
              <w:t>(</w:t>
            </w:r>
            <w:proofErr w:type="spellStart"/>
            <w:r w:rsidR="00162900" w:rsidRPr="00BC2284">
              <w:rPr>
                <w:rFonts w:ascii="Arial" w:hAnsi="Arial" w:cs="Arial"/>
              </w:rPr>
              <w:t>Finizola</w:t>
            </w:r>
            <w:proofErr w:type="spellEnd"/>
            <w:r w:rsidR="00162900" w:rsidRPr="00BC2284">
              <w:rPr>
                <w:rFonts w:ascii="Arial" w:hAnsi="Arial" w:cs="Arial"/>
              </w:rPr>
              <w:t xml:space="preserve"> e Silva et al., 2024)</w:t>
            </w:r>
            <w:r w:rsidR="00162900" w:rsidRPr="00BC2284">
              <w:rPr>
                <w:rFonts w:ascii="Arial" w:hAnsi="Arial" w:cs="Arial"/>
              </w:rPr>
              <w:fldChar w:fldCharType="end"/>
            </w:r>
            <w:r w:rsidR="00162900" w:rsidRPr="00BC2284">
              <w:rPr>
                <w:rFonts w:ascii="Arial" w:hAnsi="Arial" w:cs="Arial"/>
              </w:rPr>
              <w:t>,</w:t>
            </w:r>
            <w:r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VUsB8PID","properties":{"formattedCitation":"(Chang et al., 2024)","plainCitation":"(Chang et al.,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schema":"https://github.com/citation-style-language/schema/raw/master/csl-citation.json"} </w:instrText>
            </w:r>
            <w:r w:rsidRPr="00BC2284">
              <w:rPr>
                <w:rFonts w:ascii="Arial" w:hAnsi="Arial" w:cs="Arial"/>
              </w:rPr>
              <w:fldChar w:fldCharType="separate"/>
            </w:r>
            <w:r w:rsidRPr="00BC2284">
              <w:rPr>
                <w:rFonts w:ascii="Arial" w:hAnsi="Arial" w:cs="Arial"/>
              </w:rPr>
              <w:t>(Chang et al., 2024)</w:t>
            </w:r>
            <w:r w:rsidRPr="00BC2284">
              <w:rPr>
                <w:rFonts w:ascii="Arial" w:hAnsi="Arial" w:cs="Arial"/>
              </w:rPr>
              <w:fldChar w:fldCharType="end"/>
            </w:r>
          </w:p>
        </w:tc>
      </w:tr>
      <w:tr w:rsidR="005A7B64" w:rsidRPr="00BC2284" w14:paraId="439C5794" w14:textId="77777777" w:rsidTr="008063B4">
        <w:trPr>
          <w:trHeight w:val="342"/>
        </w:trPr>
        <w:tc>
          <w:tcPr>
            <w:tcW w:w="1808" w:type="dxa"/>
            <w:vMerge/>
          </w:tcPr>
          <w:p w14:paraId="51970E9C" w14:textId="77777777" w:rsidR="005A7B64" w:rsidRPr="00BC2284" w:rsidRDefault="005A7B64" w:rsidP="00D54DF2">
            <w:pPr>
              <w:spacing w:after="0" w:line="276" w:lineRule="auto"/>
              <w:jc w:val="both"/>
              <w:rPr>
                <w:rFonts w:ascii="Arial" w:hAnsi="Arial" w:cs="Arial"/>
              </w:rPr>
            </w:pPr>
          </w:p>
        </w:tc>
        <w:tc>
          <w:tcPr>
            <w:tcW w:w="2293" w:type="dxa"/>
          </w:tcPr>
          <w:p w14:paraId="2B185109" w14:textId="77777777" w:rsidR="005A7B64" w:rsidRPr="00BC2284" w:rsidRDefault="005A7B64" w:rsidP="00D54DF2">
            <w:pPr>
              <w:spacing w:after="0" w:line="276" w:lineRule="auto"/>
              <w:jc w:val="both"/>
              <w:rPr>
                <w:rFonts w:ascii="Arial" w:hAnsi="Arial" w:cs="Arial"/>
              </w:rPr>
            </w:pPr>
            <w:r w:rsidRPr="00BC2284">
              <w:rPr>
                <w:rFonts w:ascii="Arial" w:hAnsi="Arial" w:cs="Arial"/>
              </w:rPr>
              <w:t>Innovativeness</w:t>
            </w:r>
          </w:p>
        </w:tc>
        <w:tc>
          <w:tcPr>
            <w:tcW w:w="1818" w:type="dxa"/>
          </w:tcPr>
          <w:p w14:paraId="5EE9A25B"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44065FF7" w14:textId="770132EF" w:rsidR="005A7B64" w:rsidRPr="00BC2284" w:rsidRDefault="001B62A3"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VbgSMQGa","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BC2284">
              <w:rPr>
                <w:rFonts w:ascii="Arial" w:hAnsi="Arial" w:cs="Arial"/>
              </w:rPr>
              <w:fldChar w:fldCharType="separate"/>
            </w:r>
            <w:r w:rsidRPr="00BC2284">
              <w:rPr>
                <w:rFonts w:ascii="Arial" w:hAnsi="Arial" w:cs="Arial"/>
              </w:rPr>
              <w:t>(Chaudhary, 2022)</w:t>
            </w:r>
            <w:r w:rsidRPr="00BC2284">
              <w:rPr>
                <w:rFonts w:ascii="Arial" w:hAnsi="Arial" w:cs="Arial"/>
              </w:rPr>
              <w:fldChar w:fldCharType="end"/>
            </w:r>
            <w:r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wN70jW3c","properties":{"formattedCitation":"(Nguyen-Thi-Kim et al., 2024)","plainCitation":"(Nguyen-Thi-Kim et al., 2024)","noteIndex":0},"citationItems":[{"id":238,"uris":["http://zotero.org/users/local/Xtum4kXA/items/D67LTBXK"],"itemData":{"id":238,"type":"article-journal","container-title":"Heliyon","ISSN":"2405-8440","issue":"11","journalAbbreviation":"Heliyon","note":"publisher: Elsevier","title":"Adoption of sustainable farming practices in Vietnam: A discourse of the determining factors","volume":"10","author":[{"family":"Nguyen-Thi-Kim","given":"Nguyen"},{"family":"Nguyen-Anh","given":"Tuan"},{"family":"Nguyen-Phuong","given":"Thao"},{"family":"Lai-Minh","given":"Hieu"},{"family":"Pham-Anh","given":"Thu"}],"issued":{"date-parts":[["2024"]]}}}],"schema":"https://github.com/citation-style-language/schema/raw/master/csl-citation.json"} </w:instrText>
            </w:r>
            <w:r w:rsidRPr="00BC2284">
              <w:rPr>
                <w:rFonts w:ascii="Arial" w:hAnsi="Arial" w:cs="Arial"/>
              </w:rPr>
              <w:fldChar w:fldCharType="separate"/>
            </w:r>
            <w:r w:rsidRPr="00BC2284">
              <w:rPr>
                <w:rFonts w:ascii="Arial" w:hAnsi="Arial" w:cs="Arial"/>
              </w:rPr>
              <w:t>(Nguyen-Thi-Kim et al., 2024)</w:t>
            </w:r>
            <w:r w:rsidRPr="00BC2284">
              <w:rPr>
                <w:rFonts w:ascii="Arial" w:hAnsi="Arial" w:cs="Arial"/>
              </w:rPr>
              <w:fldChar w:fldCharType="end"/>
            </w:r>
          </w:p>
        </w:tc>
      </w:tr>
      <w:tr w:rsidR="005A7B64" w:rsidRPr="00BC2284" w14:paraId="11593766" w14:textId="77777777" w:rsidTr="008063B4">
        <w:trPr>
          <w:trHeight w:val="342"/>
        </w:trPr>
        <w:tc>
          <w:tcPr>
            <w:tcW w:w="1808" w:type="dxa"/>
            <w:vMerge/>
          </w:tcPr>
          <w:p w14:paraId="5FD8A23A" w14:textId="77777777" w:rsidR="005A7B64" w:rsidRPr="00BC2284" w:rsidRDefault="005A7B64" w:rsidP="00D54DF2">
            <w:pPr>
              <w:spacing w:after="0" w:line="276" w:lineRule="auto"/>
              <w:jc w:val="both"/>
              <w:rPr>
                <w:rFonts w:ascii="Arial" w:hAnsi="Arial" w:cs="Arial"/>
              </w:rPr>
            </w:pPr>
          </w:p>
        </w:tc>
        <w:tc>
          <w:tcPr>
            <w:tcW w:w="2293" w:type="dxa"/>
          </w:tcPr>
          <w:p w14:paraId="14D486A1" w14:textId="77777777" w:rsidR="005A7B64" w:rsidRPr="00BC2284" w:rsidRDefault="005A7B64" w:rsidP="00D54DF2">
            <w:pPr>
              <w:spacing w:after="0" w:line="276" w:lineRule="auto"/>
              <w:jc w:val="both"/>
              <w:rPr>
                <w:rFonts w:ascii="Arial" w:hAnsi="Arial" w:cs="Arial"/>
              </w:rPr>
            </w:pPr>
            <w:r w:rsidRPr="00BC2284">
              <w:rPr>
                <w:rFonts w:ascii="Arial" w:hAnsi="Arial" w:cs="Arial"/>
              </w:rPr>
              <w:t>Annual income</w:t>
            </w:r>
          </w:p>
        </w:tc>
        <w:tc>
          <w:tcPr>
            <w:tcW w:w="1818" w:type="dxa"/>
          </w:tcPr>
          <w:p w14:paraId="383D961F"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2DB4EF9D" w14:textId="60DE5B64" w:rsidR="005A7B64" w:rsidRPr="00BC2284" w:rsidRDefault="001B62A3" w:rsidP="00D54DF2">
            <w:pPr>
              <w:spacing w:after="0" w:line="276" w:lineRule="auto"/>
              <w:jc w:val="both"/>
              <w:rPr>
                <w:rFonts w:ascii="Arial" w:hAnsi="Arial" w:cs="Arial"/>
              </w:rPr>
            </w:pPr>
            <w:r w:rsidRPr="00BC2284">
              <w:rPr>
                <w:rFonts w:ascii="Arial" w:hAnsi="Arial" w:cs="Arial"/>
              </w:rPr>
              <w:fldChar w:fldCharType="begin"/>
            </w:r>
            <w:r w:rsidR="008B7455" w:rsidRPr="00BC2284">
              <w:rPr>
                <w:rFonts w:ascii="Arial" w:hAnsi="Arial" w:cs="Arial"/>
              </w:rPr>
              <w:instrText xml:space="preserve"> ADDIN ZOTERO_ITEM CSL_CITATION {"citationID":"GygUt50I","properties":{"formattedCitation":"(Adetarami, et al., 2021)","plainCitation":"(Adetarami, et al., 2021)","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schema":"https://github.com/citation-style-language/schema/raw/master/csl-citation.json"} </w:instrText>
            </w:r>
            <w:r w:rsidRPr="00BC2284">
              <w:rPr>
                <w:rFonts w:ascii="Arial" w:hAnsi="Arial" w:cs="Arial"/>
              </w:rPr>
              <w:fldChar w:fldCharType="separate"/>
            </w:r>
            <w:r w:rsidR="008B7455" w:rsidRPr="00BC2284">
              <w:rPr>
                <w:rFonts w:ascii="Arial" w:hAnsi="Arial" w:cs="Arial"/>
              </w:rPr>
              <w:t>(Adetarami, et al., 2021)</w:t>
            </w:r>
            <w:r w:rsidRPr="00BC2284">
              <w:rPr>
                <w:rFonts w:ascii="Arial" w:hAnsi="Arial" w:cs="Arial"/>
              </w:rPr>
              <w:fldChar w:fldCharType="end"/>
            </w:r>
            <w:r w:rsidRPr="00BC2284">
              <w:rPr>
                <w:rFonts w:ascii="Arial" w:hAnsi="Arial" w:cs="Arial"/>
              </w:rPr>
              <w:t xml:space="preserve">, </w:t>
            </w:r>
            <w:r w:rsidRPr="00BC2284">
              <w:rPr>
                <w:rFonts w:ascii="Arial" w:hAnsi="Arial" w:cs="Arial"/>
              </w:rPr>
              <w:fldChar w:fldCharType="begin"/>
            </w:r>
            <w:r w:rsidR="00E74C26" w:rsidRPr="00BC2284">
              <w:rPr>
                <w:rFonts w:ascii="Arial" w:hAnsi="Arial" w:cs="Arial"/>
              </w:rPr>
              <w:instrText xml:space="preserve"> ADDIN ZOTERO_ITEM CSL_CITATION {"citationID":"wM9MWNhb","properties":{"formattedCitation":"(Laosutsan et al., 2019a)","plainCitation":"(Laosutsan et al., 2019a)","noteIndex":0},"citationItems":[{"id":199,"uris":["http://zotero.org/users/local/Xtum4kXA/items/WZLNG63N"],"itemData":{"id":199,"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Pr="00BC2284">
              <w:rPr>
                <w:rFonts w:ascii="Arial" w:hAnsi="Arial" w:cs="Arial"/>
              </w:rPr>
              <w:fldChar w:fldCharType="separate"/>
            </w:r>
            <w:r w:rsidR="00E74C26" w:rsidRPr="00BC2284">
              <w:rPr>
                <w:rFonts w:ascii="Arial" w:hAnsi="Arial" w:cs="Arial"/>
              </w:rPr>
              <w:t>(Laosutsan et al., 2019a)</w:t>
            </w:r>
            <w:r w:rsidRPr="00BC2284">
              <w:rPr>
                <w:rFonts w:ascii="Arial" w:hAnsi="Arial" w:cs="Arial"/>
              </w:rPr>
              <w:fldChar w:fldCharType="end"/>
            </w:r>
            <w:r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dP6Ye3x5","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BC2284">
              <w:rPr>
                <w:rFonts w:ascii="Arial" w:hAnsi="Arial" w:cs="Arial"/>
              </w:rPr>
              <w:fldChar w:fldCharType="separate"/>
            </w:r>
            <w:r w:rsidRPr="00BC2284">
              <w:rPr>
                <w:rFonts w:ascii="Arial" w:hAnsi="Arial" w:cs="Arial"/>
              </w:rPr>
              <w:t>(Chaudhary, 2022)</w:t>
            </w:r>
            <w:r w:rsidRPr="00BC2284">
              <w:rPr>
                <w:rFonts w:ascii="Arial" w:hAnsi="Arial" w:cs="Arial"/>
              </w:rPr>
              <w:fldChar w:fldCharType="end"/>
            </w:r>
          </w:p>
        </w:tc>
      </w:tr>
      <w:tr w:rsidR="005A7B64" w:rsidRPr="00BC2284" w14:paraId="5C0FC3FB" w14:textId="77777777" w:rsidTr="008063B4">
        <w:trPr>
          <w:trHeight w:val="412"/>
        </w:trPr>
        <w:tc>
          <w:tcPr>
            <w:tcW w:w="1808" w:type="dxa"/>
            <w:vMerge w:val="restart"/>
          </w:tcPr>
          <w:p w14:paraId="26AF03F8" w14:textId="77777777" w:rsidR="005A7B64" w:rsidRPr="00BC2284" w:rsidRDefault="005A7B64" w:rsidP="00D54DF2">
            <w:pPr>
              <w:spacing w:after="0" w:line="276" w:lineRule="auto"/>
              <w:jc w:val="both"/>
              <w:rPr>
                <w:rFonts w:ascii="Arial" w:hAnsi="Arial" w:cs="Arial"/>
              </w:rPr>
            </w:pPr>
            <w:r w:rsidRPr="00BC2284">
              <w:rPr>
                <w:rFonts w:ascii="Arial" w:hAnsi="Arial" w:cs="Arial"/>
              </w:rPr>
              <w:t>2. Farm factor</w:t>
            </w:r>
          </w:p>
        </w:tc>
        <w:tc>
          <w:tcPr>
            <w:tcW w:w="2293" w:type="dxa"/>
          </w:tcPr>
          <w:p w14:paraId="2338189D" w14:textId="77777777" w:rsidR="005A7B64" w:rsidRPr="00BC2284" w:rsidRDefault="005A7B64" w:rsidP="00D54DF2">
            <w:pPr>
              <w:spacing w:after="0" w:line="276" w:lineRule="auto"/>
              <w:jc w:val="both"/>
              <w:rPr>
                <w:rFonts w:ascii="Arial" w:hAnsi="Arial" w:cs="Arial"/>
              </w:rPr>
            </w:pPr>
            <w:r w:rsidRPr="00BC2284">
              <w:rPr>
                <w:rFonts w:ascii="Arial" w:hAnsi="Arial" w:cs="Arial"/>
              </w:rPr>
              <w:t>Farm size</w:t>
            </w:r>
          </w:p>
        </w:tc>
        <w:tc>
          <w:tcPr>
            <w:tcW w:w="1818" w:type="dxa"/>
          </w:tcPr>
          <w:p w14:paraId="3A14F881"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518E52EA" w14:textId="116788F7" w:rsidR="005A7B64" w:rsidRPr="00BC2284" w:rsidRDefault="001B62A3" w:rsidP="00D54DF2">
            <w:pPr>
              <w:spacing w:after="0" w:line="276" w:lineRule="auto"/>
              <w:jc w:val="both"/>
              <w:rPr>
                <w:rFonts w:ascii="Arial" w:hAnsi="Arial" w:cs="Arial"/>
              </w:rPr>
            </w:pPr>
            <w:r w:rsidRPr="00BC2284">
              <w:rPr>
                <w:rFonts w:ascii="Arial" w:hAnsi="Arial" w:cs="Arial"/>
              </w:rPr>
              <w:fldChar w:fldCharType="begin"/>
            </w:r>
            <w:r w:rsidR="00162900" w:rsidRPr="00BC2284">
              <w:rPr>
                <w:rFonts w:ascii="Arial" w:hAnsi="Arial" w:cs="Arial"/>
              </w:rPr>
              <w:instrText xml:space="preserve"> ADDIN ZOTERO_ITEM CSL_CITATION {"citationID":"eJsgm7lK","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BC2284">
              <w:rPr>
                <w:rFonts w:ascii="Arial" w:hAnsi="Arial" w:cs="Arial"/>
              </w:rPr>
              <w:fldChar w:fldCharType="separate"/>
            </w:r>
            <w:r w:rsidRPr="00BC2284">
              <w:rPr>
                <w:rFonts w:ascii="Arial" w:hAnsi="Arial" w:cs="Arial"/>
              </w:rPr>
              <w:t>(Chaudhary, 2022)</w:t>
            </w:r>
            <w:r w:rsidRPr="00BC2284">
              <w:rPr>
                <w:rFonts w:ascii="Arial" w:hAnsi="Arial" w:cs="Arial"/>
              </w:rPr>
              <w:fldChar w:fldCharType="end"/>
            </w:r>
            <w:r w:rsidR="005A7B64" w:rsidRPr="00BC2284">
              <w:rPr>
                <w:rFonts w:ascii="Arial" w:hAnsi="Arial" w:cs="Arial"/>
              </w:rPr>
              <w:t xml:space="preserve">, </w:t>
            </w:r>
            <w:r w:rsidRPr="00BC2284">
              <w:rPr>
                <w:rFonts w:ascii="Arial" w:hAnsi="Arial" w:cs="Arial"/>
              </w:rPr>
              <w:fldChar w:fldCharType="begin"/>
            </w:r>
            <w:r w:rsidR="00162900" w:rsidRPr="00BC2284">
              <w:rPr>
                <w:rFonts w:ascii="Arial" w:hAnsi="Arial" w:cs="Arial"/>
              </w:rPr>
              <w:instrText xml:space="preserve"> ADDIN ZOTERO_ITEM CSL_CITATION {"citationID":"qI94apZk","properties":{"formattedCitation":"(Dung et al., 2018)","plainCitation":"(Dung et al., 2018)","noteIndex":0},"citationItems":[{"id":239,"uris":["http://zotero.org/users/local/Xtum4kXA/items/JZJ6P75G"],"itemData":{"id":239,"type":"article-journal","abstract":"Farmers’ adoption of sustainable agricultural technologies guarantees for increasing their income/profit, providing quality agricultural products for the society, and preserving tolerance limits of ecological agriculture. This study analyzes factors affecting the adoption behavior of sustainable agricultural technologies among rice farmers in the Mekong Delta, Vietnam based on the binary logit model. The result shows that factors affecting the adoption behavior are i) human capital; ii) farm size; iii) social capital; iv) extension and v) access to the market. The study also gives policy implications, which make the scientific foundation for policymakers in promoting the adoption of sustainable production","DOI":"10.22004/AG.ECON.338434","language":"Eng","note":"publisher: Unknown","source":"DOI.org (Datacite)","title":"The Determinants of Rice Farmers� Adoption of Sustainable Agricultural Technologies in the Mekong Delta, Vietnam","URL":"https://ageconsearch.umn.edu/record/338434","author":[{"family":"Dung","given":"Luu Tien"},{"family":"Phi Ho","given":"Dinh"},{"family":"Thi Kim Hiep","given":"Nguyen"},{"family":"Hoi","given":"Phan Thi"}],"accessed":{"date-parts":[["2025",11,25]]},"issued":{"date-parts":[["2018"]]}}}],"schema":"https://github.com/citation-style-language/schema/raw/master/csl-citation.json"} </w:instrText>
            </w:r>
            <w:r w:rsidRPr="00BC2284">
              <w:rPr>
                <w:rFonts w:ascii="Arial" w:hAnsi="Arial" w:cs="Arial"/>
              </w:rPr>
              <w:fldChar w:fldCharType="separate"/>
            </w:r>
            <w:r w:rsidR="00162900" w:rsidRPr="00BC2284">
              <w:rPr>
                <w:rFonts w:ascii="Arial" w:hAnsi="Arial" w:cs="Arial"/>
              </w:rPr>
              <w:t>(Dung et al., 2018)</w:t>
            </w:r>
            <w:r w:rsidRPr="00BC2284">
              <w:rPr>
                <w:rFonts w:ascii="Arial" w:hAnsi="Arial" w:cs="Arial"/>
              </w:rPr>
              <w:fldChar w:fldCharType="end"/>
            </w:r>
          </w:p>
        </w:tc>
      </w:tr>
      <w:tr w:rsidR="005A7B64" w:rsidRPr="00BC2284" w14:paraId="45E48900" w14:textId="77777777" w:rsidTr="008063B4">
        <w:trPr>
          <w:trHeight w:val="366"/>
        </w:trPr>
        <w:tc>
          <w:tcPr>
            <w:tcW w:w="1808" w:type="dxa"/>
            <w:vMerge/>
          </w:tcPr>
          <w:p w14:paraId="63DE6061" w14:textId="77777777" w:rsidR="005A7B64" w:rsidRPr="00BC2284" w:rsidRDefault="005A7B64" w:rsidP="00D54DF2">
            <w:pPr>
              <w:spacing w:after="0" w:line="276" w:lineRule="auto"/>
              <w:jc w:val="both"/>
              <w:rPr>
                <w:rFonts w:ascii="Arial" w:hAnsi="Arial" w:cs="Arial"/>
              </w:rPr>
            </w:pPr>
          </w:p>
        </w:tc>
        <w:tc>
          <w:tcPr>
            <w:tcW w:w="2293" w:type="dxa"/>
          </w:tcPr>
          <w:p w14:paraId="65244E2A" w14:textId="77777777" w:rsidR="005A7B64" w:rsidRPr="00BC2284" w:rsidRDefault="005A7B64" w:rsidP="00D54DF2">
            <w:pPr>
              <w:spacing w:after="0" w:line="276" w:lineRule="auto"/>
              <w:jc w:val="both"/>
              <w:rPr>
                <w:rFonts w:ascii="Arial" w:hAnsi="Arial" w:cs="Arial"/>
              </w:rPr>
            </w:pPr>
            <w:r w:rsidRPr="00BC2284">
              <w:rPr>
                <w:rFonts w:ascii="Arial" w:hAnsi="Arial" w:cs="Arial"/>
              </w:rPr>
              <w:t>Land ownership</w:t>
            </w:r>
          </w:p>
        </w:tc>
        <w:tc>
          <w:tcPr>
            <w:tcW w:w="1818" w:type="dxa"/>
          </w:tcPr>
          <w:p w14:paraId="3CD794CC"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35743365" w14:textId="4352FA31"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BU0CCkje","properties":{"formattedCitation":"(Priya &amp; Singh, 2024)","plainCitation":"(Priya &amp; Singh, 2024)","noteIndex":0},"citationItems":[{"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Pr="00BC2284">
              <w:rPr>
                <w:rFonts w:ascii="Arial" w:hAnsi="Arial" w:cs="Arial"/>
              </w:rPr>
              <w:fldChar w:fldCharType="separate"/>
            </w:r>
            <w:r w:rsidRPr="00BC2284">
              <w:rPr>
                <w:rFonts w:ascii="Arial" w:hAnsi="Arial" w:cs="Arial"/>
              </w:rPr>
              <w:t>(Priya &amp; Singh, 2024)</w:t>
            </w:r>
            <w:r w:rsidRPr="00BC2284">
              <w:rPr>
                <w:rFonts w:ascii="Arial" w:hAnsi="Arial" w:cs="Arial"/>
              </w:rPr>
              <w:fldChar w:fldCharType="end"/>
            </w:r>
          </w:p>
        </w:tc>
      </w:tr>
      <w:tr w:rsidR="005A7B64" w:rsidRPr="00BC2284" w14:paraId="52A78203" w14:textId="77777777" w:rsidTr="008063B4">
        <w:trPr>
          <w:trHeight w:val="496"/>
        </w:trPr>
        <w:tc>
          <w:tcPr>
            <w:tcW w:w="1808" w:type="dxa"/>
            <w:vMerge/>
          </w:tcPr>
          <w:p w14:paraId="6B68A0A3" w14:textId="77777777" w:rsidR="005A7B64" w:rsidRPr="00BC2284" w:rsidRDefault="005A7B64" w:rsidP="00D54DF2">
            <w:pPr>
              <w:spacing w:after="0" w:line="276" w:lineRule="auto"/>
              <w:jc w:val="both"/>
              <w:rPr>
                <w:rFonts w:ascii="Arial" w:hAnsi="Arial" w:cs="Arial"/>
              </w:rPr>
            </w:pPr>
          </w:p>
        </w:tc>
        <w:tc>
          <w:tcPr>
            <w:tcW w:w="2293" w:type="dxa"/>
          </w:tcPr>
          <w:p w14:paraId="27E76CAD" w14:textId="77777777" w:rsidR="005A7B64" w:rsidRPr="00BC2284" w:rsidRDefault="005A7B64" w:rsidP="00D54DF2">
            <w:pPr>
              <w:spacing w:after="0" w:line="276" w:lineRule="auto"/>
              <w:jc w:val="both"/>
              <w:rPr>
                <w:rFonts w:ascii="Arial" w:hAnsi="Arial" w:cs="Arial"/>
              </w:rPr>
            </w:pPr>
            <w:r w:rsidRPr="00BC2284">
              <w:rPr>
                <w:rFonts w:ascii="Arial" w:hAnsi="Arial" w:cs="Arial"/>
              </w:rPr>
              <w:t>Farmer experience</w:t>
            </w:r>
          </w:p>
        </w:tc>
        <w:tc>
          <w:tcPr>
            <w:tcW w:w="1818" w:type="dxa"/>
          </w:tcPr>
          <w:p w14:paraId="7440EC35"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79B29267" w14:textId="1D8A1181"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002B237F" w:rsidRPr="00BC2284">
              <w:rPr>
                <w:rFonts w:ascii="Arial" w:hAnsi="Arial" w:cs="Arial"/>
              </w:rPr>
              <w:instrText xml:space="preserve"> ADDIN ZOTERO_ITEM CSL_CITATION {"citationID":"mDSOlFqH","properties":{"formattedCitation":"(Rizzo et al., 2024)","plainCitation":"(Rizzo et al., 2024)","noteIndex":0},"citationItems":[{"id":245,"uris":["http://zotero.org/users/local/Xtum4kXA/items/LR7CVTNM"],"itemData":{"id":245,"type":"article-journal","abstract":"Abstract\n            Despite the benefits of sustainable innovations in the agricultural sector being widely recognized, their adoption rate remains below the level designated by the 2030 Sustainable Development Goals. To understand the reasons behind this phenomenon, the current systematic literature review (SLR) provides a comprehensive overview of factors affecting farmers’ innovation adoption behavior in developed countries. A total of 44 studies, published since 2010, were identified, analyzed, and summarized. The analysis revealed that specific innovation characteristics foster the innovation adoption process, together with individual psychological and socio-demographic features. It emerged that the path to adopting sustainable innovations can be driven by environmental values; for example, when comparing organic and conventional farming, organic farmers have a stronger environmental view and are more likely to take less into account economic gains. On the contrary, complexity of innovation, a high degree of innovation aversion, and a low perceived control over innovation are among the core barriers to the innovation adoption. Findings provide important insights on potential research avenues that could further depict farmers’ adoption dynamics of sustainable innovations.","container-title":"Organic Agriculture","DOI":"10.1007/s13165-023-00440-7","ISSN":"1879-4238, 1879-4246","issue":"1","journalAbbreviation":"Org. Agr.","language":"en","page":"57-84","source":"DOI.org (Crossref)","title":"Key factors influencing farmers’ adoption of sustainable innovations: a systematic literature review and research agenda","title-short":"Key factors influencing farmers’ adoption of sustainable innovations","volume":"14","author":[{"family":"Rizzo","given":"Giuseppina"},{"family":"Migliore","given":"Giuseppina"},{"family":"Schifani","given":"Giorgio"},{"family":"Vecchio","given":"Riccardo"}],"issued":{"date-parts":[["2024",3]]}}}],"schema":"https://github.com/citation-style-language/schema/raw/master/csl-citation.json"} </w:instrText>
            </w:r>
            <w:r w:rsidRPr="00BC2284">
              <w:rPr>
                <w:rFonts w:ascii="Arial" w:hAnsi="Arial" w:cs="Arial"/>
              </w:rPr>
              <w:fldChar w:fldCharType="separate"/>
            </w:r>
            <w:r w:rsidR="002B237F" w:rsidRPr="00BC2284">
              <w:rPr>
                <w:rFonts w:ascii="Arial" w:hAnsi="Arial" w:cs="Arial"/>
              </w:rPr>
              <w:t>(Rizzo et al., 2024)</w:t>
            </w:r>
            <w:r w:rsidRPr="00BC2284">
              <w:rPr>
                <w:rFonts w:ascii="Arial" w:hAnsi="Arial" w:cs="Arial"/>
              </w:rPr>
              <w:fldChar w:fldCharType="end"/>
            </w:r>
            <w:r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wK5SvAHv","properties":{"formattedCitation":"(Priya &amp; Singh, 2024)","plainCitation":"(Priya &amp; Singh, 2024)","noteIndex":0},"citationItems":[{"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Pr="00BC2284">
              <w:rPr>
                <w:rFonts w:ascii="Arial" w:hAnsi="Arial" w:cs="Arial"/>
              </w:rPr>
              <w:fldChar w:fldCharType="separate"/>
            </w:r>
            <w:r w:rsidRPr="00BC2284">
              <w:rPr>
                <w:rFonts w:ascii="Arial" w:hAnsi="Arial" w:cs="Arial"/>
              </w:rPr>
              <w:t>(Priya &amp; Singh, 2024)</w:t>
            </w:r>
            <w:r w:rsidRPr="00BC2284">
              <w:rPr>
                <w:rFonts w:ascii="Arial" w:hAnsi="Arial" w:cs="Arial"/>
              </w:rPr>
              <w:fldChar w:fldCharType="end"/>
            </w:r>
          </w:p>
        </w:tc>
      </w:tr>
      <w:tr w:rsidR="005A7B64" w:rsidRPr="00BC2284" w14:paraId="78B821BE" w14:textId="77777777" w:rsidTr="008063B4">
        <w:trPr>
          <w:trHeight w:val="405"/>
        </w:trPr>
        <w:tc>
          <w:tcPr>
            <w:tcW w:w="1808" w:type="dxa"/>
            <w:vMerge w:val="restart"/>
          </w:tcPr>
          <w:p w14:paraId="7F338C05" w14:textId="16BDA610" w:rsidR="005A7B64" w:rsidRPr="00BC2284" w:rsidRDefault="005A7B64" w:rsidP="00D54DF2">
            <w:pPr>
              <w:pStyle w:val="ListParagraph"/>
              <w:numPr>
                <w:ilvl w:val="0"/>
                <w:numId w:val="47"/>
              </w:numPr>
              <w:spacing w:after="0" w:line="276" w:lineRule="auto"/>
              <w:ind w:left="254" w:hanging="254"/>
              <w:jc w:val="both"/>
              <w:rPr>
                <w:rFonts w:ascii="Arial" w:hAnsi="Arial" w:cs="Arial"/>
              </w:rPr>
            </w:pPr>
            <w:bookmarkStart w:id="16" w:name="_Hlk201328971"/>
            <w:r w:rsidRPr="00BC2284">
              <w:rPr>
                <w:rFonts w:ascii="Arial" w:hAnsi="Arial" w:cs="Arial"/>
              </w:rPr>
              <w:t>Information and extension</w:t>
            </w:r>
          </w:p>
        </w:tc>
        <w:tc>
          <w:tcPr>
            <w:tcW w:w="2293" w:type="dxa"/>
          </w:tcPr>
          <w:p w14:paraId="778FA156" w14:textId="77777777" w:rsidR="005A7B64" w:rsidRPr="00BC2284" w:rsidRDefault="005A7B64" w:rsidP="00D54DF2">
            <w:pPr>
              <w:spacing w:after="0" w:line="276" w:lineRule="auto"/>
              <w:jc w:val="both"/>
              <w:rPr>
                <w:rFonts w:ascii="Arial" w:hAnsi="Arial" w:cs="Arial"/>
              </w:rPr>
            </w:pPr>
            <w:r w:rsidRPr="00BC2284">
              <w:rPr>
                <w:rFonts w:ascii="Arial" w:hAnsi="Arial" w:cs="Arial"/>
              </w:rPr>
              <w:t>Access to extension services</w:t>
            </w:r>
          </w:p>
        </w:tc>
        <w:tc>
          <w:tcPr>
            <w:tcW w:w="1818" w:type="dxa"/>
          </w:tcPr>
          <w:p w14:paraId="5C2D5474"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520DDBDA" w14:textId="3B244784"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xUDGrmEU","properties":{"formattedCitation":"(Chang et al., 2024)","plainCitation":"(Chang et al.,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schema":"https://github.com/citation-style-language/schema/raw/master/csl-citation.json"} </w:instrText>
            </w:r>
            <w:r w:rsidRPr="00BC2284">
              <w:rPr>
                <w:rFonts w:ascii="Arial" w:hAnsi="Arial" w:cs="Arial"/>
              </w:rPr>
              <w:fldChar w:fldCharType="separate"/>
            </w:r>
            <w:r w:rsidRPr="00BC2284">
              <w:rPr>
                <w:rFonts w:ascii="Arial" w:hAnsi="Arial" w:cs="Arial"/>
              </w:rPr>
              <w:t>(Chang et al., 2024)</w:t>
            </w:r>
            <w:r w:rsidRPr="00BC2284">
              <w:rPr>
                <w:rFonts w:ascii="Arial" w:hAnsi="Arial" w:cs="Arial"/>
              </w:rPr>
              <w:fldChar w:fldCharType="end"/>
            </w:r>
            <w:r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wVVyhaeS","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BC2284">
              <w:rPr>
                <w:rFonts w:ascii="Arial" w:hAnsi="Arial" w:cs="Arial"/>
              </w:rPr>
              <w:fldChar w:fldCharType="separate"/>
            </w:r>
            <w:r w:rsidRPr="00BC2284">
              <w:rPr>
                <w:rFonts w:ascii="Arial" w:hAnsi="Arial" w:cs="Arial"/>
              </w:rPr>
              <w:t>(Chaudhary, 2022)</w:t>
            </w:r>
            <w:r w:rsidRPr="00BC2284">
              <w:rPr>
                <w:rFonts w:ascii="Arial" w:hAnsi="Arial" w:cs="Arial"/>
              </w:rPr>
              <w:fldChar w:fldCharType="end"/>
            </w:r>
          </w:p>
        </w:tc>
      </w:tr>
      <w:tr w:rsidR="005A7B64" w:rsidRPr="00BC2284" w14:paraId="7A01416A" w14:textId="77777777" w:rsidTr="008063B4">
        <w:trPr>
          <w:trHeight w:val="366"/>
        </w:trPr>
        <w:tc>
          <w:tcPr>
            <w:tcW w:w="1808" w:type="dxa"/>
            <w:vMerge/>
          </w:tcPr>
          <w:p w14:paraId="4AF37746" w14:textId="77777777" w:rsidR="005A7B64" w:rsidRPr="00BC2284" w:rsidRDefault="005A7B64" w:rsidP="00D54DF2">
            <w:pPr>
              <w:spacing w:after="0" w:line="276" w:lineRule="auto"/>
              <w:jc w:val="both"/>
              <w:rPr>
                <w:rFonts w:ascii="Arial" w:hAnsi="Arial" w:cs="Arial"/>
              </w:rPr>
            </w:pPr>
          </w:p>
        </w:tc>
        <w:tc>
          <w:tcPr>
            <w:tcW w:w="2293" w:type="dxa"/>
          </w:tcPr>
          <w:p w14:paraId="79339F01" w14:textId="77777777" w:rsidR="005A7B64" w:rsidRPr="00BC2284" w:rsidRDefault="005A7B64" w:rsidP="00D54DF2">
            <w:pPr>
              <w:spacing w:after="0" w:line="276" w:lineRule="auto"/>
              <w:jc w:val="both"/>
              <w:rPr>
                <w:rFonts w:ascii="Arial" w:hAnsi="Arial" w:cs="Arial"/>
              </w:rPr>
            </w:pPr>
            <w:r w:rsidRPr="00BC2284">
              <w:rPr>
                <w:rFonts w:ascii="Arial" w:hAnsi="Arial" w:cs="Arial"/>
              </w:rPr>
              <w:t>Training</w:t>
            </w:r>
          </w:p>
        </w:tc>
        <w:tc>
          <w:tcPr>
            <w:tcW w:w="1818" w:type="dxa"/>
          </w:tcPr>
          <w:p w14:paraId="4C67DCC1"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478CA776" w14:textId="53F826EE"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uQKZVLVC","properties":{"formattedCitation":"(Uddin et al., 2024)","plainCitation":"(Uddin et al., 2024)","noteIndex":0},"citationItems":[{"id":240,"uris":["http://zotero.org/users/local/Xtum4kXA/items/CWDWGDN3"],"itemData":{"id":240,"type":"article-journal","container-title":"Environment, Development and Sustainability","DOI":"10.1007/s10668-024-04545-1","ISSN":"1573-2975","issue":"7","journalAbbreviation":"Environ Dev Sustain","language":"en","page":"15803-15823","source":"DOI.org (Crossref)","title":"An econometric analysis of factors affecting vegetable growers' interest in good agricultural practices: a case of rural Bangladesh","title-short":"An econometric analysis of factors affecting vegetable growers' interest in good agricultural practices","volume":"27","author":[{"family":"Uddin","given":"Mohammed Nasir"},{"family":"Akter","given":"Sharmin"},{"family":"Roy","given":"Debashis"},{"family":"Dev","given":"Debashish Sarker"},{"family":"Mithun","given":"Md. Nur Alom Sarkar"},{"family":"Rahman","given":"Saifur"},{"family":"Mahmud","given":"Md. Shakib"},{"family":"Donaldson","given":"Joseph L."}],"issued":{"date-parts":[["2024",2,19]]}}}],"schema":"https://github.com/citation-style-language/schema/raw/master/csl-citation.json"} </w:instrText>
            </w:r>
            <w:r w:rsidRPr="00BC2284">
              <w:rPr>
                <w:rFonts w:ascii="Arial" w:hAnsi="Arial" w:cs="Arial"/>
              </w:rPr>
              <w:fldChar w:fldCharType="separate"/>
            </w:r>
            <w:r w:rsidRPr="00BC2284">
              <w:rPr>
                <w:rFonts w:ascii="Arial" w:hAnsi="Arial" w:cs="Arial"/>
              </w:rPr>
              <w:t>(Uddin et al., 2024)</w:t>
            </w:r>
            <w:r w:rsidRPr="00BC2284">
              <w:rPr>
                <w:rFonts w:ascii="Arial" w:hAnsi="Arial" w:cs="Arial"/>
              </w:rPr>
              <w:fldChar w:fldCharType="end"/>
            </w:r>
          </w:p>
        </w:tc>
      </w:tr>
      <w:tr w:rsidR="005A7B64" w:rsidRPr="00BC2284" w14:paraId="10DDE3A8" w14:textId="77777777" w:rsidTr="008063B4">
        <w:trPr>
          <w:trHeight w:val="368"/>
        </w:trPr>
        <w:tc>
          <w:tcPr>
            <w:tcW w:w="1808" w:type="dxa"/>
            <w:vMerge/>
          </w:tcPr>
          <w:p w14:paraId="1D3780C3" w14:textId="77777777" w:rsidR="005A7B64" w:rsidRPr="00BC2284" w:rsidRDefault="005A7B64" w:rsidP="00D54DF2">
            <w:pPr>
              <w:spacing w:after="0" w:line="276" w:lineRule="auto"/>
              <w:jc w:val="both"/>
              <w:rPr>
                <w:rFonts w:ascii="Arial" w:hAnsi="Arial" w:cs="Arial"/>
              </w:rPr>
            </w:pPr>
          </w:p>
        </w:tc>
        <w:tc>
          <w:tcPr>
            <w:tcW w:w="2293" w:type="dxa"/>
          </w:tcPr>
          <w:p w14:paraId="7553790D" w14:textId="77777777" w:rsidR="005A7B64" w:rsidRPr="00BC2284" w:rsidRDefault="005A7B64" w:rsidP="00D54DF2">
            <w:pPr>
              <w:spacing w:after="0" w:line="276" w:lineRule="auto"/>
              <w:jc w:val="both"/>
              <w:rPr>
                <w:rFonts w:ascii="Arial" w:hAnsi="Arial" w:cs="Arial"/>
              </w:rPr>
            </w:pPr>
            <w:r w:rsidRPr="00BC2284">
              <w:rPr>
                <w:rFonts w:ascii="Arial" w:hAnsi="Arial" w:cs="Arial"/>
              </w:rPr>
              <w:t xml:space="preserve">Digital competence </w:t>
            </w:r>
          </w:p>
        </w:tc>
        <w:tc>
          <w:tcPr>
            <w:tcW w:w="1818" w:type="dxa"/>
          </w:tcPr>
          <w:p w14:paraId="1E57DB1D"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2B7DB6E3" w14:textId="0B3E357D"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SUbcLCvG","properties":{"formattedCitation":"(Miine et al., 2023)","plainCitation":"(Miine et al., 2023)","noteIndex":0},"citationItems":[{"id":241,"uris":["http://zotero.org/users/local/Xtum4kXA/items/7B6HMEG2"],"itemData":{"id":241,"type":"article-journal","container-title":"Heliyon","ISSN":"2405-8440","issue":"12","journalAbbreviation":"Heliyon","note":"publisher: Elsevier","title":"Drivers and intensity of adoption of digital agricultural services by smallholder farmers in Ghana","volume":"9","author":[{"family":"Miine","given":"Licarion Kunwedomo"},{"family":"Akorsu","given":"Angela Dziedzom"},{"family":"Boampong","given":"Owusu"},{"family":"Bukari","given":"Shaibu"}],"issued":{"date-parts":[["2023"]]}}}],"schema":"https://github.com/citation-style-language/schema/raw/master/csl-citation.json"} </w:instrText>
            </w:r>
            <w:r w:rsidRPr="00BC2284">
              <w:rPr>
                <w:rFonts w:ascii="Arial" w:hAnsi="Arial" w:cs="Arial"/>
              </w:rPr>
              <w:fldChar w:fldCharType="separate"/>
            </w:r>
            <w:r w:rsidRPr="00BC2284">
              <w:rPr>
                <w:rFonts w:ascii="Arial" w:hAnsi="Arial" w:cs="Arial"/>
              </w:rPr>
              <w:t>(Miine et al., 2023)</w:t>
            </w:r>
            <w:r w:rsidRPr="00BC2284">
              <w:rPr>
                <w:rFonts w:ascii="Arial" w:hAnsi="Arial" w:cs="Arial"/>
              </w:rPr>
              <w:fldChar w:fldCharType="end"/>
            </w:r>
          </w:p>
        </w:tc>
      </w:tr>
      <w:tr w:rsidR="005A7B64" w:rsidRPr="00BC2284" w14:paraId="3FBFEC13" w14:textId="77777777" w:rsidTr="008063B4">
        <w:trPr>
          <w:trHeight w:val="368"/>
        </w:trPr>
        <w:tc>
          <w:tcPr>
            <w:tcW w:w="1808" w:type="dxa"/>
            <w:vMerge/>
          </w:tcPr>
          <w:p w14:paraId="2B73588F" w14:textId="77777777" w:rsidR="005A7B64" w:rsidRPr="00BC2284" w:rsidRDefault="005A7B64" w:rsidP="00D54DF2">
            <w:pPr>
              <w:spacing w:after="0" w:line="276" w:lineRule="auto"/>
              <w:jc w:val="both"/>
              <w:rPr>
                <w:rFonts w:ascii="Arial" w:hAnsi="Arial" w:cs="Arial"/>
              </w:rPr>
            </w:pPr>
          </w:p>
        </w:tc>
        <w:tc>
          <w:tcPr>
            <w:tcW w:w="2293" w:type="dxa"/>
          </w:tcPr>
          <w:p w14:paraId="03192618" w14:textId="77777777" w:rsidR="005A7B64" w:rsidRPr="00BC2284" w:rsidRDefault="005A7B64" w:rsidP="00D54DF2">
            <w:pPr>
              <w:spacing w:after="0" w:line="276" w:lineRule="auto"/>
              <w:jc w:val="both"/>
              <w:rPr>
                <w:rFonts w:ascii="Arial" w:hAnsi="Arial" w:cs="Arial"/>
              </w:rPr>
            </w:pPr>
            <w:r w:rsidRPr="00BC2284">
              <w:rPr>
                <w:rFonts w:ascii="Arial" w:hAnsi="Arial" w:cs="Arial"/>
              </w:rPr>
              <w:t>Mass media</w:t>
            </w:r>
          </w:p>
        </w:tc>
        <w:tc>
          <w:tcPr>
            <w:tcW w:w="1818" w:type="dxa"/>
          </w:tcPr>
          <w:p w14:paraId="76D70669"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321DE3FB" w14:textId="67025191"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9wP3BX9J","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Pr="00BC2284">
              <w:rPr>
                <w:rFonts w:ascii="Arial" w:hAnsi="Arial" w:cs="Arial"/>
              </w:rPr>
              <w:fldChar w:fldCharType="separate"/>
            </w:r>
            <w:r w:rsidRPr="00BC2284">
              <w:rPr>
                <w:rFonts w:ascii="Arial" w:hAnsi="Arial" w:cs="Arial"/>
              </w:rPr>
              <w:t>(G, 2021)</w:t>
            </w:r>
            <w:r w:rsidRPr="00BC2284">
              <w:rPr>
                <w:rFonts w:ascii="Arial" w:hAnsi="Arial" w:cs="Arial"/>
              </w:rPr>
              <w:fldChar w:fldCharType="end"/>
            </w:r>
          </w:p>
        </w:tc>
      </w:tr>
      <w:tr w:rsidR="005A7B64" w:rsidRPr="00BC2284" w14:paraId="4888ECFE" w14:textId="77777777" w:rsidTr="008063B4">
        <w:trPr>
          <w:trHeight w:val="207"/>
        </w:trPr>
        <w:tc>
          <w:tcPr>
            <w:tcW w:w="1808" w:type="dxa"/>
            <w:vMerge w:val="restart"/>
          </w:tcPr>
          <w:p w14:paraId="40D07137" w14:textId="39F3008C" w:rsidR="005A7B64" w:rsidRPr="00BC2284" w:rsidRDefault="005A7B64" w:rsidP="00D54DF2">
            <w:pPr>
              <w:spacing w:after="0" w:line="276" w:lineRule="auto"/>
              <w:jc w:val="both"/>
              <w:rPr>
                <w:rFonts w:ascii="Arial" w:hAnsi="Arial" w:cs="Arial"/>
              </w:rPr>
            </w:pPr>
            <w:r w:rsidRPr="00BC2284">
              <w:rPr>
                <w:rFonts w:ascii="Arial" w:hAnsi="Arial" w:cs="Arial"/>
              </w:rPr>
              <w:t>4. Markets and financial factor</w:t>
            </w:r>
            <w:r w:rsidR="00D54DF2" w:rsidRPr="00BC2284">
              <w:rPr>
                <w:rFonts w:ascii="Arial" w:hAnsi="Arial" w:cs="Arial"/>
              </w:rPr>
              <w:t>s</w:t>
            </w:r>
          </w:p>
        </w:tc>
        <w:tc>
          <w:tcPr>
            <w:tcW w:w="2293" w:type="dxa"/>
          </w:tcPr>
          <w:p w14:paraId="17941C6E" w14:textId="77777777" w:rsidR="005A7B64" w:rsidRPr="00BC2284" w:rsidRDefault="005A7B64" w:rsidP="00D54DF2">
            <w:pPr>
              <w:spacing w:after="0" w:line="276" w:lineRule="auto"/>
              <w:jc w:val="both"/>
              <w:rPr>
                <w:rFonts w:ascii="Arial" w:hAnsi="Arial" w:cs="Arial"/>
              </w:rPr>
            </w:pPr>
            <w:r w:rsidRPr="00BC2284">
              <w:rPr>
                <w:rFonts w:ascii="Arial" w:hAnsi="Arial" w:cs="Arial"/>
              </w:rPr>
              <w:t>Access to credit</w:t>
            </w:r>
          </w:p>
        </w:tc>
        <w:tc>
          <w:tcPr>
            <w:tcW w:w="1818" w:type="dxa"/>
          </w:tcPr>
          <w:p w14:paraId="28136C72"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0C342C01" w14:textId="1D94917C"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liqX3S0x","properties":{"formattedCitation":"(Kule et al., 2025)","plainCitation":"(Kule et al., 2025)","noteIndex":0},"citationItems":[{"id":242,"uris":["http://zotero.org/users/local/Xtum4kXA/items/TVMDW8DG"],"itemData":{"id":242,"type":"article-journal","container-title":"Discover Sustainability","DOI":"10.1007/s43621-025-00929-z","ISSN":"2662-9984","issue":"1","journalAbbreviation":"Discov Sustain","language":"en","page":"210","source":"DOI.org (Crossref)","title":"Farmer perceptions and their implications for adoption of sustainable agricultural intensification practices","volume":"6","author":[{"family":"Kule","given":"Enos Katya"},{"family":"Obia","given":"Alfred"},{"family":"Agole","given":"David"},{"family":"Okello","given":"Daniel Micheal"},{"family":"Odongo","given":"Walter"}],"issued":{"date-parts":[["2025",3,26]]}}}],"schema":"https://github.com/citation-style-language/schema/raw/master/csl-citation.json"} </w:instrText>
            </w:r>
            <w:r w:rsidRPr="00BC2284">
              <w:rPr>
                <w:rFonts w:ascii="Arial" w:hAnsi="Arial" w:cs="Arial"/>
              </w:rPr>
              <w:fldChar w:fldCharType="separate"/>
            </w:r>
            <w:r w:rsidRPr="00BC2284">
              <w:rPr>
                <w:rFonts w:ascii="Arial" w:hAnsi="Arial" w:cs="Arial"/>
              </w:rPr>
              <w:t>(Kule et al., 2025)</w:t>
            </w:r>
            <w:r w:rsidRPr="00BC2284">
              <w:rPr>
                <w:rFonts w:ascii="Arial" w:hAnsi="Arial" w:cs="Arial"/>
              </w:rPr>
              <w:fldChar w:fldCharType="end"/>
            </w:r>
          </w:p>
        </w:tc>
      </w:tr>
      <w:tr w:rsidR="005A7B64" w:rsidRPr="00BC2284" w14:paraId="53A49323" w14:textId="77777777" w:rsidTr="008063B4">
        <w:trPr>
          <w:trHeight w:val="454"/>
        </w:trPr>
        <w:tc>
          <w:tcPr>
            <w:tcW w:w="1808" w:type="dxa"/>
            <w:vMerge/>
          </w:tcPr>
          <w:p w14:paraId="47F8A2D1" w14:textId="77777777" w:rsidR="005A7B64" w:rsidRPr="00BC2284" w:rsidRDefault="005A7B64" w:rsidP="00D54DF2">
            <w:pPr>
              <w:spacing w:after="0" w:line="276" w:lineRule="auto"/>
              <w:jc w:val="both"/>
              <w:rPr>
                <w:rFonts w:ascii="Arial" w:hAnsi="Arial" w:cs="Arial"/>
              </w:rPr>
            </w:pPr>
          </w:p>
        </w:tc>
        <w:tc>
          <w:tcPr>
            <w:tcW w:w="2293" w:type="dxa"/>
          </w:tcPr>
          <w:p w14:paraId="288AFDE6" w14:textId="77777777" w:rsidR="005A7B64" w:rsidRPr="00BC2284" w:rsidRDefault="005A7B64" w:rsidP="00D54DF2">
            <w:pPr>
              <w:spacing w:after="0" w:line="276" w:lineRule="auto"/>
              <w:jc w:val="both"/>
              <w:rPr>
                <w:rFonts w:ascii="Arial" w:hAnsi="Arial" w:cs="Arial"/>
              </w:rPr>
            </w:pPr>
            <w:r w:rsidRPr="00BC2284">
              <w:rPr>
                <w:rFonts w:ascii="Arial" w:hAnsi="Arial" w:cs="Arial"/>
              </w:rPr>
              <w:t>Market access</w:t>
            </w:r>
          </w:p>
        </w:tc>
        <w:tc>
          <w:tcPr>
            <w:tcW w:w="1818" w:type="dxa"/>
          </w:tcPr>
          <w:p w14:paraId="773B2F73"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3498593F" w14:textId="0F503637" w:rsidR="005A7B64" w:rsidRPr="00BC2284" w:rsidRDefault="00162900" w:rsidP="00D54DF2">
            <w:pPr>
              <w:spacing w:after="0" w:line="276" w:lineRule="auto"/>
              <w:jc w:val="both"/>
              <w:rPr>
                <w:rFonts w:ascii="Arial" w:hAnsi="Arial" w:cs="Arial"/>
                <w:lang w:val="de-DE"/>
              </w:rPr>
            </w:pPr>
            <w:r w:rsidRPr="00BC2284">
              <w:rPr>
                <w:rFonts w:ascii="Arial" w:hAnsi="Arial" w:cs="Arial"/>
              </w:rPr>
              <w:fldChar w:fldCharType="begin"/>
            </w:r>
            <w:r w:rsidRPr="00BC2284">
              <w:rPr>
                <w:rFonts w:ascii="Arial" w:hAnsi="Arial" w:cs="Arial"/>
                <w:lang w:val="de-DE"/>
              </w:rPr>
              <w:instrText xml:space="preserve"> ADDIN ZOTERO_ITEM CSL_CITATION {"citationID":"QBzOeufR","properties":{"formattedCitation":"(Dung et al., 2018)","plainCitation":"(Dung et al., 2018)","noteIndex":0},"citationItems":[{"id":239,"uris":["http://zotero.org/users/local/Xtum4kXA/items/JZJ6P75G"],"itemData":{"id":239,"type":"article-journal","abstract":"Farmers’ adoption of sustainable agricultural technologies guarantees for increasing their income/profit, providing quality agricultural products for the society, and preserving tolerance limits of ecological agriculture. This study analyzes factors affecting the adoption behavior of sustainable agricultural technologies among rice farmers in the Mekong Delta, Vietnam based on the binary logit model. The result shows that factors affecting the adoption behavior are i) human capital; ii) farm size; iii) social capital; iv) extension and v) access to the market. The study also gives policy implications, which make the scientific foundation for policymakers in promoting the adoption of sustainable production","DOI":"10.22004/AG.ECON.338434","language":"Eng","note":"publisher: Unknown","source":"DOI.org (Datacite)","title":"The Determinants of Rice Farmers</w:instrText>
            </w:r>
            <w:r w:rsidRPr="00BC2284">
              <w:rPr>
                <w:rFonts w:ascii="Arial" w:hAnsi="Arial" w:cs="Arial"/>
              </w:rPr>
              <w:instrText>�</w:instrText>
            </w:r>
            <w:r w:rsidRPr="00BC2284">
              <w:rPr>
                <w:rFonts w:ascii="Arial" w:hAnsi="Arial" w:cs="Arial"/>
                <w:lang w:val="de-DE"/>
              </w:rPr>
              <w:instrText xml:space="preserve"> Adoption of Sustainable Agricultural Technologies in the Mekong Delta, Vietnam","URL":"https://ageconsearch.umn.edu/record/338434","author":[{"family":"Dung","given":"Luu Tien"},{"family":"Phi Ho","given":"Dinh"},{"family":"Thi Kim Hiep","given":"Nguyen"},{"family":"Hoi","given":"Phan Thi"}],"accessed":{"date-parts":[["2025",11,25]]},"issued":{"date-parts":[["2018"]]}}}],"schema":"https://github.com/citation-style-language/schema/raw/master/csl-citation.json"} </w:instrText>
            </w:r>
            <w:r w:rsidRPr="00BC2284">
              <w:rPr>
                <w:rFonts w:ascii="Arial" w:hAnsi="Arial" w:cs="Arial"/>
              </w:rPr>
              <w:fldChar w:fldCharType="separate"/>
            </w:r>
            <w:r w:rsidRPr="00BC2284">
              <w:rPr>
                <w:rFonts w:ascii="Arial" w:hAnsi="Arial" w:cs="Arial"/>
                <w:lang w:val="de-DE"/>
              </w:rPr>
              <w:t>(Dung et al., 2018)</w:t>
            </w:r>
            <w:r w:rsidRPr="00BC2284">
              <w:rPr>
                <w:rFonts w:ascii="Arial" w:hAnsi="Arial" w:cs="Arial"/>
              </w:rPr>
              <w:fldChar w:fldCharType="end"/>
            </w:r>
            <w:r w:rsidRPr="00BC2284">
              <w:rPr>
                <w:rFonts w:ascii="Arial" w:hAnsi="Arial" w:cs="Arial"/>
                <w:lang w:val="de-DE"/>
              </w:rPr>
              <w:t>,</w:t>
            </w:r>
            <w:r w:rsidR="005A7B64" w:rsidRPr="00BC2284">
              <w:rPr>
                <w:rFonts w:ascii="Arial" w:hAnsi="Arial" w:cs="Arial"/>
                <w:lang w:val="de-DE"/>
              </w:rPr>
              <w:t xml:space="preserve"> </w:t>
            </w:r>
            <w:r w:rsidRPr="00BC2284">
              <w:rPr>
                <w:rFonts w:ascii="Arial" w:hAnsi="Arial" w:cs="Arial"/>
              </w:rPr>
              <w:fldChar w:fldCharType="begin"/>
            </w:r>
            <w:r w:rsidRPr="00BC2284">
              <w:rPr>
                <w:rFonts w:ascii="Arial" w:hAnsi="Arial" w:cs="Arial"/>
                <w:lang w:val="de-DE"/>
              </w:rPr>
              <w:instrText xml:space="preserve"> ADDIN ZOTERO_ITEM CSL_CITATION {"citationID":"z9moFh3I","properties":{"formattedCitation":"(Diaz et al., 2022)","plainCitation":"(Diaz et al., 2022)","noteIndex":0},"citationItems":[{"id":243,"uris":["http://zotero.org/users/local/Xtum4kXA/items/QMASZW7L"],"itemData":{"id":243,"type":"article-journal","container-title":"Journal of the Saudi Society of Agricultural Sciences","DOI":"10.1016/j.jssas.2021.12.001","ISSN":"1658077X","issue":"7","journalAbbreviation":"Journal of the Saudi Society of Agricultural Sciences","language":"en","page":"440-451","source":"DOI.org (Crossref)","title":"Socioeconomic determinants that influence the agricultural practices of small farm families in northern Colombia","volume":"21","author":[{"family":"Diaz","given":"R. Tatis"},{"family":"Pinto Osorio","given":"D."},{"family":"Medina Hernández","given":"Edith"},{"family":"Moreno Pallares","given":"M."},{"family":"Canales","given":"Fausto A."},{"family":"Corrales Paternina","given":"A."},{"family":"Echeverría-González","given":"A."}],"issued":{"date-parts":[["2022",10]]}}}],"schema":"https://github.com/citation-style-language/schema/raw/master/csl-citation.json"} </w:instrText>
            </w:r>
            <w:r w:rsidRPr="00BC2284">
              <w:rPr>
                <w:rFonts w:ascii="Arial" w:hAnsi="Arial" w:cs="Arial"/>
              </w:rPr>
              <w:fldChar w:fldCharType="separate"/>
            </w:r>
            <w:r w:rsidRPr="00BC2284">
              <w:rPr>
                <w:rFonts w:ascii="Arial" w:hAnsi="Arial" w:cs="Arial"/>
                <w:lang w:val="de-DE"/>
              </w:rPr>
              <w:t>(Diaz et al., 2022)</w:t>
            </w:r>
            <w:r w:rsidRPr="00BC2284">
              <w:rPr>
                <w:rFonts w:ascii="Arial" w:hAnsi="Arial" w:cs="Arial"/>
              </w:rPr>
              <w:fldChar w:fldCharType="end"/>
            </w:r>
          </w:p>
        </w:tc>
      </w:tr>
      <w:tr w:rsidR="005A7B64" w:rsidRPr="00BC2284" w14:paraId="67A9CDAD" w14:textId="77777777" w:rsidTr="008063B4">
        <w:trPr>
          <w:trHeight w:val="303"/>
        </w:trPr>
        <w:tc>
          <w:tcPr>
            <w:tcW w:w="1808" w:type="dxa"/>
            <w:vMerge/>
          </w:tcPr>
          <w:p w14:paraId="6BAD89F7" w14:textId="77777777" w:rsidR="005A7B64" w:rsidRPr="00BC2284" w:rsidRDefault="005A7B64" w:rsidP="00D54DF2">
            <w:pPr>
              <w:spacing w:after="0" w:line="276" w:lineRule="auto"/>
              <w:jc w:val="both"/>
              <w:rPr>
                <w:rFonts w:ascii="Arial" w:hAnsi="Arial" w:cs="Arial"/>
                <w:lang w:val="de-DE"/>
              </w:rPr>
            </w:pPr>
          </w:p>
        </w:tc>
        <w:tc>
          <w:tcPr>
            <w:tcW w:w="2293" w:type="dxa"/>
          </w:tcPr>
          <w:p w14:paraId="7B92CA47" w14:textId="77777777" w:rsidR="005A7B64" w:rsidRPr="00BC2284" w:rsidRDefault="005A7B64" w:rsidP="00D54DF2">
            <w:pPr>
              <w:spacing w:after="0" w:line="276" w:lineRule="auto"/>
              <w:jc w:val="both"/>
              <w:rPr>
                <w:rFonts w:ascii="Arial" w:hAnsi="Arial" w:cs="Arial"/>
              </w:rPr>
            </w:pPr>
            <w:r w:rsidRPr="00BC2284">
              <w:rPr>
                <w:rFonts w:ascii="Arial" w:hAnsi="Arial" w:cs="Arial"/>
              </w:rPr>
              <w:t>Off-farm income</w:t>
            </w:r>
          </w:p>
        </w:tc>
        <w:tc>
          <w:tcPr>
            <w:tcW w:w="1818" w:type="dxa"/>
          </w:tcPr>
          <w:p w14:paraId="4967083E" w14:textId="77777777" w:rsidR="005A7B64" w:rsidRPr="00BC2284" w:rsidRDefault="005A7B64" w:rsidP="00D54DF2">
            <w:pPr>
              <w:spacing w:after="0" w:line="276" w:lineRule="auto"/>
              <w:jc w:val="both"/>
              <w:rPr>
                <w:rFonts w:ascii="Arial" w:hAnsi="Arial" w:cs="Arial"/>
              </w:rPr>
            </w:pPr>
            <w:r w:rsidRPr="00BC2284">
              <w:rPr>
                <w:rFonts w:ascii="Arial" w:hAnsi="Arial" w:cs="Arial"/>
              </w:rPr>
              <w:t>Negative</w:t>
            </w:r>
          </w:p>
        </w:tc>
        <w:tc>
          <w:tcPr>
            <w:tcW w:w="3181" w:type="dxa"/>
          </w:tcPr>
          <w:p w14:paraId="10B41582" w14:textId="39168D90"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d1SB50BW","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Pr="00BC2284">
              <w:rPr>
                <w:rFonts w:ascii="Arial" w:hAnsi="Arial" w:cs="Arial"/>
              </w:rPr>
              <w:fldChar w:fldCharType="separate"/>
            </w:r>
            <w:r w:rsidRPr="00BC2284">
              <w:rPr>
                <w:rFonts w:ascii="Arial" w:hAnsi="Arial" w:cs="Arial"/>
              </w:rPr>
              <w:t>(Finizola e Silva et al., 2024)</w:t>
            </w:r>
            <w:r w:rsidRPr="00BC2284">
              <w:rPr>
                <w:rFonts w:ascii="Arial" w:hAnsi="Arial" w:cs="Arial"/>
              </w:rPr>
              <w:fldChar w:fldCharType="end"/>
            </w:r>
          </w:p>
        </w:tc>
      </w:tr>
      <w:tr w:rsidR="005A7B64" w:rsidRPr="00BC2284" w14:paraId="243813D3" w14:textId="77777777" w:rsidTr="008063B4">
        <w:trPr>
          <w:trHeight w:val="500"/>
        </w:trPr>
        <w:tc>
          <w:tcPr>
            <w:tcW w:w="1808" w:type="dxa"/>
            <w:vMerge/>
          </w:tcPr>
          <w:p w14:paraId="7844618D" w14:textId="77777777" w:rsidR="005A7B64" w:rsidRPr="00BC2284" w:rsidRDefault="005A7B64" w:rsidP="00D54DF2">
            <w:pPr>
              <w:spacing w:after="0" w:line="276" w:lineRule="auto"/>
              <w:jc w:val="both"/>
              <w:rPr>
                <w:rFonts w:ascii="Arial" w:hAnsi="Arial" w:cs="Arial"/>
              </w:rPr>
            </w:pPr>
          </w:p>
        </w:tc>
        <w:tc>
          <w:tcPr>
            <w:tcW w:w="2293" w:type="dxa"/>
          </w:tcPr>
          <w:p w14:paraId="725F5A27" w14:textId="77777777" w:rsidR="005A7B64" w:rsidRPr="00BC2284" w:rsidRDefault="005A7B64" w:rsidP="00D54DF2">
            <w:pPr>
              <w:spacing w:after="0" w:line="276" w:lineRule="auto"/>
              <w:jc w:val="both"/>
              <w:rPr>
                <w:rFonts w:ascii="Arial" w:hAnsi="Arial" w:cs="Arial"/>
              </w:rPr>
            </w:pPr>
            <w:r w:rsidRPr="00BC2284">
              <w:rPr>
                <w:rFonts w:ascii="Arial" w:hAnsi="Arial" w:cs="Arial"/>
              </w:rPr>
              <w:t>Transport facilities</w:t>
            </w:r>
          </w:p>
        </w:tc>
        <w:tc>
          <w:tcPr>
            <w:tcW w:w="1818" w:type="dxa"/>
          </w:tcPr>
          <w:p w14:paraId="4F1274CA"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12175582" w14:textId="2FA2912D"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00E74C26" w:rsidRPr="00BC2284">
              <w:rPr>
                <w:rFonts w:ascii="Arial" w:hAnsi="Arial" w:cs="Arial"/>
              </w:rPr>
              <w:instrText xml:space="preserve"> ADDIN ZOTERO_ITEM CSL_CITATION {"citationID":"sdHZ99WM","properties":{"formattedCitation":"(Laosutsan et al., 2019a)","plainCitation":"(Laosutsan et al., 2019a)","noteIndex":0},"citationItems":[{"id":199,"uris":["http://zotero.org/users/local/Xtum4kXA/items/WZLNG63N"],"itemData":{"id":199,"type":"article-journal","container-title":"International Journal of the Commons","DOI":"10.5334/ijc.895","ISSN":"1875-0281","issue":"2","language":"en","license":"http://creativecommons.org/licenses/by/4.0","page":"867-880","source":"DOI.org (Crossref)","title":"Factors Influencing the Adoption of Good Agricultural Practices and Export Decision of Thailand’s Vegetable Farmers","volume":"13","author":[{"family":"Laosutsan","given":"Pheesphan"},{"family":"Shivakoti","given":"Ganesh P."},{"family":"Soni","given":"Peeyush"}],"issued":{"date-parts":[["2019",10,30]]}}}],"schema":"https://github.com/citation-style-language/schema/raw/master/csl-citation.json"} </w:instrText>
            </w:r>
            <w:r w:rsidRPr="00BC2284">
              <w:rPr>
                <w:rFonts w:ascii="Arial" w:hAnsi="Arial" w:cs="Arial"/>
              </w:rPr>
              <w:fldChar w:fldCharType="separate"/>
            </w:r>
            <w:r w:rsidR="00E74C26" w:rsidRPr="00BC2284">
              <w:rPr>
                <w:rFonts w:ascii="Arial" w:hAnsi="Arial" w:cs="Arial"/>
              </w:rPr>
              <w:t>(Laosutsan et al., 2019)</w:t>
            </w:r>
            <w:r w:rsidRPr="00BC2284">
              <w:rPr>
                <w:rFonts w:ascii="Arial" w:hAnsi="Arial" w:cs="Arial"/>
              </w:rPr>
              <w:fldChar w:fldCharType="end"/>
            </w:r>
          </w:p>
        </w:tc>
      </w:tr>
      <w:tr w:rsidR="005A7B64" w:rsidRPr="00BC2284" w14:paraId="7F1B0EA5" w14:textId="77777777" w:rsidTr="008063B4">
        <w:trPr>
          <w:trHeight w:val="366"/>
        </w:trPr>
        <w:tc>
          <w:tcPr>
            <w:tcW w:w="1808" w:type="dxa"/>
            <w:vMerge w:val="restart"/>
          </w:tcPr>
          <w:p w14:paraId="165D56F4" w14:textId="4934C2C7" w:rsidR="005A7B64" w:rsidRPr="00BC2284" w:rsidRDefault="005A7B64" w:rsidP="00D54DF2">
            <w:pPr>
              <w:spacing w:after="0" w:line="276" w:lineRule="auto"/>
              <w:jc w:val="both"/>
              <w:rPr>
                <w:rFonts w:ascii="Arial" w:hAnsi="Arial" w:cs="Arial"/>
              </w:rPr>
            </w:pPr>
            <w:r w:rsidRPr="00BC2284">
              <w:rPr>
                <w:rFonts w:ascii="Arial" w:hAnsi="Arial" w:cs="Arial"/>
              </w:rPr>
              <w:t>5.</w:t>
            </w:r>
            <w:r w:rsidR="00D54DF2" w:rsidRPr="00BC2284">
              <w:rPr>
                <w:rFonts w:ascii="Arial" w:hAnsi="Arial" w:cs="Arial"/>
              </w:rPr>
              <w:t xml:space="preserve"> </w:t>
            </w:r>
            <w:r w:rsidRPr="00BC2284">
              <w:rPr>
                <w:rFonts w:ascii="Arial" w:hAnsi="Arial" w:cs="Arial"/>
              </w:rPr>
              <w:t>Social factor</w:t>
            </w:r>
          </w:p>
        </w:tc>
        <w:tc>
          <w:tcPr>
            <w:tcW w:w="2293" w:type="dxa"/>
          </w:tcPr>
          <w:p w14:paraId="15DD8531" w14:textId="77777777" w:rsidR="005A7B64" w:rsidRPr="00BC2284" w:rsidRDefault="005A7B64" w:rsidP="00D54DF2">
            <w:pPr>
              <w:spacing w:after="0" w:line="276" w:lineRule="auto"/>
              <w:jc w:val="both"/>
              <w:rPr>
                <w:rFonts w:ascii="Arial" w:hAnsi="Arial" w:cs="Arial"/>
              </w:rPr>
            </w:pPr>
            <w:r w:rsidRPr="00BC2284">
              <w:rPr>
                <w:rFonts w:ascii="Arial" w:hAnsi="Arial" w:cs="Arial"/>
              </w:rPr>
              <w:t>Farmer group</w:t>
            </w:r>
          </w:p>
        </w:tc>
        <w:tc>
          <w:tcPr>
            <w:tcW w:w="1818" w:type="dxa"/>
          </w:tcPr>
          <w:p w14:paraId="6E4B6544"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5D78D1F2" w14:textId="7C56A38B" w:rsidR="005A7B64" w:rsidRPr="00BC2284" w:rsidRDefault="00162900"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KrdoxvK0","properties":{"formattedCitation":"(Kule et al., 2025)","plainCitation":"(Kule et al., 2025)","noteIndex":0},"citationItems":[{"id":242,"uris":["http://zotero.org/users/local/Xtum4kXA/items/TVMDW8DG"],"itemData":{"id":242,"type":"article-journal","container-title":"Discover Sustainability","DOI":"10.1007/s43621-025-00929-z","ISSN":"2662-9984","issue":"1","journalAbbreviation":"Discov Sustain","language":"en","page":"210","source":"DOI.org (Crossref)","title":"Farmer perceptions and their implications for adoption of sustainable agricultural intensification practices","volume":"6","author":[{"family":"Kule","given":"Enos Katya"},{"family":"Obia","given":"Alfred"},{"family":"Agole","given":"David"},{"family":"Okello","given":"Daniel Micheal"},{"family":"Odongo","given":"Walter"}],"issued":{"date-parts":[["2025",3,26]]}}}],"schema":"https://github.com/citation-style-language/schema/raw/master/csl-citation.json"} </w:instrText>
            </w:r>
            <w:r w:rsidRPr="00BC2284">
              <w:rPr>
                <w:rFonts w:ascii="Arial" w:hAnsi="Arial" w:cs="Arial"/>
              </w:rPr>
              <w:fldChar w:fldCharType="separate"/>
            </w:r>
            <w:r w:rsidRPr="00BC2284">
              <w:rPr>
                <w:rFonts w:ascii="Arial" w:hAnsi="Arial" w:cs="Arial"/>
              </w:rPr>
              <w:t>(Kule et al., 2025)</w:t>
            </w:r>
            <w:r w:rsidRPr="00BC2284">
              <w:rPr>
                <w:rFonts w:ascii="Arial" w:hAnsi="Arial" w:cs="Arial"/>
              </w:rPr>
              <w:fldChar w:fldCharType="end"/>
            </w:r>
          </w:p>
        </w:tc>
      </w:tr>
      <w:tr w:rsidR="005A7B64" w:rsidRPr="00BC2284" w14:paraId="70D6DD38" w14:textId="77777777" w:rsidTr="008063B4">
        <w:trPr>
          <w:trHeight w:val="338"/>
        </w:trPr>
        <w:tc>
          <w:tcPr>
            <w:tcW w:w="1808" w:type="dxa"/>
            <w:vMerge/>
          </w:tcPr>
          <w:p w14:paraId="4C0DD90F" w14:textId="77777777" w:rsidR="005A7B64" w:rsidRPr="00BC2284" w:rsidRDefault="005A7B64" w:rsidP="00D54DF2">
            <w:pPr>
              <w:spacing w:after="0" w:line="276" w:lineRule="auto"/>
              <w:jc w:val="both"/>
              <w:rPr>
                <w:rFonts w:ascii="Arial" w:hAnsi="Arial" w:cs="Arial"/>
              </w:rPr>
            </w:pPr>
          </w:p>
        </w:tc>
        <w:tc>
          <w:tcPr>
            <w:tcW w:w="2293" w:type="dxa"/>
          </w:tcPr>
          <w:p w14:paraId="4A4CFDDF" w14:textId="77777777" w:rsidR="005A7B64" w:rsidRPr="00BC2284" w:rsidRDefault="005A7B64" w:rsidP="00D54DF2">
            <w:pPr>
              <w:spacing w:after="0" w:line="276" w:lineRule="auto"/>
              <w:jc w:val="both"/>
              <w:rPr>
                <w:rFonts w:ascii="Arial" w:hAnsi="Arial" w:cs="Arial"/>
              </w:rPr>
            </w:pPr>
            <w:r w:rsidRPr="00BC2284">
              <w:rPr>
                <w:rFonts w:ascii="Arial" w:hAnsi="Arial" w:cs="Arial"/>
              </w:rPr>
              <w:t>Peer influence</w:t>
            </w:r>
          </w:p>
        </w:tc>
        <w:tc>
          <w:tcPr>
            <w:tcW w:w="1818" w:type="dxa"/>
          </w:tcPr>
          <w:p w14:paraId="06B443A9"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4C94503C" w14:textId="19FA1E8A" w:rsidR="005A7B64" w:rsidRPr="00BC2284" w:rsidRDefault="00052DC3"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pXifKaQx","properties":{"formattedCitation":"(M. S. Islam et al., 2024b)","plainCitation":"(M. S. Islam et al., 2024b)","noteIndex":0},"citationItems":[{"id":244,"uris":["http://zotero.org/users/local/Xtum4kXA/items/BN3C363X"],"itemData":{"id":244,"type":"article-journal","title":"Prospects and challenges of good agricultural practices for vegetable production: In the context of sustainable agriculture in Bangladesh","author":[{"family":"Islam","given":"Md Shazzadul"},{"family":"Yabar","given":"Helmut"},{"family":"Mizunoya","given":"Takeshi"}],"issued":{"date-parts":[["2024"]]}}}],"schema":"https://github.com/citation-style-language/schema/raw/master/csl-citation.json"} </w:instrText>
            </w:r>
            <w:r w:rsidRPr="00BC2284">
              <w:rPr>
                <w:rFonts w:ascii="Arial" w:hAnsi="Arial" w:cs="Arial"/>
              </w:rPr>
              <w:fldChar w:fldCharType="separate"/>
            </w:r>
            <w:r w:rsidRPr="00BC2284">
              <w:rPr>
                <w:rFonts w:ascii="Arial" w:hAnsi="Arial" w:cs="Arial"/>
              </w:rPr>
              <w:t>(Islam et al., 2024)</w:t>
            </w:r>
            <w:r w:rsidRPr="00BC2284">
              <w:rPr>
                <w:rFonts w:ascii="Arial" w:hAnsi="Arial" w:cs="Arial"/>
              </w:rPr>
              <w:fldChar w:fldCharType="end"/>
            </w:r>
          </w:p>
        </w:tc>
      </w:tr>
      <w:tr w:rsidR="005A7B64" w:rsidRPr="00BC2284" w14:paraId="1C428102" w14:textId="77777777" w:rsidTr="008063B4">
        <w:trPr>
          <w:trHeight w:val="366"/>
        </w:trPr>
        <w:tc>
          <w:tcPr>
            <w:tcW w:w="1808" w:type="dxa"/>
          </w:tcPr>
          <w:p w14:paraId="7DF19BDC" w14:textId="46F89339" w:rsidR="005A7B64" w:rsidRPr="00BC2284" w:rsidRDefault="005A7B64" w:rsidP="00D54DF2">
            <w:pPr>
              <w:spacing w:after="0" w:line="276" w:lineRule="auto"/>
              <w:jc w:val="both"/>
              <w:rPr>
                <w:rFonts w:ascii="Arial" w:hAnsi="Arial" w:cs="Arial"/>
              </w:rPr>
            </w:pPr>
            <w:r w:rsidRPr="00BC2284">
              <w:rPr>
                <w:rFonts w:ascii="Arial" w:hAnsi="Arial" w:cs="Arial"/>
              </w:rPr>
              <w:t>6.</w:t>
            </w:r>
            <w:r w:rsidR="00D54DF2" w:rsidRPr="00BC2284">
              <w:rPr>
                <w:rFonts w:ascii="Arial" w:hAnsi="Arial" w:cs="Arial"/>
              </w:rPr>
              <w:t xml:space="preserve"> </w:t>
            </w:r>
            <w:r w:rsidRPr="00BC2284">
              <w:rPr>
                <w:rFonts w:ascii="Arial" w:hAnsi="Arial" w:cs="Arial"/>
              </w:rPr>
              <w:t>Environmental factor</w:t>
            </w:r>
          </w:p>
        </w:tc>
        <w:tc>
          <w:tcPr>
            <w:tcW w:w="2293" w:type="dxa"/>
          </w:tcPr>
          <w:p w14:paraId="38F54421" w14:textId="77777777" w:rsidR="005A7B64" w:rsidRPr="00BC2284" w:rsidRDefault="005A7B64" w:rsidP="00D54DF2">
            <w:pPr>
              <w:spacing w:after="0" w:line="276" w:lineRule="auto"/>
              <w:jc w:val="both"/>
              <w:rPr>
                <w:rFonts w:ascii="Arial" w:hAnsi="Arial" w:cs="Arial"/>
              </w:rPr>
            </w:pPr>
            <w:r w:rsidRPr="00BC2284">
              <w:rPr>
                <w:rFonts w:ascii="Arial" w:hAnsi="Arial" w:cs="Arial"/>
              </w:rPr>
              <w:t>Changes in temperature /Climate change</w:t>
            </w:r>
          </w:p>
        </w:tc>
        <w:tc>
          <w:tcPr>
            <w:tcW w:w="1818" w:type="dxa"/>
          </w:tcPr>
          <w:p w14:paraId="34436D8C" w14:textId="77777777" w:rsidR="005A7B64" w:rsidRPr="00BC2284" w:rsidRDefault="005A7B64" w:rsidP="00D54DF2">
            <w:pPr>
              <w:spacing w:after="0" w:line="276" w:lineRule="auto"/>
              <w:jc w:val="both"/>
              <w:rPr>
                <w:rFonts w:ascii="Arial" w:hAnsi="Arial" w:cs="Arial"/>
              </w:rPr>
            </w:pPr>
            <w:r w:rsidRPr="00BC2284">
              <w:rPr>
                <w:rFonts w:ascii="Arial" w:hAnsi="Arial" w:cs="Arial"/>
              </w:rPr>
              <w:t>Positive</w:t>
            </w:r>
          </w:p>
        </w:tc>
        <w:tc>
          <w:tcPr>
            <w:tcW w:w="3181" w:type="dxa"/>
          </w:tcPr>
          <w:p w14:paraId="19CE593F" w14:textId="74071080" w:rsidR="005A7B64" w:rsidRPr="00BC2284" w:rsidRDefault="00052DC3" w:rsidP="00D54DF2">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49aydN2k","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Pr="00BC2284">
              <w:rPr>
                <w:rFonts w:ascii="Arial" w:hAnsi="Arial" w:cs="Arial"/>
              </w:rPr>
              <w:fldChar w:fldCharType="separate"/>
            </w:r>
            <w:r w:rsidRPr="00BC2284">
              <w:rPr>
                <w:rFonts w:ascii="Arial" w:hAnsi="Arial" w:cs="Arial"/>
              </w:rPr>
              <w:t>(Finizola e Silva et al., 2024)</w:t>
            </w:r>
            <w:r w:rsidRPr="00BC2284">
              <w:rPr>
                <w:rFonts w:ascii="Arial" w:hAnsi="Arial" w:cs="Arial"/>
              </w:rPr>
              <w:fldChar w:fldCharType="end"/>
            </w:r>
          </w:p>
        </w:tc>
      </w:tr>
    </w:tbl>
    <w:bookmarkEnd w:id="15"/>
    <w:bookmarkEnd w:id="16"/>
    <w:p w14:paraId="6936874D" w14:textId="75227BFC" w:rsidR="00BE2E44" w:rsidRPr="00BC2284" w:rsidRDefault="00F137B6" w:rsidP="00F137B6">
      <w:pPr>
        <w:spacing w:before="240" w:line="360" w:lineRule="auto"/>
        <w:jc w:val="both"/>
        <w:rPr>
          <w:rFonts w:ascii="Arial" w:hAnsi="Arial" w:cs="Arial"/>
        </w:rPr>
      </w:pPr>
      <w:r w:rsidRPr="00BC2284">
        <w:rPr>
          <w:rFonts w:ascii="Arial" w:hAnsi="Arial" w:cs="Arial"/>
        </w:rPr>
        <w:t xml:space="preserve">According to </w:t>
      </w:r>
      <w:r w:rsidR="00052DC3" w:rsidRPr="00BC2284">
        <w:rPr>
          <w:rFonts w:ascii="Arial" w:hAnsi="Arial" w:cs="Arial"/>
        </w:rPr>
        <w:fldChar w:fldCharType="begin"/>
      </w:r>
      <w:r w:rsidR="00052DC3" w:rsidRPr="00BC2284">
        <w:rPr>
          <w:rFonts w:ascii="Arial" w:hAnsi="Arial" w:cs="Arial"/>
        </w:rPr>
        <w:instrText xml:space="preserve"> ADDIN ZOTERO_ITEM CSL_CITATION {"citationID":"lQapUPrX","properties":{"formattedCitation":"(Priya &amp; Singh, 2024)","plainCitation":"(Priya &amp; Singh, 2024)","noteIndex":0},"citationItems":[{"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052DC3" w:rsidRPr="00BC2284">
        <w:rPr>
          <w:rFonts w:ascii="Arial" w:hAnsi="Arial" w:cs="Arial"/>
        </w:rPr>
        <w:fldChar w:fldCharType="separate"/>
      </w:r>
      <w:r w:rsidR="00052DC3" w:rsidRPr="00BC2284">
        <w:rPr>
          <w:rFonts w:ascii="Arial" w:hAnsi="Arial" w:cs="Arial"/>
        </w:rPr>
        <w:t>(Priya &amp; Singh, 2024)</w:t>
      </w:r>
      <w:r w:rsidR="00052DC3" w:rsidRPr="00BC2284">
        <w:rPr>
          <w:rFonts w:ascii="Arial" w:hAnsi="Arial" w:cs="Arial"/>
        </w:rPr>
        <w:fldChar w:fldCharType="end"/>
      </w:r>
      <w:r w:rsidR="00052DC3" w:rsidRPr="00BC2284">
        <w:rPr>
          <w:rFonts w:ascii="Arial" w:hAnsi="Arial" w:cs="Arial"/>
        </w:rPr>
        <w:t xml:space="preserve">, </w:t>
      </w:r>
      <w:r w:rsidR="00D54DF2" w:rsidRPr="00BC2284">
        <w:rPr>
          <w:rFonts w:ascii="Arial" w:hAnsi="Arial" w:cs="Arial"/>
        </w:rPr>
        <w:t>A</w:t>
      </w:r>
      <w:r w:rsidRPr="00BC2284">
        <w:rPr>
          <w:rFonts w:ascii="Arial" w:hAnsi="Arial" w:cs="Arial"/>
        </w:rPr>
        <w:t xml:space="preserve">ge and gender have mixed </w:t>
      </w:r>
      <w:r w:rsidR="00B37FF6" w:rsidRPr="00BC2284">
        <w:rPr>
          <w:rFonts w:ascii="Arial" w:hAnsi="Arial" w:cs="Arial"/>
        </w:rPr>
        <w:t>effects</w:t>
      </w:r>
      <w:r w:rsidRPr="00BC2284">
        <w:rPr>
          <w:rFonts w:ascii="Arial" w:hAnsi="Arial" w:cs="Arial"/>
        </w:rPr>
        <w:t xml:space="preserve"> </w:t>
      </w:r>
      <w:r w:rsidR="00B37FF6" w:rsidRPr="00BC2284">
        <w:rPr>
          <w:rFonts w:ascii="Arial" w:hAnsi="Arial" w:cs="Arial"/>
        </w:rPr>
        <w:t>on</w:t>
      </w:r>
      <w:r w:rsidRPr="00BC2284">
        <w:rPr>
          <w:rFonts w:ascii="Arial" w:hAnsi="Arial" w:cs="Arial"/>
        </w:rPr>
        <w:t xml:space="preserve"> GAPs adoption </w:t>
      </w:r>
      <w:r w:rsidR="00B37FF6" w:rsidRPr="00BC2284">
        <w:rPr>
          <w:rFonts w:ascii="Arial" w:hAnsi="Arial" w:cs="Arial"/>
        </w:rPr>
        <w:t>in Asia; this finding align</w:t>
      </w:r>
      <w:r w:rsidR="00D54DF2" w:rsidRPr="00BC2284">
        <w:rPr>
          <w:rFonts w:ascii="Arial" w:hAnsi="Arial" w:cs="Arial"/>
        </w:rPr>
        <w:t>s</w:t>
      </w:r>
      <w:r w:rsidR="00B37FF6" w:rsidRPr="00BC2284">
        <w:rPr>
          <w:rFonts w:ascii="Arial" w:hAnsi="Arial" w:cs="Arial"/>
        </w:rPr>
        <w:t xml:space="preserve"> with the results reported by </w:t>
      </w:r>
      <w:r w:rsidR="00052DC3" w:rsidRPr="00BC2284">
        <w:rPr>
          <w:rFonts w:ascii="Arial" w:hAnsi="Arial" w:cs="Arial"/>
        </w:rPr>
        <w:fldChar w:fldCharType="begin"/>
      </w:r>
      <w:r w:rsidR="00052DC3" w:rsidRPr="00BC2284">
        <w:rPr>
          <w:rFonts w:ascii="Arial" w:hAnsi="Arial" w:cs="Arial"/>
        </w:rPr>
        <w:instrText xml:space="preserve"> ADDIN ZOTERO_ITEM CSL_CITATION {"citationID":"D31hn8fn","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052DC3" w:rsidRPr="00BC2284">
        <w:rPr>
          <w:rFonts w:ascii="Arial" w:hAnsi="Arial" w:cs="Arial"/>
        </w:rPr>
        <w:fldChar w:fldCharType="separate"/>
      </w:r>
      <w:r w:rsidR="00D86F38" w:rsidRPr="00BC2284">
        <w:rPr>
          <w:rFonts w:ascii="Arial" w:hAnsi="Arial" w:cs="Arial"/>
        </w:rPr>
        <w:t>(Finizola e Silva et al., 2024)</w:t>
      </w:r>
      <w:r w:rsidR="00052DC3" w:rsidRPr="00BC2284">
        <w:rPr>
          <w:rFonts w:ascii="Arial" w:hAnsi="Arial" w:cs="Arial"/>
        </w:rPr>
        <w:fldChar w:fldCharType="end"/>
      </w:r>
      <w:r w:rsidR="00052DC3" w:rsidRPr="00BC2284">
        <w:rPr>
          <w:rFonts w:ascii="Arial" w:hAnsi="Arial" w:cs="Arial"/>
        </w:rPr>
        <w:t xml:space="preserve">, </w:t>
      </w:r>
      <w:r w:rsidR="00B37FF6" w:rsidRPr="00BC2284">
        <w:rPr>
          <w:rFonts w:ascii="Arial" w:hAnsi="Arial" w:cs="Arial"/>
        </w:rPr>
        <w:t>in Africa.</w:t>
      </w:r>
      <w:r w:rsidR="00B42891" w:rsidRPr="00BC2284">
        <w:rPr>
          <w:rFonts w:ascii="Arial" w:hAnsi="Arial" w:cs="Arial"/>
        </w:rPr>
        <w:t xml:space="preserve"> In the context of Asia</w:t>
      </w:r>
      <w:r w:rsidR="000E6CB4" w:rsidRPr="00BC2284">
        <w:rPr>
          <w:rFonts w:ascii="Arial" w:hAnsi="Arial" w:cs="Arial"/>
        </w:rPr>
        <w:t xml:space="preserve"> </w:t>
      </w:r>
      <w:r w:rsidR="00B42891" w:rsidRPr="00BC2284">
        <w:rPr>
          <w:rFonts w:ascii="Arial" w:hAnsi="Arial" w:cs="Arial"/>
        </w:rPr>
        <w:t xml:space="preserve">and </w:t>
      </w:r>
      <w:r w:rsidR="000E6CB4" w:rsidRPr="00BC2284">
        <w:rPr>
          <w:rFonts w:ascii="Arial" w:hAnsi="Arial" w:cs="Arial"/>
        </w:rPr>
        <w:t xml:space="preserve">Africa, among 36 studies, 13 studies indicated a negative correlation </w:t>
      </w:r>
      <w:r w:rsidR="00B42891" w:rsidRPr="00BC2284">
        <w:rPr>
          <w:rFonts w:ascii="Arial" w:hAnsi="Arial" w:cs="Arial"/>
        </w:rPr>
        <w:t>of age with the adoption of GAPs (</w:t>
      </w:r>
      <w:r w:rsidR="000E6CB4" w:rsidRPr="00BC2284">
        <w:rPr>
          <w:rFonts w:ascii="Arial" w:hAnsi="Arial" w:cs="Arial"/>
        </w:rPr>
        <w:t xml:space="preserve">younger farmers more predisposed to adopt GAPs), 7 </w:t>
      </w:r>
      <w:r w:rsidR="000E6CB4" w:rsidRPr="00BC2284">
        <w:rPr>
          <w:rFonts w:ascii="Arial" w:hAnsi="Arial" w:cs="Arial"/>
        </w:rPr>
        <w:lastRenderedPageBreak/>
        <w:t xml:space="preserve">identified a positive correlation (older farmers more likely), and 16 revealed no statistically significant effect </w:t>
      </w:r>
      <w:r w:rsidR="00052DC3" w:rsidRPr="00BC2284">
        <w:rPr>
          <w:rFonts w:ascii="Arial" w:hAnsi="Arial" w:cs="Arial"/>
        </w:rPr>
        <w:fldChar w:fldCharType="begin"/>
      </w:r>
      <w:r w:rsidR="00052DC3" w:rsidRPr="00BC2284">
        <w:rPr>
          <w:rFonts w:ascii="Arial" w:hAnsi="Arial" w:cs="Arial"/>
        </w:rPr>
        <w:instrText xml:space="preserve"> ADDIN ZOTERO_ITEM CSL_CITATION {"citationID":"ybN1SAdk","properties":{"formattedCitation":"(Chaudhary, 2022; Finizola e Silva et al., 2024; Priya &amp; Singh, 2024)","plainCitation":"(Chaudhary, 2022; Finizola e Silva et al., 2024; Priya &amp; Singh, 2024)","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052DC3" w:rsidRPr="00BC2284">
        <w:rPr>
          <w:rFonts w:ascii="Arial" w:hAnsi="Arial" w:cs="Arial"/>
        </w:rPr>
        <w:fldChar w:fldCharType="separate"/>
      </w:r>
      <w:r w:rsidR="00052DC3" w:rsidRPr="00BC2284">
        <w:rPr>
          <w:rFonts w:ascii="Arial" w:hAnsi="Arial" w:cs="Arial"/>
        </w:rPr>
        <w:t>(Chaudhary, 2022; Finizola e Silva et al., 2024; Priya &amp; Singh, 2024)</w:t>
      </w:r>
      <w:r w:rsidR="00052DC3" w:rsidRPr="00BC2284">
        <w:rPr>
          <w:rFonts w:ascii="Arial" w:hAnsi="Arial" w:cs="Arial"/>
        </w:rPr>
        <w:fldChar w:fldCharType="end"/>
      </w:r>
      <w:r w:rsidR="000E6CB4" w:rsidRPr="00BC2284">
        <w:rPr>
          <w:rFonts w:ascii="Arial" w:hAnsi="Arial" w:cs="Arial"/>
        </w:rPr>
        <w:t>. According to</w:t>
      </w:r>
      <w:r w:rsidR="00D666FC" w:rsidRPr="00BC2284">
        <w:rPr>
          <w:rFonts w:ascii="Arial" w:hAnsi="Arial" w:cs="Arial"/>
        </w:rPr>
        <w:t xml:space="preserve"> </w:t>
      </w:r>
      <w:r w:rsidR="00052DC3" w:rsidRPr="00BC2284">
        <w:rPr>
          <w:rFonts w:ascii="Arial" w:hAnsi="Arial" w:cs="Arial"/>
        </w:rPr>
        <w:fldChar w:fldCharType="begin"/>
      </w:r>
      <w:r w:rsidR="00052DC3" w:rsidRPr="00BC2284">
        <w:rPr>
          <w:rFonts w:ascii="Arial" w:hAnsi="Arial" w:cs="Arial"/>
        </w:rPr>
        <w:instrText xml:space="preserve"> ADDIN ZOTERO_ITEM CSL_CITATION {"citationID":"QPoukmHX","properties":{"formattedCitation":"(Chang et al., 2024; Chaudhary, 2022; Finizola e Silva et al., 2024; Nguyen-Thi-Kim et al., 2024; Priya &amp; Singh, 2024)","plainCitation":"(Chang et al., 2024; Chaudhary, 2022; Finizola e Silva et al., 2024; Nguyen-Thi-Kim et al., 2024; Priya &amp; Singh, 2024)","noteIndex":0},"citationItems":[{"id":234,"uris":["http://zotero.org/users/local/Xtum4kXA/items/78VLQ84S"],"itemData":{"id":234,"type":"article-journal","abstract":"Abstract\n            Rice cultivation plays a vital role in the Southeast Asian (SEA) economy, but it poses environmental challenges and contributes a significant amount of greenhouse gas emissions. To address these concerns, sustainable agricultural practices (SAPs) for rice production have been introduced to mitigate the environmental impact of rice production while fostering economic and social sustainability. However, the adoption of these practices remains limited, highlighting the need for a critical review of existing literature to gain deeper insights into the factors influencing farmers’ adoption of these practices in SEA countries. This review analyzed 39 manuscripts to assess the current state of SAPs for rice cultivation in SEA. We found that socio-demographic variables and farm management variables were frequently examined in these studies, with varying levels of significance. Economic and institutional variables were moderately studied and tended to have more significant findings. There is a noticeable research gap regarding behavioral factors, emphasizing the need for further investigation in SEA. Furthermore, the findings underscore the importance of conducting additional research to develop effective monetary and non-monetary incentives and explore methodologies to address the gaps in understanding farmers’ trade-offs and preferences among different SAPs. These efforts are crucial for promoting the widespread adoption of SAPs in rice cultivation.","container-title":"Agronomy for Sustainable Development","DOI":"10.1007/s13593-024-00960-w","ISSN":"1774-0746, 1773-0155","issue":"3","journalAbbreviation":"Agron. Sustain. Dev.","language":"en","page":"27","source":"DOI.org (Crossref)","title":"Factors influencing the adoption of sustainable agricultural practices for rice cultivation in Southeast Asia: a review","title-short":"Factors influencing the adoption of sustainable agricultural practices for rice cultivation in Southeast Asia","volume":"44","author":[{"family":"Chang","given":"Sheng-Han-Erin"},{"family":"Benjamin","given":"Emmanuel O."},{"family":"Sauer","given":"Johannes"}],"issued":{"date-parts":[["2024",6]]}}},{"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id":238,"uris":["http://zotero.org/users/local/Xtum4kXA/items/D67LTBXK"],"itemData":{"id":238,"type":"article-journal","container-title":"Heliyon","ISSN":"2405-8440","issue":"11","journalAbbreviation":"Heliyon","note":"publisher: Elsevier","title":"Adoption of sustainable farming practices in Vietnam: A discourse of the determining factors","volume":"10","author":[{"family":"Nguyen-Thi-Kim","given":"Nguyen"},{"family":"Nguyen-Anh","given":"Tuan"},{"family":"Nguyen-Phuong","given":"Thao"},{"family":"Lai-Minh","given":"Hieu"},{"family":"Pham-Anh","given":"Thu"}],"issued":{"date-parts":[["2024"]]}}},{"id":237,"uris":["http://zotero.org/users/local/Xtum4kXA/items/I74R29DW"],"itemData":{"id":237,"type":"article-journal","container-title":"Forum for Social Economics","DOI":"10.1080/07360932.2022.2057566","ISSN":"0736-0932, 1874-6381","issue":"1","journalAbbreviation":"Forum for Social Economics","language":"en","page":"1-17","source":"DOI.org (Crossref)","title":"Factors Influencing the Adoption of Sustainable Agricultural Practices: A Systematic Literature Review and Lesson Learned for India","title-short":"Factors Influencing the Adoption of Sustainable Agricultural Practices","volume":"53","author":[{"literal":"Priya"},{"family":"Singh","given":"S. P."}],"issued":{"date-parts":[["2024",1,2]]}}}],"schema":"https://github.com/citation-style-language/schema/raw/master/csl-citation.json"} </w:instrText>
      </w:r>
      <w:r w:rsidR="00052DC3" w:rsidRPr="00BC2284">
        <w:rPr>
          <w:rFonts w:ascii="Arial" w:hAnsi="Arial" w:cs="Arial"/>
        </w:rPr>
        <w:fldChar w:fldCharType="separate"/>
      </w:r>
      <w:r w:rsidR="00052DC3" w:rsidRPr="00BC2284">
        <w:rPr>
          <w:rFonts w:ascii="Arial" w:hAnsi="Arial" w:cs="Arial"/>
        </w:rPr>
        <w:t>(Chang et al., 2024; Chaudhary, 2022; Finizola e Silva et al., 2024; Nguyen-Thi-Kim et al., 2024; Priya &amp; Singh, 2024)</w:t>
      </w:r>
      <w:r w:rsidR="00052DC3" w:rsidRPr="00BC2284">
        <w:rPr>
          <w:rFonts w:ascii="Arial" w:hAnsi="Arial" w:cs="Arial"/>
        </w:rPr>
        <w:fldChar w:fldCharType="end"/>
      </w:r>
      <w:r w:rsidR="00D54DF2" w:rsidRPr="00BC2284">
        <w:rPr>
          <w:rFonts w:ascii="Arial" w:hAnsi="Arial" w:cs="Arial"/>
        </w:rPr>
        <w:t>.</w:t>
      </w:r>
      <w:r w:rsidR="00052DC3" w:rsidRPr="00BC2284">
        <w:rPr>
          <w:rFonts w:ascii="Arial" w:hAnsi="Arial" w:cs="Arial"/>
        </w:rPr>
        <w:t xml:space="preserve"> </w:t>
      </w:r>
      <w:r w:rsidR="00D54DF2" w:rsidRPr="00BC2284">
        <w:rPr>
          <w:rFonts w:ascii="Arial" w:hAnsi="Arial" w:cs="Arial"/>
        </w:rPr>
        <w:t>T</w:t>
      </w:r>
      <w:r w:rsidR="000E6CB4" w:rsidRPr="00BC2284">
        <w:rPr>
          <w:rFonts w:ascii="Arial" w:hAnsi="Arial" w:cs="Arial"/>
        </w:rPr>
        <w:t>he increase in education level, innovativeness, annual income, farm size, land ownership, and farmer experience of the farmers ha</w:t>
      </w:r>
      <w:r w:rsidR="00D54DF2" w:rsidRPr="00BC2284">
        <w:rPr>
          <w:rFonts w:ascii="Arial" w:hAnsi="Arial" w:cs="Arial"/>
        </w:rPr>
        <w:t>s</w:t>
      </w:r>
      <w:r w:rsidR="000E6CB4" w:rsidRPr="00BC2284">
        <w:rPr>
          <w:rFonts w:ascii="Arial" w:hAnsi="Arial" w:cs="Arial"/>
        </w:rPr>
        <w:t xml:space="preserve"> positively cor</w:t>
      </w:r>
      <w:r w:rsidR="00D54DF2" w:rsidRPr="00BC2284">
        <w:rPr>
          <w:rFonts w:ascii="Arial" w:hAnsi="Arial" w:cs="Arial"/>
        </w:rPr>
        <w:t>r</w:t>
      </w:r>
      <w:r w:rsidR="000E6CB4" w:rsidRPr="00BC2284">
        <w:rPr>
          <w:rFonts w:ascii="Arial" w:hAnsi="Arial" w:cs="Arial"/>
        </w:rPr>
        <w:t>elated with GAPs adoption across different region</w:t>
      </w:r>
      <w:r w:rsidR="00D54DF2" w:rsidRPr="00BC2284">
        <w:rPr>
          <w:rFonts w:ascii="Arial" w:hAnsi="Arial" w:cs="Arial"/>
        </w:rPr>
        <w:t>s</w:t>
      </w:r>
      <w:r w:rsidR="000E6CB4" w:rsidRPr="00BC2284">
        <w:rPr>
          <w:rFonts w:ascii="Arial" w:hAnsi="Arial" w:cs="Arial"/>
        </w:rPr>
        <w:t xml:space="preserve">. According to </w:t>
      </w:r>
      <w:r w:rsidR="00052DC3" w:rsidRPr="00BC2284">
        <w:rPr>
          <w:rFonts w:ascii="Arial" w:hAnsi="Arial" w:cs="Arial"/>
        </w:rPr>
        <w:fldChar w:fldCharType="begin"/>
      </w:r>
      <w:r w:rsidR="00052DC3" w:rsidRPr="00BC2284">
        <w:rPr>
          <w:rFonts w:ascii="Arial" w:hAnsi="Arial" w:cs="Arial"/>
        </w:rPr>
        <w:instrText xml:space="preserve"> ADDIN ZOTERO_ITEM CSL_CITATION {"citationID":"ZPmCAYJv","properties":{"formattedCitation":"(Kule et al., 2025)","plainCitation":"(Kule et al., 2025)","noteIndex":0},"citationItems":[{"id":242,"uris":["http://zotero.org/users/local/Xtum4kXA/items/TVMDW8DG"],"itemData":{"id":242,"type":"article-journal","container-title":"Discover Sustainability","DOI":"10.1007/s43621-025-00929-z","ISSN":"2662-9984","issue":"1","journalAbbreviation":"Discov Sustain","language":"en","page":"210","source":"DOI.org (Crossref)","title":"Farmer perceptions and their implications for adoption of sustainable agricultural intensification practices","volume":"6","author":[{"family":"Kule","given":"Enos Katya"},{"family":"Obia","given":"Alfred"},{"family":"Agole","given":"David"},{"family":"Okello","given":"Daniel Micheal"},{"family":"Odongo","given":"Walter"}],"issued":{"date-parts":[["2025",3,26]]}}}],"schema":"https://github.com/citation-style-language/schema/raw/master/csl-citation.json"} </w:instrText>
      </w:r>
      <w:r w:rsidR="00052DC3" w:rsidRPr="00BC2284">
        <w:rPr>
          <w:rFonts w:ascii="Arial" w:hAnsi="Arial" w:cs="Arial"/>
        </w:rPr>
        <w:fldChar w:fldCharType="separate"/>
      </w:r>
      <w:r w:rsidR="00D86F38" w:rsidRPr="00BC2284">
        <w:rPr>
          <w:rFonts w:ascii="Arial" w:hAnsi="Arial" w:cs="Arial"/>
        </w:rPr>
        <w:t>(Kule et al., 2025)</w:t>
      </w:r>
      <w:r w:rsidR="00052DC3" w:rsidRPr="00BC2284">
        <w:rPr>
          <w:rFonts w:ascii="Arial" w:hAnsi="Arial" w:cs="Arial"/>
        </w:rPr>
        <w:fldChar w:fldCharType="end"/>
      </w:r>
      <w:r w:rsidR="00052DC3" w:rsidRPr="00BC2284">
        <w:rPr>
          <w:rFonts w:ascii="Arial" w:hAnsi="Arial" w:cs="Arial"/>
        </w:rPr>
        <w:t xml:space="preserve">, </w:t>
      </w:r>
      <w:r w:rsidR="000E6CB4" w:rsidRPr="00BC2284">
        <w:rPr>
          <w:rFonts w:ascii="Arial" w:hAnsi="Arial" w:cs="Arial"/>
        </w:rPr>
        <w:t>stud</w:t>
      </w:r>
      <w:r w:rsidR="00525E50" w:rsidRPr="00BC2284">
        <w:rPr>
          <w:rFonts w:ascii="Arial" w:hAnsi="Arial" w:cs="Arial"/>
        </w:rPr>
        <w:t>y</w:t>
      </w:r>
      <w:r w:rsidR="000E6CB4" w:rsidRPr="00BC2284">
        <w:rPr>
          <w:rFonts w:ascii="Arial" w:hAnsi="Arial" w:cs="Arial"/>
        </w:rPr>
        <w:t xml:space="preserve"> reveal</w:t>
      </w:r>
      <w:r w:rsidR="00525E50" w:rsidRPr="00BC2284">
        <w:rPr>
          <w:rFonts w:ascii="Arial" w:hAnsi="Arial" w:cs="Arial"/>
        </w:rPr>
        <w:t>s</w:t>
      </w:r>
      <w:r w:rsidR="000E6CB4" w:rsidRPr="00BC2284">
        <w:rPr>
          <w:rFonts w:ascii="Arial" w:hAnsi="Arial" w:cs="Arial"/>
        </w:rPr>
        <w:t xml:space="preserve"> that an increase in different factors</w:t>
      </w:r>
      <w:r w:rsidR="00D54DF2" w:rsidRPr="00BC2284">
        <w:rPr>
          <w:rFonts w:ascii="Arial" w:hAnsi="Arial" w:cs="Arial"/>
        </w:rPr>
        <w:t>,</w:t>
      </w:r>
      <w:r w:rsidR="000E6CB4" w:rsidRPr="00BC2284">
        <w:rPr>
          <w:rFonts w:ascii="Arial" w:hAnsi="Arial" w:cs="Arial"/>
        </w:rPr>
        <w:t xml:space="preserve"> such as (information and extension, markets and financial factor</w:t>
      </w:r>
      <w:r w:rsidR="00D54DF2" w:rsidRPr="00BC2284">
        <w:rPr>
          <w:rFonts w:ascii="Arial" w:hAnsi="Arial" w:cs="Arial"/>
        </w:rPr>
        <w:t>s</w:t>
      </w:r>
      <w:r w:rsidR="000E6CB4" w:rsidRPr="00BC2284">
        <w:rPr>
          <w:rFonts w:ascii="Arial" w:hAnsi="Arial" w:cs="Arial"/>
        </w:rPr>
        <w:t>, social factor</w:t>
      </w:r>
      <w:r w:rsidR="00D54DF2" w:rsidRPr="00BC2284">
        <w:rPr>
          <w:rFonts w:ascii="Arial" w:hAnsi="Arial" w:cs="Arial"/>
        </w:rPr>
        <w:t>s</w:t>
      </w:r>
      <w:r w:rsidR="000E6CB4" w:rsidRPr="00BC2284">
        <w:rPr>
          <w:rFonts w:ascii="Arial" w:hAnsi="Arial" w:cs="Arial"/>
        </w:rPr>
        <w:t xml:space="preserve">, </w:t>
      </w:r>
      <w:r w:rsidR="00D54DF2" w:rsidRPr="00BC2284">
        <w:rPr>
          <w:rFonts w:ascii="Arial" w:hAnsi="Arial" w:cs="Arial"/>
        </w:rPr>
        <w:t xml:space="preserve">and </w:t>
      </w:r>
      <w:r w:rsidR="000E6CB4" w:rsidRPr="00BC2284">
        <w:rPr>
          <w:rFonts w:ascii="Arial" w:hAnsi="Arial" w:cs="Arial"/>
        </w:rPr>
        <w:t>environmental factor) significantly increase</w:t>
      </w:r>
      <w:r w:rsidR="00D54DF2" w:rsidRPr="00BC2284">
        <w:rPr>
          <w:rFonts w:ascii="Arial" w:hAnsi="Arial" w:cs="Arial"/>
        </w:rPr>
        <w:t>s</w:t>
      </w:r>
      <w:r w:rsidR="000E6CB4" w:rsidRPr="00BC2284">
        <w:rPr>
          <w:rFonts w:ascii="Arial" w:hAnsi="Arial" w:cs="Arial"/>
        </w:rPr>
        <w:t xml:space="preserve"> the GAPs adoption in different region</w:t>
      </w:r>
      <w:r w:rsidR="000F742E" w:rsidRPr="00BC2284">
        <w:rPr>
          <w:rFonts w:ascii="Arial" w:hAnsi="Arial" w:cs="Arial"/>
        </w:rPr>
        <w:t>s</w:t>
      </w:r>
      <w:r w:rsidR="000E6CB4" w:rsidRPr="00BC2284">
        <w:rPr>
          <w:rFonts w:ascii="Arial" w:hAnsi="Arial" w:cs="Arial"/>
        </w:rPr>
        <w:t xml:space="preserve"> of the world. According to</w:t>
      </w:r>
      <w:r w:rsidR="00D666FC" w:rsidRPr="00BC2284">
        <w:rPr>
          <w:rFonts w:ascii="Arial" w:hAnsi="Arial" w:cs="Arial"/>
        </w:rPr>
        <w:t xml:space="preserve"> </w:t>
      </w:r>
      <w:r w:rsidR="00052DC3" w:rsidRPr="00BC2284">
        <w:rPr>
          <w:rFonts w:ascii="Arial" w:hAnsi="Arial" w:cs="Arial"/>
        </w:rPr>
        <w:fldChar w:fldCharType="begin"/>
      </w:r>
      <w:r w:rsidR="00052DC3" w:rsidRPr="00BC2284">
        <w:rPr>
          <w:rFonts w:ascii="Arial" w:hAnsi="Arial" w:cs="Arial"/>
        </w:rPr>
        <w:instrText xml:space="preserve"> ADDIN ZOTERO_ITEM CSL_CITATION {"citationID":"1q8Kjdlj","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052DC3" w:rsidRPr="00BC2284">
        <w:rPr>
          <w:rFonts w:ascii="Arial" w:hAnsi="Arial" w:cs="Arial"/>
        </w:rPr>
        <w:fldChar w:fldCharType="separate"/>
      </w:r>
      <w:r w:rsidR="00D86F38" w:rsidRPr="00BC2284">
        <w:rPr>
          <w:rFonts w:ascii="Arial" w:hAnsi="Arial" w:cs="Arial"/>
        </w:rPr>
        <w:t>(Finizola e Silva et al., 2024)</w:t>
      </w:r>
      <w:r w:rsidR="00052DC3" w:rsidRPr="00BC2284">
        <w:rPr>
          <w:rFonts w:ascii="Arial" w:hAnsi="Arial" w:cs="Arial"/>
        </w:rPr>
        <w:fldChar w:fldCharType="end"/>
      </w:r>
      <w:r w:rsidR="000F742E" w:rsidRPr="00BC2284">
        <w:rPr>
          <w:rFonts w:ascii="Arial" w:hAnsi="Arial" w:cs="Arial"/>
        </w:rPr>
        <w:t>.</w:t>
      </w:r>
      <w:r w:rsidR="000E6CB4" w:rsidRPr="00BC2284">
        <w:rPr>
          <w:rFonts w:ascii="Arial" w:hAnsi="Arial" w:cs="Arial"/>
        </w:rPr>
        <w:t xml:space="preserve"> </w:t>
      </w:r>
      <w:r w:rsidR="000F742E" w:rsidRPr="00BC2284">
        <w:rPr>
          <w:rFonts w:ascii="Arial" w:hAnsi="Arial" w:cs="Arial"/>
        </w:rPr>
        <w:t>O</w:t>
      </w:r>
      <w:r w:rsidR="000E6CB4" w:rsidRPr="00BC2284">
        <w:rPr>
          <w:rFonts w:ascii="Arial" w:hAnsi="Arial" w:cs="Arial"/>
        </w:rPr>
        <w:t xml:space="preserve">nly </w:t>
      </w:r>
      <w:r w:rsidR="000F742E" w:rsidRPr="00BC2284">
        <w:rPr>
          <w:rFonts w:ascii="Arial" w:hAnsi="Arial" w:cs="Arial"/>
        </w:rPr>
        <w:t xml:space="preserve">an </w:t>
      </w:r>
      <w:r w:rsidR="000E6CB4" w:rsidRPr="00BC2284">
        <w:rPr>
          <w:rFonts w:ascii="Arial" w:hAnsi="Arial" w:cs="Arial"/>
        </w:rPr>
        <w:t>increase in off</w:t>
      </w:r>
      <w:r w:rsidR="000F742E" w:rsidRPr="00BC2284">
        <w:rPr>
          <w:rFonts w:ascii="Arial" w:hAnsi="Arial" w:cs="Arial"/>
        </w:rPr>
        <w:t>-</w:t>
      </w:r>
      <w:r w:rsidR="000E6CB4" w:rsidRPr="00BC2284">
        <w:rPr>
          <w:rFonts w:ascii="Arial" w:hAnsi="Arial" w:cs="Arial"/>
        </w:rPr>
        <w:t>farm income ha</w:t>
      </w:r>
      <w:r w:rsidR="00520049" w:rsidRPr="00BC2284">
        <w:rPr>
          <w:rFonts w:ascii="Arial" w:hAnsi="Arial" w:cs="Arial"/>
        </w:rPr>
        <w:t>s</w:t>
      </w:r>
      <w:r w:rsidR="000E6CB4" w:rsidRPr="00BC2284">
        <w:rPr>
          <w:rFonts w:ascii="Arial" w:hAnsi="Arial" w:cs="Arial"/>
        </w:rPr>
        <w:t xml:space="preserve"> </w:t>
      </w:r>
      <w:r w:rsidR="00520049" w:rsidRPr="00BC2284">
        <w:rPr>
          <w:rFonts w:ascii="Arial" w:hAnsi="Arial" w:cs="Arial"/>
        </w:rPr>
        <w:t xml:space="preserve">a </w:t>
      </w:r>
      <w:r w:rsidR="000E6CB4" w:rsidRPr="00BC2284">
        <w:rPr>
          <w:rFonts w:ascii="Arial" w:hAnsi="Arial" w:cs="Arial"/>
        </w:rPr>
        <w:t xml:space="preserve">significant negative impact on GAPs adoption. The identification and analysis of these determinants is essential for informing targeted interventions and evidence-driven policymaking </w:t>
      </w:r>
      <w:r w:rsidR="00052DC3" w:rsidRPr="00BC2284">
        <w:rPr>
          <w:rFonts w:ascii="Arial" w:hAnsi="Arial" w:cs="Arial"/>
        </w:rPr>
        <w:fldChar w:fldCharType="begin"/>
      </w:r>
      <w:r w:rsidR="00052DC3" w:rsidRPr="00BC2284">
        <w:rPr>
          <w:rFonts w:ascii="Arial" w:hAnsi="Arial" w:cs="Arial"/>
        </w:rPr>
        <w:instrText xml:space="preserve"> ADDIN ZOTERO_ITEM CSL_CITATION {"citationID":"L0UDn5pX","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00052DC3" w:rsidRPr="00BC2284">
        <w:rPr>
          <w:rFonts w:ascii="Arial" w:hAnsi="Arial" w:cs="Arial"/>
        </w:rPr>
        <w:fldChar w:fldCharType="separate"/>
      </w:r>
      <w:r w:rsidR="00052DC3" w:rsidRPr="00BC2284">
        <w:rPr>
          <w:rFonts w:ascii="Arial" w:hAnsi="Arial" w:cs="Arial"/>
        </w:rPr>
        <w:t>(Chaudhary, 2022)</w:t>
      </w:r>
      <w:r w:rsidR="00052DC3" w:rsidRPr="00BC2284">
        <w:rPr>
          <w:rFonts w:ascii="Arial" w:hAnsi="Arial" w:cs="Arial"/>
        </w:rPr>
        <w:fldChar w:fldCharType="end"/>
      </w:r>
      <w:r w:rsidR="00052DC3" w:rsidRPr="00BC2284">
        <w:rPr>
          <w:rFonts w:ascii="Arial" w:hAnsi="Arial" w:cs="Arial"/>
        </w:rPr>
        <w:t>.</w:t>
      </w:r>
    </w:p>
    <w:p w14:paraId="6C22F3F7" w14:textId="65A6ED7C" w:rsidR="000E6CB4" w:rsidRPr="00BC2284" w:rsidRDefault="000E6CB4" w:rsidP="000E6CB4">
      <w:pPr>
        <w:pStyle w:val="Heading4"/>
        <w:rPr>
          <w:rFonts w:ascii="Arial" w:hAnsi="Arial" w:cs="Arial"/>
          <w:sz w:val="22"/>
        </w:rPr>
      </w:pPr>
      <w:bookmarkStart w:id="17" w:name="_Toc201699805"/>
      <w:r w:rsidRPr="00BC2284">
        <w:rPr>
          <w:rFonts w:ascii="Arial" w:hAnsi="Arial" w:cs="Arial"/>
          <w:sz w:val="22"/>
        </w:rPr>
        <w:t>3.</w:t>
      </w:r>
      <w:r w:rsidR="00CA1E58" w:rsidRPr="00BC2284">
        <w:rPr>
          <w:rFonts w:ascii="Arial" w:hAnsi="Arial" w:cs="Arial"/>
          <w:sz w:val="22"/>
        </w:rPr>
        <w:t xml:space="preserve">5 </w:t>
      </w:r>
      <w:r w:rsidRPr="00BC2284">
        <w:rPr>
          <w:rFonts w:ascii="Arial" w:hAnsi="Arial" w:cs="Arial"/>
          <w:sz w:val="22"/>
        </w:rPr>
        <w:t xml:space="preserve">Cost </w:t>
      </w:r>
      <w:r w:rsidR="000D7FBD" w:rsidRPr="00BC2284">
        <w:rPr>
          <w:rFonts w:ascii="Arial" w:hAnsi="Arial" w:cs="Arial"/>
          <w:sz w:val="22"/>
        </w:rPr>
        <w:t>a</w:t>
      </w:r>
      <w:r w:rsidRPr="00BC2284">
        <w:rPr>
          <w:rFonts w:ascii="Arial" w:hAnsi="Arial" w:cs="Arial"/>
          <w:sz w:val="22"/>
        </w:rPr>
        <w:t>nalysis between GAP</w:t>
      </w:r>
      <w:r w:rsidR="00EC02F2" w:rsidRPr="00BC2284">
        <w:rPr>
          <w:rFonts w:ascii="Arial" w:hAnsi="Arial" w:cs="Arial"/>
          <w:sz w:val="22"/>
        </w:rPr>
        <w:t>s</w:t>
      </w:r>
      <w:r w:rsidRPr="00BC2284">
        <w:rPr>
          <w:rFonts w:ascii="Arial" w:hAnsi="Arial" w:cs="Arial"/>
          <w:sz w:val="22"/>
        </w:rPr>
        <w:t xml:space="preserve"> user</w:t>
      </w:r>
      <w:r w:rsidR="00520049" w:rsidRPr="00BC2284">
        <w:rPr>
          <w:rFonts w:ascii="Arial" w:hAnsi="Arial" w:cs="Arial"/>
          <w:sz w:val="22"/>
        </w:rPr>
        <w:t>s</w:t>
      </w:r>
      <w:r w:rsidRPr="00BC2284">
        <w:rPr>
          <w:rFonts w:ascii="Arial" w:hAnsi="Arial" w:cs="Arial"/>
          <w:sz w:val="22"/>
        </w:rPr>
        <w:t xml:space="preserve"> and </w:t>
      </w:r>
      <w:r w:rsidR="000D7FBD" w:rsidRPr="00BC2284">
        <w:rPr>
          <w:rFonts w:ascii="Arial" w:hAnsi="Arial" w:cs="Arial"/>
          <w:sz w:val="22"/>
        </w:rPr>
        <w:t>n</w:t>
      </w:r>
      <w:r w:rsidRPr="00BC2284">
        <w:rPr>
          <w:rFonts w:ascii="Arial" w:hAnsi="Arial" w:cs="Arial"/>
          <w:sz w:val="22"/>
        </w:rPr>
        <w:t>on</w:t>
      </w:r>
      <w:r w:rsidR="00520049" w:rsidRPr="00BC2284">
        <w:rPr>
          <w:rFonts w:ascii="Arial" w:hAnsi="Arial" w:cs="Arial"/>
          <w:sz w:val="22"/>
        </w:rPr>
        <w:t>-</w:t>
      </w:r>
      <w:r w:rsidRPr="00BC2284">
        <w:rPr>
          <w:rFonts w:ascii="Arial" w:hAnsi="Arial" w:cs="Arial"/>
          <w:sz w:val="22"/>
        </w:rPr>
        <w:t>user</w:t>
      </w:r>
      <w:bookmarkEnd w:id="17"/>
      <w:r w:rsidR="00520049" w:rsidRPr="00BC2284">
        <w:rPr>
          <w:rFonts w:ascii="Arial" w:hAnsi="Arial" w:cs="Arial"/>
          <w:sz w:val="22"/>
        </w:rPr>
        <w:t>s</w:t>
      </w:r>
      <w:r w:rsidR="000F742E" w:rsidRPr="00BC2284">
        <w:rPr>
          <w:rFonts w:ascii="Arial" w:hAnsi="Arial" w:cs="Arial"/>
          <w:sz w:val="22"/>
        </w:rPr>
        <w:t xml:space="preserve"> </w:t>
      </w:r>
    </w:p>
    <w:p w14:paraId="13F63C2D" w14:textId="435C162B" w:rsidR="000E6CB4" w:rsidRPr="00BC2284" w:rsidRDefault="000E6CB4" w:rsidP="000E6CB4">
      <w:pPr>
        <w:spacing w:line="360" w:lineRule="auto"/>
        <w:jc w:val="both"/>
        <w:rPr>
          <w:rFonts w:ascii="Arial" w:hAnsi="Arial" w:cs="Arial"/>
          <w:b/>
          <w:bCs/>
        </w:rPr>
      </w:pPr>
      <w:r w:rsidRPr="00BC2284">
        <w:rPr>
          <w:rFonts w:ascii="Arial" w:hAnsi="Arial" w:cs="Arial"/>
        </w:rPr>
        <w:t>Appl</w:t>
      </w:r>
      <w:r w:rsidR="00520049" w:rsidRPr="00BC2284">
        <w:rPr>
          <w:rFonts w:ascii="Arial" w:hAnsi="Arial" w:cs="Arial"/>
        </w:rPr>
        <w:t>y</w:t>
      </w:r>
      <w:r w:rsidRPr="00BC2284">
        <w:rPr>
          <w:rFonts w:ascii="Arial" w:hAnsi="Arial" w:cs="Arial"/>
        </w:rPr>
        <w:t xml:space="preserve">ing </w:t>
      </w:r>
      <w:r w:rsidR="00CA1601" w:rsidRPr="00BC2284">
        <w:rPr>
          <w:rFonts w:ascii="Arial" w:hAnsi="Arial" w:cs="Arial"/>
        </w:rPr>
        <w:t>GAPs</w:t>
      </w:r>
      <w:r w:rsidRPr="00BC2284">
        <w:rPr>
          <w:rFonts w:ascii="Arial" w:hAnsi="Arial" w:cs="Arial"/>
        </w:rPr>
        <w:t xml:space="preserve"> in farm</w:t>
      </w:r>
      <w:r w:rsidR="00520049" w:rsidRPr="00BC2284">
        <w:rPr>
          <w:rFonts w:ascii="Arial" w:hAnsi="Arial" w:cs="Arial"/>
        </w:rPr>
        <w:t>ing</w:t>
      </w:r>
      <w:r w:rsidRPr="00BC2284">
        <w:rPr>
          <w:rFonts w:ascii="Arial" w:hAnsi="Arial" w:cs="Arial"/>
        </w:rPr>
        <w:t xml:space="preserve"> results in higher initial production costs in comparison with conventional farming. </w:t>
      </w:r>
      <w:r w:rsidR="00CA1601" w:rsidRPr="00BC2284">
        <w:rPr>
          <w:rFonts w:ascii="Arial" w:hAnsi="Arial" w:cs="Arial"/>
        </w:rPr>
        <w:t>GAPs</w:t>
      </w:r>
      <w:r w:rsidRPr="00BC2284">
        <w:rPr>
          <w:rFonts w:ascii="Arial" w:hAnsi="Arial" w:cs="Arial"/>
        </w:rPr>
        <w:t xml:space="preserve"> require higher financial costs and time commitments, especially for small landholder farmers</w:t>
      </w:r>
      <w:r w:rsidR="00520049" w:rsidRPr="00BC2284">
        <w:rPr>
          <w:rFonts w:ascii="Arial" w:hAnsi="Arial" w:cs="Arial"/>
        </w:rPr>
        <w:t>,</w:t>
      </w:r>
      <w:r w:rsidRPr="00BC2284">
        <w:rPr>
          <w:rFonts w:ascii="Arial" w:hAnsi="Arial" w:cs="Arial"/>
        </w:rPr>
        <w:t xml:space="preserve"> even while </w:t>
      </w:r>
      <w:r w:rsidR="00520049" w:rsidRPr="00BC2284">
        <w:rPr>
          <w:rFonts w:ascii="Arial" w:hAnsi="Arial" w:cs="Arial"/>
        </w:rPr>
        <w:t>they</w:t>
      </w:r>
      <w:r w:rsidRPr="00BC2284">
        <w:rPr>
          <w:rFonts w:ascii="Arial" w:hAnsi="Arial" w:cs="Arial"/>
        </w:rPr>
        <w:t xml:space="preserve"> increase long</w:t>
      </w:r>
      <w:r w:rsidR="00520049" w:rsidRPr="00BC2284">
        <w:rPr>
          <w:rFonts w:ascii="Arial" w:hAnsi="Arial" w:cs="Arial"/>
        </w:rPr>
        <w:t>-</w:t>
      </w:r>
      <w:r w:rsidRPr="00BC2284">
        <w:rPr>
          <w:rFonts w:ascii="Arial" w:hAnsi="Arial" w:cs="Arial"/>
        </w:rPr>
        <w:t xml:space="preserve">term sustainability, food safety, and market access </w:t>
      </w:r>
      <w:r w:rsidR="002B237F" w:rsidRPr="00BC2284">
        <w:rPr>
          <w:rFonts w:ascii="Arial" w:hAnsi="Arial" w:cs="Arial"/>
        </w:rPr>
        <w:fldChar w:fldCharType="begin"/>
      </w:r>
      <w:r w:rsidR="002B237F" w:rsidRPr="00BC2284">
        <w:rPr>
          <w:rFonts w:ascii="Arial" w:hAnsi="Arial" w:cs="Arial"/>
        </w:rPr>
        <w:instrText xml:space="preserve"> ADDIN ZOTERO_ITEM CSL_CITATION {"citationID":"J4NpyFvs","properties":{"formattedCitation":"(Rietra et al., 2022)","plainCitation":"(Rietra et al., 2022)","noteIndex":0},"citationItems":[{"id":247,"uris":["http://zotero.org/users/local/Xtum4kXA/items/RSF56VBR"],"itemData":{"id":247,"type":"article-journal","abstract":"Coherent improvements in crop varieties and crop husbandry and soil management practices are needed to increase global crop production in a sustainable manner. However, these practices are often discussed separately, and as a result there is little overview. Here, we present a database and synthesis of 154 meta-analysis studies related to ten main crop husbandry and soil management practices, including crop type and rotations, tillage, drainage, nutrient management, irrigation and fertigation, weed management, pest management, crop residue management, mechanization and technology, and landscape management. Most meta-analysis studies were related to tillage (55), followed by crop type and rotations (32), nutrient management (25), crop residue management (19), and irrigation and fertigation (18). Few studies were related to landscape management (6) and mechanization and technology (2). In terms of outcome, studies focused on crop yield and quality (81), soil quality (73), and environmental impacts (56), and little on economic effects (7) or resource use efficiency (24). Reported effects of alternative practices, relative to conventional practice, were positive in general. Effect sizes were relatively large for environmental effects (nutrient leaching, greenhouse gas emissions), and small for soil quality (except for soil life) and crop yield. Together, meta-analysis studies indicate that there is large scope for increasing cropland productivity and minimizing environmental impacts. A roadmap is provided for integration and optimization of all ten practices, and recommendations are formulated to address the gaps in meta-analysis studies.","container-title":"Land","DOI":"10.3390/land11020255","ISSN":"2073-445X","issue":"2","journalAbbreviation":"Land","language":"en","page":"255","source":"DOI.org (Crossref)","title":"A Review of Crop Husbandry and Soil Management Practices Using Meta-Analysis Studies: Towards Soil-Improving Cropping Systems","title-short":"A Review of Crop Husbandry and Soil Management Practices Using Meta-Analysis Studies","volume":"11","author":[{"family":"Rietra","given":"René"},{"family":"Heinen","given":"Marius"},{"family":"Oenema","given":"Oene"}],"issued":{"date-parts":[["2022",2,8]]}}}],"schema":"https://github.com/citation-style-language/schema/raw/master/csl-citation.json"} </w:instrText>
      </w:r>
      <w:r w:rsidR="002B237F" w:rsidRPr="00BC2284">
        <w:rPr>
          <w:rFonts w:ascii="Arial" w:hAnsi="Arial" w:cs="Arial"/>
        </w:rPr>
        <w:fldChar w:fldCharType="separate"/>
      </w:r>
      <w:r w:rsidR="002B237F" w:rsidRPr="00BC2284">
        <w:rPr>
          <w:rFonts w:ascii="Arial" w:hAnsi="Arial" w:cs="Arial"/>
        </w:rPr>
        <w:t>(Rietra et al., 2022)</w:t>
      </w:r>
      <w:r w:rsidR="002B237F" w:rsidRPr="00BC2284">
        <w:rPr>
          <w:rFonts w:ascii="Arial" w:hAnsi="Arial" w:cs="Arial"/>
        </w:rPr>
        <w:fldChar w:fldCharType="end"/>
      </w:r>
      <w:r w:rsidR="002B237F" w:rsidRPr="00BC2284">
        <w:rPr>
          <w:rFonts w:ascii="Arial" w:hAnsi="Arial" w:cs="Arial"/>
        </w:rPr>
        <w:t xml:space="preserve">. </w:t>
      </w:r>
      <w:r w:rsidRPr="00BC2284">
        <w:rPr>
          <w:rFonts w:ascii="Arial" w:hAnsi="Arial" w:cs="Arial"/>
        </w:rPr>
        <w:t>T</w:t>
      </w:r>
      <w:r w:rsidR="00984744" w:rsidRPr="00BC2284">
        <w:rPr>
          <w:rFonts w:ascii="Arial" w:hAnsi="Arial" w:cs="Arial"/>
        </w:rPr>
        <w:t xml:space="preserve">able </w:t>
      </w:r>
      <w:r w:rsidR="00CA1E58" w:rsidRPr="00BC2284">
        <w:rPr>
          <w:rFonts w:ascii="Arial" w:hAnsi="Arial" w:cs="Arial"/>
        </w:rPr>
        <w:t>2</w:t>
      </w:r>
      <w:r w:rsidR="00984744" w:rsidRPr="00BC2284">
        <w:rPr>
          <w:rFonts w:ascii="Arial" w:hAnsi="Arial" w:cs="Arial"/>
        </w:rPr>
        <w:t xml:space="preserve"> show</w:t>
      </w:r>
      <w:r w:rsidR="00B2374C" w:rsidRPr="00BC2284">
        <w:rPr>
          <w:rFonts w:ascii="Arial" w:hAnsi="Arial" w:cs="Arial"/>
        </w:rPr>
        <w:t>s that</w:t>
      </w:r>
      <w:r w:rsidR="00984744" w:rsidRPr="00BC2284">
        <w:rPr>
          <w:rFonts w:ascii="Arial" w:hAnsi="Arial" w:cs="Arial"/>
        </w:rPr>
        <w:t xml:space="preserve"> </w:t>
      </w:r>
      <w:r w:rsidR="00B2374C" w:rsidRPr="00BC2284">
        <w:rPr>
          <w:rFonts w:ascii="Arial" w:hAnsi="Arial" w:cs="Arial"/>
        </w:rPr>
        <w:t xml:space="preserve">GAPs users, in </w:t>
      </w:r>
      <w:r w:rsidR="00520049" w:rsidRPr="00BC2284">
        <w:rPr>
          <w:rFonts w:ascii="Arial" w:hAnsi="Arial" w:cs="Arial"/>
        </w:rPr>
        <w:t xml:space="preserve">the </w:t>
      </w:r>
      <w:r w:rsidR="00B2374C" w:rsidRPr="00BC2284">
        <w:rPr>
          <w:rFonts w:ascii="Arial" w:hAnsi="Arial" w:cs="Arial"/>
        </w:rPr>
        <w:t>case of both cereal and horticultural crops</w:t>
      </w:r>
      <w:r w:rsidR="00520049" w:rsidRPr="00BC2284">
        <w:rPr>
          <w:rFonts w:ascii="Arial" w:hAnsi="Arial" w:cs="Arial"/>
        </w:rPr>
        <w:t>,</w:t>
      </w:r>
      <w:r w:rsidR="00B2374C" w:rsidRPr="00BC2284">
        <w:rPr>
          <w:rFonts w:ascii="Arial" w:hAnsi="Arial" w:cs="Arial"/>
        </w:rPr>
        <w:t xml:space="preserve"> incur higher production costs</w:t>
      </w:r>
      <w:r w:rsidRPr="00BC2284">
        <w:rPr>
          <w:rFonts w:ascii="Arial" w:hAnsi="Arial" w:cs="Arial"/>
        </w:rPr>
        <w:t xml:space="preserve"> </w:t>
      </w:r>
      <w:r w:rsidR="00B2374C" w:rsidRPr="00BC2284">
        <w:rPr>
          <w:rFonts w:ascii="Arial" w:hAnsi="Arial" w:cs="Arial"/>
        </w:rPr>
        <w:t xml:space="preserve">than traditional farming </w:t>
      </w:r>
      <w:r w:rsidR="002B237F" w:rsidRPr="00BC2284">
        <w:rPr>
          <w:rFonts w:ascii="Arial" w:hAnsi="Arial" w:cs="Arial"/>
        </w:rPr>
        <w:fldChar w:fldCharType="begin"/>
      </w:r>
      <w:r w:rsidR="002B237F" w:rsidRPr="00BC2284">
        <w:rPr>
          <w:rFonts w:ascii="Arial" w:hAnsi="Arial" w:cs="Arial"/>
        </w:rPr>
        <w:instrText xml:space="preserve"> ADDIN ZOTERO_ITEM CSL_CITATION {"citationID":"C7nH28pU","properties":{"formattedCitation":"(Kharel et al., 2024; Lazaro et al., 2017)","plainCitation":"(Kharel et al., 2024; Lazaro et al., 2017)","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id":249,"uris":["http://zotero.org/users/local/Xtum4kXA/items/QZEEUGFU"],"itemData":{"id":249,"type":"article-journal","container-title":"International Journal of Vegetable Science","DOI":"10.1080/19315260.2017.1341445","ISSN":"1931-5260, 1931-5279","issue":"6","journalAbbreviation":"International Journal of Vegetable Science","language":"en","page":"598-604","source":"DOI.org (Crossref)","title":"Analysis of Good Agricultural Practices in an Integrated Maize-based Farming System","volume":"23","author":[{"family":"Lazaro","given":"Victor"},{"family":"Rajendran","given":"Srinivasulu"},{"family":"Afari-Sefa","given":"Victor"},{"family":"Kazuzuru","given":"Benedicto"}],"issued":{"date-parts":[["2017",11,2]]}}}],"schema":"https://github.com/citation-style-language/schema/raw/master/csl-citation.json"} </w:instrText>
      </w:r>
      <w:r w:rsidR="002B237F" w:rsidRPr="00BC2284">
        <w:rPr>
          <w:rFonts w:ascii="Arial" w:hAnsi="Arial" w:cs="Arial"/>
        </w:rPr>
        <w:fldChar w:fldCharType="separate"/>
      </w:r>
      <w:r w:rsidR="002B237F" w:rsidRPr="00BC2284">
        <w:rPr>
          <w:rFonts w:ascii="Arial" w:hAnsi="Arial" w:cs="Arial"/>
        </w:rPr>
        <w:t>(Kharel et al., 2024; Lazaro et al., 2017)</w:t>
      </w:r>
      <w:r w:rsidR="002B237F" w:rsidRPr="00BC2284">
        <w:rPr>
          <w:rFonts w:ascii="Arial" w:hAnsi="Arial" w:cs="Arial"/>
        </w:rPr>
        <w:fldChar w:fldCharType="end"/>
      </w:r>
      <w:r w:rsidR="002B237F" w:rsidRPr="00BC2284">
        <w:rPr>
          <w:rFonts w:ascii="Arial" w:hAnsi="Arial" w:cs="Arial"/>
        </w:rPr>
        <w:t>.</w:t>
      </w:r>
    </w:p>
    <w:p w14:paraId="686F3E1F" w14:textId="237C701F" w:rsidR="000E6CB4" w:rsidRPr="00BC2284" w:rsidRDefault="000E6CB4" w:rsidP="00520049">
      <w:pPr>
        <w:spacing w:after="0" w:line="360" w:lineRule="auto"/>
        <w:jc w:val="center"/>
        <w:rPr>
          <w:rFonts w:ascii="Arial" w:hAnsi="Arial" w:cs="Arial"/>
          <w:b/>
          <w:bCs/>
        </w:rPr>
      </w:pPr>
      <w:bookmarkStart w:id="18" w:name="_Toc201528416"/>
      <w:r w:rsidRPr="00BC2284">
        <w:rPr>
          <w:rFonts w:ascii="Arial" w:hAnsi="Arial" w:cs="Arial"/>
          <w:b/>
          <w:bCs/>
        </w:rPr>
        <w:t xml:space="preserve">Table </w:t>
      </w:r>
      <w:r w:rsidR="00CA1E58" w:rsidRPr="00BC2284">
        <w:rPr>
          <w:rFonts w:ascii="Arial" w:hAnsi="Arial" w:cs="Arial"/>
          <w:b/>
          <w:bCs/>
        </w:rPr>
        <w:t>2</w:t>
      </w:r>
      <w:r w:rsidRPr="00BC2284">
        <w:rPr>
          <w:rFonts w:ascii="Arial" w:hAnsi="Arial" w:cs="Arial"/>
          <w:b/>
          <w:bCs/>
        </w:rPr>
        <w:t>. Comparison of the cost of production between GAP</w:t>
      </w:r>
      <w:r w:rsidR="00256611" w:rsidRPr="00BC2284">
        <w:rPr>
          <w:rFonts w:ascii="Arial" w:hAnsi="Arial" w:cs="Arial"/>
          <w:b/>
          <w:bCs/>
        </w:rPr>
        <w:t>s</w:t>
      </w:r>
      <w:r w:rsidRPr="00BC2284">
        <w:rPr>
          <w:rFonts w:ascii="Arial" w:hAnsi="Arial" w:cs="Arial"/>
          <w:b/>
          <w:bCs/>
        </w:rPr>
        <w:t xml:space="preserve"> and traditional farming</w:t>
      </w:r>
      <w:bookmarkEnd w:id="18"/>
      <w:r w:rsidR="00520049" w:rsidRPr="00BC2284">
        <w:rPr>
          <w:rFonts w:ascii="Arial" w:hAnsi="Arial" w:cs="Arial"/>
          <w:b/>
          <w:bCs/>
        </w:rPr>
        <w:t xml:space="preserve"> </w:t>
      </w:r>
      <w:r w:rsidR="00520049" w:rsidRPr="00BC2284">
        <w:rPr>
          <w:rFonts w:ascii="Arial" w:hAnsi="Arial" w:cs="Arial"/>
          <w:b/>
          <w:bCs/>
        </w:rPr>
        <w:fldChar w:fldCharType="begin"/>
      </w:r>
      <w:r w:rsidR="00520049" w:rsidRPr="00BC2284">
        <w:rPr>
          <w:rFonts w:ascii="Arial" w:hAnsi="Arial" w:cs="Arial"/>
          <w:b/>
          <w:bCs/>
        </w:rPr>
        <w:instrText xml:space="preserve"> ADDIN ZOTERO_ITEM CSL_CITATION {"citationID":"LwWKq1iX","properties":{"formattedCitation":"(Kharel et al., 2024)","plainCitation":"(Kharel et al., 2024)","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00520049" w:rsidRPr="00BC2284">
        <w:rPr>
          <w:rFonts w:ascii="Arial" w:hAnsi="Arial" w:cs="Arial"/>
          <w:b/>
          <w:bCs/>
        </w:rPr>
        <w:fldChar w:fldCharType="separate"/>
      </w:r>
      <w:r w:rsidR="00520049" w:rsidRPr="00BC2284">
        <w:rPr>
          <w:rFonts w:ascii="Arial" w:hAnsi="Arial" w:cs="Arial"/>
          <w:b/>
          <w:bCs/>
        </w:rPr>
        <w:t>(Kharel et al., 2024; Lazaro et al., 2017)</w:t>
      </w:r>
      <w:r w:rsidR="00520049" w:rsidRPr="00BC2284">
        <w:rPr>
          <w:rFonts w:ascii="Arial" w:hAnsi="Arial" w:cs="Arial"/>
          <w:b/>
          <w:bCs/>
        </w:rPr>
        <w:fldChar w:fldCharType="end"/>
      </w:r>
    </w:p>
    <w:tbl>
      <w:tblPr>
        <w:tblW w:w="9120"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2324"/>
        <w:gridCol w:w="1503"/>
        <w:gridCol w:w="1742"/>
        <w:gridCol w:w="1651"/>
        <w:gridCol w:w="1900"/>
      </w:tblGrid>
      <w:tr w:rsidR="00CA1601" w:rsidRPr="00BC2284" w14:paraId="349088D0" w14:textId="77777777" w:rsidTr="008063B4">
        <w:trPr>
          <w:trHeight w:val="234"/>
        </w:trPr>
        <w:tc>
          <w:tcPr>
            <w:tcW w:w="2324" w:type="dxa"/>
            <w:vMerge w:val="restart"/>
            <w:vAlign w:val="center"/>
          </w:tcPr>
          <w:p w14:paraId="2847BB0B"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Cost Categories</w:t>
            </w:r>
          </w:p>
        </w:tc>
        <w:tc>
          <w:tcPr>
            <w:tcW w:w="3245" w:type="dxa"/>
            <w:gridSpan w:val="2"/>
            <w:vAlign w:val="center"/>
          </w:tcPr>
          <w:p w14:paraId="62DF5D13"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Tomato (% of the total cost)</w:t>
            </w:r>
          </w:p>
        </w:tc>
        <w:tc>
          <w:tcPr>
            <w:tcW w:w="3551" w:type="dxa"/>
            <w:gridSpan w:val="2"/>
            <w:vAlign w:val="center"/>
          </w:tcPr>
          <w:p w14:paraId="2E029811"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Maize (% of the total cost)</w:t>
            </w:r>
          </w:p>
        </w:tc>
      </w:tr>
      <w:tr w:rsidR="00CA1601" w:rsidRPr="00BC2284" w14:paraId="74BFB4D0" w14:textId="77777777" w:rsidTr="008063B4">
        <w:trPr>
          <w:trHeight w:val="232"/>
        </w:trPr>
        <w:tc>
          <w:tcPr>
            <w:tcW w:w="2324" w:type="dxa"/>
            <w:vMerge/>
            <w:vAlign w:val="center"/>
          </w:tcPr>
          <w:p w14:paraId="27DD55BA" w14:textId="77777777" w:rsidR="00CA1601" w:rsidRPr="00BC2284" w:rsidRDefault="00CA1601" w:rsidP="00D023FC">
            <w:pPr>
              <w:spacing w:after="0" w:line="240" w:lineRule="auto"/>
              <w:jc w:val="center"/>
              <w:rPr>
                <w:rFonts w:ascii="Arial" w:hAnsi="Arial" w:cs="Arial"/>
                <w:b/>
                <w:bCs/>
              </w:rPr>
            </w:pPr>
          </w:p>
        </w:tc>
        <w:tc>
          <w:tcPr>
            <w:tcW w:w="1503" w:type="dxa"/>
            <w:vAlign w:val="center"/>
          </w:tcPr>
          <w:p w14:paraId="712E82F4" w14:textId="70E38909" w:rsidR="00CA1601" w:rsidRPr="00BC2284" w:rsidRDefault="00CA1601" w:rsidP="00D023FC">
            <w:pPr>
              <w:spacing w:after="0" w:line="240" w:lineRule="auto"/>
              <w:jc w:val="center"/>
              <w:rPr>
                <w:rFonts w:ascii="Arial" w:hAnsi="Arial" w:cs="Arial"/>
                <w:b/>
                <w:bCs/>
              </w:rPr>
            </w:pPr>
            <w:r w:rsidRPr="00BC2284">
              <w:rPr>
                <w:rFonts w:ascii="Arial" w:hAnsi="Arial" w:cs="Arial"/>
                <w:b/>
                <w:bCs/>
              </w:rPr>
              <w:t>GAP</w:t>
            </w:r>
            <w:r w:rsidR="00256611" w:rsidRPr="00BC2284">
              <w:rPr>
                <w:rFonts w:ascii="Arial" w:hAnsi="Arial" w:cs="Arial"/>
                <w:b/>
                <w:bCs/>
              </w:rPr>
              <w:t>s</w:t>
            </w:r>
            <w:r w:rsidRPr="00BC2284">
              <w:rPr>
                <w:rFonts w:ascii="Arial" w:hAnsi="Arial" w:cs="Arial"/>
                <w:b/>
                <w:bCs/>
              </w:rPr>
              <w:t xml:space="preserve"> user</w:t>
            </w:r>
          </w:p>
        </w:tc>
        <w:tc>
          <w:tcPr>
            <w:tcW w:w="1742" w:type="dxa"/>
            <w:vAlign w:val="center"/>
          </w:tcPr>
          <w:p w14:paraId="2062C84C"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Traditional user</w:t>
            </w:r>
          </w:p>
        </w:tc>
        <w:tc>
          <w:tcPr>
            <w:tcW w:w="1651" w:type="dxa"/>
            <w:vAlign w:val="center"/>
          </w:tcPr>
          <w:p w14:paraId="08AAD69E" w14:textId="640D10C2" w:rsidR="00CA1601" w:rsidRPr="00BC2284" w:rsidRDefault="00CA1601" w:rsidP="00D023FC">
            <w:pPr>
              <w:spacing w:after="0" w:line="240" w:lineRule="auto"/>
              <w:jc w:val="center"/>
              <w:rPr>
                <w:rFonts w:ascii="Arial" w:hAnsi="Arial" w:cs="Arial"/>
                <w:b/>
                <w:bCs/>
              </w:rPr>
            </w:pPr>
            <w:r w:rsidRPr="00BC2284">
              <w:rPr>
                <w:rFonts w:ascii="Arial" w:hAnsi="Arial" w:cs="Arial"/>
                <w:b/>
                <w:bCs/>
              </w:rPr>
              <w:t>GAP</w:t>
            </w:r>
            <w:r w:rsidR="00256611" w:rsidRPr="00BC2284">
              <w:rPr>
                <w:rFonts w:ascii="Arial" w:hAnsi="Arial" w:cs="Arial"/>
                <w:b/>
                <w:bCs/>
              </w:rPr>
              <w:t>s</w:t>
            </w:r>
            <w:r w:rsidRPr="00BC2284">
              <w:rPr>
                <w:rFonts w:ascii="Arial" w:hAnsi="Arial" w:cs="Arial"/>
                <w:b/>
                <w:bCs/>
              </w:rPr>
              <w:t xml:space="preserve"> user</w:t>
            </w:r>
          </w:p>
        </w:tc>
        <w:tc>
          <w:tcPr>
            <w:tcW w:w="1900" w:type="dxa"/>
            <w:vAlign w:val="center"/>
          </w:tcPr>
          <w:p w14:paraId="1CF8180F"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Traditional user</w:t>
            </w:r>
          </w:p>
        </w:tc>
      </w:tr>
      <w:tr w:rsidR="00CA1601" w:rsidRPr="00BC2284" w14:paraId="7DCD5CB7" w14:textId="77777777" w:rsidTr="008063B4">
        <w:trPr>
          <w:trHeight w:val="208"/>
        </w:trPr>
        <w:tc>
          <w:tcPr>
            <w:tcW w:w="2324" w:type="dxa"/>
          </w:tcPr>
          <w:p w14:paraId="798886B2" w14:textId="77777777" w:rsidR="00CA1601" w:rsidRPr="00BC2284" w:rsidRDefault="00CA1601" w:rsidP="00D023FC">
            <w:pPr>
              <w:spacing w:line="276" w:lineRule="auto"/>
              <w:jc w:val="both"/>
              <w:rPr>
                <w:rFonts w:ascii="Arial" w:hAnsi="Arial" w:cs="Arial"/>
              </w:rPr>
            </w:pPr>
            <w:r w:rsidRPr="00BC2284">
              <w:rPr>
                <w:rFonts w:ascii="Arial" w:hAnsi="Arial" w:cs="Arial"/>
              </w:rPr>
              <w:t>Land preparation</w:t>
            </w:r>
          </w:p>
        </w:tc>
        <w:tc>
          <w:tcPr>
            <w:tcW w:w="1503" w:type="dxa"/>
          </w:tcPr>
          <w:p w14:paraId="05A453AD" w14:textId="77777777" w:rsidR="00CA1601" w:rsidRPr="00BC2284" w:rsidRDefault="00CA1601" w:rsidP="008063B4">
            <w:pPr>
              <w:spacing w:line="276" w:lineRule="auto"/>
              <w:jc w:val="center"/>
              <w:rPr>
                <w:rFonts w:ascii="Arial" w:hAnsi="Arial" w:cs="Arial"/>
              </w:rPr>
            </w:pPr>
            <w:r w:rsidRPr="00BC2284">
              <w:rPr>
                <w:rFonts w:ascii="Arial" w:hAnsi="Arial" w:cs="Arial"/>
              </w:rPr>
              <w:t>1.4</w:t>
            </w:r>
          </w:p>
        </w:tc>
        <w:tc>
          <w:tcPr>
            <w:tcW w:w="1742" w:type="dxa"/>
          </w:tcPr>
          <w:p w14:paraId="0C2AD4D0" w14:textId="77777777" w:rsidR="00CA1601" w:rsidRPr="00BC2284" w:rsidRDefault="00CA1601" w:rsidP="008063B4">
            <w:pPr>
              <w:spacing w:line="276" w:lineRule="auto"/>
              <w:jc w:val="center"/>
              <w:rPr>
                <w:rFonts w:ascii="Arial" w:hAnsi="Arial" w:cs="Arial"/>
              </w:rPr>
            </w:pPr>
            <w:r w:rsidRPr="00BC2284">
              <w:rPr>
                <w:rFonts w:ascii="Arial" w:hAnsi="Arial" w:cs="Arial"/>
              </w:rPr>
              <w:t>2.3</w:t>
            </w:r>
          </w:p>
        </w:tc>
        <w:tc>
          <w:tcPr>
            <w:tcW w:w="1651" w:type="dxa"/>
          </w:tcPr>
          <w:p w14:paraId="6232F58B" w14:textId="77777777" w:rsidR="00CA1601" w:rsidRPr="00BC2284" w:rsidRDefault="00CA1601" w:rsidP="008063B4">
            <w:pPr>
              <w:spacing w:line="276" w:lineRule="auto"/>
              <w:jc w:val="center"/>
              <w:rPr>
                <w:rFonts w:ascii="Arial" w:hAnsi="Arial" w:cs="Arial"/>
              </w:rPr>
            </w:pPr>
            <w:r w:rsidRPr="00BC2284">
              <w:rPr>
                <w:rFonts w:ascii="Arial" w:hAnsi="Arial" w:cs="Arial"/>
              </w:rPr>
              <w:t>12.4</w:t>
            </w:r>
          </w:p>
        </w:tc>
        <w:tc>
          <w:tcPr>
            <w:tcW w:w="1900" w:type="dxa"/>
          </w:tcPr>
          <w:p w14:paraId="5802C85C" w14:textId="77777777" w:rsidR="00CA1601" w:rsidRPr="00BC2284" w:rsidRDefault="00CA1601" w:rsidP="008063B4">
            <w:pPr>
              <w:spacing w:line="276" w:lineRule="auto"/>
              <w:jc w:val="center"/>
              <w:rPr>
                <w:rFonts w:ascii="Arial" w:hAnsi="Arial" w:cs="Arial"/>
              </w:rPr>
            </w:pPr>
            <w:r w:rsidRPr="00BC2284">
              <w:rPr>
                <w:rFonts w:ascii="Arial" w:hAnsi="Arial" w:cs="Arial"/>
              </w:rPr>
              <w:t>7.4</w:t>
            </w:r>
          </w:p>
        </w:tc>
      </w:tr>
      <w:tr w:rsidR="00CA1601" w:rsidRPr="00BC2284" w14:paraId="4E10595C" w14:textId="77777777" w:rsidTr="008063B4">
        <w:trPr>
          <w:trHeight w:val="192"/>
        </w:trPr>
        <w:tc>
          <w:tcPr>
            <w:tcW w:w="2324" w:type="dxa"/>
          </w:tcPr>
          <w:p w14:paraId="4A6ADCE1" w14:textId="77777777" w:rsidR="00CA1601" w:rsidRPr="00BC2284" w:rsidRDefault="00CA1601" w:rsidP="00D023FC">
            <w:pPr>
              <w:spacing w:line="276" w:lineRule="auto"/>
              <w:jc w:val="both"/>
              <w:rPr>
                <w:rFonts w:ascii="Arial" w:hAnsi="Arial" w:cs="Arial"/>
              </w:rPr>
            </w:pPr>
            <w:r w:rsidRPr="00BC2284">
              <w:rPr>
                <w:rFonts w:ascii="Arial" w:hAnsi="Arial" w:cs="Arial"/>
              </w:rPr>
              <w:t>Irrigation</w:t>
            </w:r>
          </w:p>
        </w:tc>
        <w:tc>
          <w:tcPr>
            <w:tcW w:w="1503" w:type="dxa"/>
          </w:tcPr>
          <w:p w14:paraId="00A87C15" w14:textId="77777777" w:rsidR="00CA1601" w:rsidRPr="00BC2284" w:rsidRDefault="00CA1601" w:rsidP="008063B4">
            <w:pPr>
              <w:spacing w:line="276" w:lineRule="auto"/>
              <w:jc w:val="center"/>
              <w:rPr>
                <w:rFonts w:ascii="Arial" w:hAnsi="Arial" w:cs="Arial"/>
              </w:rPr>
            </w:pPr>
            <w:r w:rsidRPr="00BC2284">
              <w:rPr>
                <w:rFonts w:ascii="Arial" w:hAnsi="Arial" w:cs="Arial"/>
              </w:rPr>
              <w:t>0.6</w:t>
            </w:r>
          </w:p>
        </w:tc>
        <w:tc>
          <w:tcPr>
            <w:tcW w:w="1742" w:type="dxa"/>
          </w:tcPr>
          <w:p w14:paraId="5AACEB06" w14:textId="77777777" w:rsidR="00CA1601" w:rsidRPr="00BC2284" w:rsidRDefault="00CA1601" w:rsidP="008063B4">
            <w:pPr>
              <w:spacing w:line="276" w:lineRule="auto"/>
              <w:jc w:val="center"/>
              <w:rPr>
                <w:rFonts w:ascii="Arial" w:hAnsi="Arial" w:cs="Arial"/>
              </w:rPr>
            </w:pPr>
            <w:r w:rsidRPr="00BC2284">
              <w:rPr>
                <w:rFonts w:ascii="Arial" w:hAnsi="Arial" w:cs="Arial"/>
              </w:rPr>
              <w:t>1.4</w:t>
            </w:r>
          </w:p>
        </w:tc>
        <w:tc>
          <w:tcPr>
            <w:tcW w:w="1651" w:type="dxa"/>
          </w:tcPr>
          <w:p w14:paraId="36C12444" w14:textId="77777777" w:rsidR="00CA1601" w:rsidRPr="00BC2284" w:rsidRDefault="00CA1601" w:rsidP="008063B4">
            <w:pPr>
              <w:spacing w:line="276" w:lineRule="auto"/>
              <w:jc w:val="center"/>
              <w:rPr>
                <w:rFonts w:ascii="Arial" w:hAnsi="Arial" w:cs="Arial"/>
              </w:rPr>
            </w:pPr>
            <w:r w:rsidRPr="00BC2284">
              <w:rPr>
                <w:rFonts w:ascii="Arial" w:hAnsi="Arial" w:cs="Arial"/>
              </w:rPr>
              <w:t>11.4</w:t>
            </w:r>
          </w:p>
        </w:tc>
        <w:tc>
          <w:tcPr>
            <w:tcW w:w="1900" w:type="dxa"/>
          </w:tcPr>
          <w:p w14:paraId="2A9916E7" w14:textId="77777777" w:rsidR="00CA1601" w:rsidRPr="00BC2284" w:rsidRDefault="00CA1601" w:rsidP="008063B4">
            <w:pPr>
              <w:spacing w:line="276" w:lineRule="auto"/>
              <w:jc w:val="center"/>
              <w:rPr>
                <w:rFonts w:ascii="Arial" w:hAnsi="Arial" w:cs="Arial"/>
              </w:rPr>
            </w:pPr>
            <w:r w:rsidRPr="00BC2284">
              <w:rPr>
                <w:rFonts w:ascii="Arial" w:hAnsi="Arial" w:cs="Arial"/>
              </w:rPr>
              <w:t>5.5</w:t>
            </w:r>
          </w:p>
        </w:tc>
      </w:tr>
      <w:tr w:rsidR="00CA1601" w:rsidRPr="00BC2284" w14:paraId="392DADBA" w14:textId="77777777" w:rsidTr="008063B4">
        <w:trPr>
          <w:trHeight w:val="255"/>
        </w:trPr>
        <w:tc>
          <w:tcPr>
            <w:tcW w:w="2324" w:type="dxa"/>
          </w:tcPr>
          <w:p w14:paraId="6440F629" w14:textId="77777777" w:rsidR="00CA1601" w:rsidRPr="00BC2284" w:rsidRDefault="00CA1601" w:rsidP="00D023FC">
            <w:pPr>
              <w:spacing w:line="276" w:lineRule="auto"/>
              <w:jc w:val="both"/>
              <w:rPr>
                <w:rFonts w:ascii="Arial" w:hAnsi="Arial" w:cs="Arial"/>
              </w:rPr>
            </w:pPr>
            <w:r w:rsidRPr="00BC2284">
              <w:rPr>
                <w:rFonts w:ascii="Arial" w:hAnsi="Arial" w:cs="Arial"/>
              </w:rPr>
              <w:t>Fertilizer/ Compost</w:t>
            </w:r>
          </w:p>
        </w:tc>
        <w:tc>
          <w:tcPr>
            <w:tcW w:w="1503" w:type="dxa"/>
          </w:tcPr>
          <w:p w14:paraId="2B3077A2" w14:textId="77777777" w:rsidR="00CA1601" w:rsidRPr="00BC2284" w:rsidRDefault="00CA1601" w:rsidP="008063B4">
            <w:pPr>
              <w:spacing w:line="276" w:lineRule="auto"/>
              <w:jc w:val="center"/>
              <w:rPr>
                <w:rFonts w:ascii="Arial" w:hAnsi="Arial" w:cs="Arial"/>
              </w:rPr>
            </w:pPr>
            <w:r w:rsidRPr="00BC2284">
              <w:rPr>
                <w:rFonts w:ascii="Arial" w:hAnsi="Arial" w:cs="Arial"/>
              </w:rPr>
              <w:t>19.6</w:t>
            </w:r>
          </w:p>
        </w:tc>
        <w:tc>
          <w:tcPr>
            <w:tcW w:w="1742" w:type="dxa"/>
          </w:tcPr>
          <w:p w14:paraId="7D6A5B8A" w14:textId="77777777" w:rsidR="00CA1601" w:rsidRPr="00BC2284" w:rsidRDefault="00CA1601" w:rsidP="008063B4">
            <w:pPr>
              <w:spacing w:line="276" w:lineRule="auto"/>
              <w:jc w:val="center"/>
              <w:rPr>
                <w:rFonts w:ascii="Arial" w:hAnsi="Arial" w:cs="Arial"/>
              </w:rPr>
            </w:pPr>
            <w:r w:rsidRPr="00BC2284">
              <w:rPr>
                <w:rFonts w:ascii="Arial" w:hAnsi="Arial" w:cs="Arial"/>
              </w:rPr>
              <w:t>11.9</w:t>
            </w:r>
          </w:p>
        </w:tc>
        <w:tc>
          <w:tcPr>
            <w:tcW w:w="1651" w:type="dxa"/>
          </w:tcPr>
          <w:p w14:paraId="7446A73A" w14:textId="77777777" w:rsidR="00CA1601" w:rsidRPr="00BC2284" w:rsidRDefault="00CA1601" w:rsidP="008063B4">
            <w:pPr>
              <w:spacing w:line="276" w:lineRule="auto"/>
              <w:jc w:val="center"/>
              <w:rPr>
                <w:rFonts w:ascii="Arial" w:hAnsi="Arial" w:cs="Arial"/>
              </w:rPr>
            </w:pPr>
            <w:r w:rsidRPr="00BC2284">
              <w:rPr>
                <w:rFonts w:ascii="Arial" w:hAnsi="Arial" w:cs="Arial"/>
              </w:rPr>
              <w:t>20.4</w:t>
            </w:r>
          </w:p>
        </w:tc>
        <w:tc>
          <w:tcPr>
            <w:tcW w:w="1900" w:type="dxa"/>
          </w:tcPr>
          <w:p w14:paraId="558A6410" w14:textId="77777777" w:rsidR="00CA1601" w:rsidRPr="00BC2284" w:rsidRDefault="00CA1601" w:rsidP="008063B4">
            <w:pPr>
              <w:spacing w:line="276" w:lineRule="auto"/>
              <w:jc w:val="center"/>
              <w:rPr>
                <w:rFonts w:ascii="Arial" w:hAnsi="Arial" w:cs="Arial"/>
              </w:rPr>
            </w:pPr>
            <w:r w:rsidRPr="00BC2284">
              <w:rPr>
                <w:rFonts w:ascii="Arial" w:hAnsi="Arial" w:cs="Arial"/>
              </w:rPr>
              <w:t>25</w:t>
            </w:r>
          </w:p>
        </w:tc>
      </w:tr>
      <w:tr w:rsidR="00CA1601" w:rsidRPr="00BC2284" w14:paraId="6336594E" w14:textId="77777777" w:rsidTr="008063B4">
        <w:trPr>
          <w:trHeight w:val="192"/>
        </w:trPr>
        <w:tc>
          <w:tcPr>
            <w:tcW w:w="2324" w:type="dxa"/>
          </w:tcPr>
          <w:p w14:paraId="286E9256" w14:textId="77777777" w:rsidR="00CA1601" w:rsidRPr="00BC2284" w:rsidRDefault="00CA1601" w:rsidP="00D023FC">
            <w:pPr>
              <w:spacing w:line="276" w:lineRule="auto"/>
              <w:jc w:val="both"/>
              <w:rPr>
                <w:rFonts w:ascii="Arial" w:hAnsi="Arial" w:cs="Arial"/>
              </w:rPr>
            </w:pPr>
            <w:r w:rsidRPr="00BC2284">
              <w:rPr>
                <w:rFonts w:ascii="Arial" w:hAnsi="Arial" w:cs="Arial"/>
              </w:rPr>
              <w:t>Pesticide</w:t>
            </w:r>
          </w:p>
        </w:tc>
        <w:tc>
          <w:tcPr>
            <w:tcW w:w="1503" w:type="dxa"/>
          </w:tcPr>
          <w:p w14:paraId="34F0B7F2" w14:textId="77777777" w:rsidR="00CA1601" w:rsidRPr="00BC2284" w:rsidRDefault="00CA1601" w:rsidP="008063B4">
            <w:pPr>
              <w:spacing w:line="276" w:lineRule="auto"/>
              <w:jc w:val="center"/>
              <w:rPr>
                <w:rFonts w:ascii="Arial" w:hAnsi="Arial" w:cs="Arial"/>
              </w:rPr>
            </w:pPr>
            <w:r w:rsidRPr="00BC2284">
              <w:rPr>
                <w:rFonts w:ascii="Arial" w:hAnsi="Arial" w:cs="Arial"/>
              </w:rPr>
              <w:t>2.8</w:t>
            </w:r>
          </w:p>
        </w:tc>
        <w:tc>
          <w:tcPr>
            <w:tcW w:w="1742" w:type="dxa"/>
          </w:tcPr>
          <w:p w14:paraId="11CD9C6D" w14:textId="77777777" w:rsidR="00CA1601" w:rsidRPr="00BC2284" w:rsidRDefault="00CA1601" w:rsidP="008063B4">
            <w:pPr>
              <w:spacing w:line="276" w:lineRule="auto"/>
              <w:jc w:val="center"/>
              <w:rPr>
                <w:rFonts w:ascii="Arial" w:hAnsi="Arial" w:cs="Arial"/>
              </w:rPr>
            </w:pPr>
            <w:r w:rsidRPr="00BC2284">
              <w:rPr>
                <w:rFonts w:ascii="Arial" w:hAnsi="Arial" w:cs="Arial"/>
              </w:rPr>
              <w:t>10.2</w:t>
            </w:r>
          </w:p>
        </w:tc>
        <w:tc>
          <w:tcPr>
            <w:tcW w:w="1651" w:type="dxa"/>
          </w:tcPr>
          <w:p w14:paraId="17F6CF73" w14:textId="77777777" w:rsidR="00CA1601" w:rsidRPr="00BC2284" w:rsidRDefault="00CA1601" w:rsidP="008063B4">
            <w:pPr>
              <w:spacing w:line="276" w:lineRule="auto"/>
              <w:jc w:val="center"/>
              <w:rPr>
                <w:rFonts w:ascii="Arial" w:hAnsi="Arial" w:cs="Arial"/>
              </w:rPr>
            </w:pPr>
            <w:r w:rsidRPr="00BC2284">
              <w:rPr>
                <w:rFonts w:ascii="Arial" w:hAnsi="Arial" w:cs="Arial"/>
              </w:rPr>
              <w:t>34.1</w:t>
            </w:r>
          </w:p>
        </w:tc>
        <w:tc>
          <w:tcPr>
            <w:tcW w:w="1900" w:type="dxa"/>
          </w:tcPr>
          <w:p w14:paraId="72813E0C" w14:textId="77777777" w:rsidR="00CA1601" w:rsidRPr="00BC2284" w:rsidRDefault="00CA1601" w:rsidP="008063B4">
            <w:pPr>
              <w:spacing w:line="276" w:lineRule="auto"/>
              <w:jc w:val="center"/>
              <w:rPr>
                <w:rFonts w:ascii="Arial" w:hAnsi="Arial" w:cs="Arial"/>
              </w:rPr>
            </w:pPr>
            <w:r w:rsidRPr="00BC2284">
              <w:rPr>
                <w:rFonts w:ascii="Arial" w:hAnsi="Arial" w:cs="Arial"/>
              </w:rPr>
              <w:t>40.2</w:t>
            </w:r>
          </w:p>
        </w:tc>
      </w:tr>
      <w:tr w:rsidR="00CA1601" w:rsidRPr="00BC2284" w14:paraId="31B7E931" w14:textId="77777777" w:rsidTr="008063B4">
        <w:trPr>
          <w:trHeight w:val="208"/>
        </w:trPr>
        <w:tc>
          <w:tcPr>
            <w:tcW w:w="2324" w:type="dxa"/>
          </w:tcPr>
          <w:p w14:paraId="370CE46C" w14:textId="77777777" w:rsidR="00CA1601" w:rsidRPr="00BC2284" w:rsidRDefault="00CA1601" w:rsidP="00D023FC">
            <w:pPr>
              <w:spacing w:line="276" w:lineRule="auto"/>
              <w:jc w:val="both"/>
              <w:rPr>
                <w:rFonts w:ascii="Arial" w:hAnsi="Arial" w:cs="Arial"/>
              </w:rPr>
            </w:pPr>
            <w:r w:rsidRPr="00BC2284">
              <w:rPr>
                <w:rFonts w:ascii="Arial" w:hAnsi="Arial" w:cs="Arial"/>
              </w:rPr>
              <w:t>Weeding</w:t>
            </w:r>
          </w:p>
        </w:tc>
        <w:tc>
          <w:tcPr>
            <w:tcW w:w="1503" w:type="dxa"/>
          </w:tcPr>
          <w:p w14:paraId="04A3C9F8" w14:textId="77777777" w:rsidR="00CA1601" w:rsidRPr="00BC2284" w:rsidRDefault="00CA1601" w:rsidP="008063B4">
            <w:pPr>
              <w:spacing w:line="276" w:lineRule="auto"/>
              <w:jc w:val="center"/>
              <w:rPr>
                <w:rFonts w:ascii="Arial" w:hAnsi="Arial" w:cs="Arial"/>
              </w:rPr>
            </w:pPr>
            <w:r w:rsidRPr="00BC2284">
              <w:rPr>
                <w:rFonts w:ascii="Arial" w:hAnsi="Arial" w:cs="Arial"/>
              </w:rPr>
              <w:t>5.3</w:t>
            </w:r>
          </w:p>
        </w:tc>
        <w:tc>
          <w:tcPr>
            <w:tcW w:w="1742" w:type="dxa"/>
          </w:tcPr>
          <w:p w14:paraId="1A87F48E" w14:textId="77777777" w:rsidR="00CA1601" w:rsidRPr="00BC2284" w:rsidRDefault="00CA1601" w:rsidP="008063B4">
            <w:pPr>
              <w:spacing w:line="276" w:lineRule="auto"/>
              <w:jc w:val="center"/>
              <w:rPr>
                <w:rFonts w:ascii="Arial" w:hAnsi="Arial" w:cs="Arial"/>
              </w:rPr>
            </w:pPr>
            <w:r w:rsidRPr="00BC2284">
              <w:rPr>
                <w:rFonts w:ascii="Arial" w:hAnsi="Arial" w:cs="Arial"/>
              </w:rPr>
              <w:t>3.2</w:t>
            </w:r>
          </w:p>
        </w:tc>
        <w:tc>
          <w:tcPr>
            <w:tcW w:w="1651" w:type="dxa"/>
          </w:tcPr>
          <w:p w14:paraId="6CBDADAC" w14:textId="77777777" w:rsidR="00CA1601" w:rsidRPr="00BC2284" w:rsidRDefault="00CA1601" w:rsidP="008063B4">
            <w:pPr>
              <w:spacing w:line="276" w:lineRule="auto"/>
              <w:jc w:val="center"/>
              <w:rPr>
                <w:rFonts w:ascii="Arial" w:hAnsi="Arial" w:cs="Arial"/>
              </w:rPr>
            </w:pPr>
            <w:r w:rsidRPr="00BC2284">
              <w:rPr>
                <w:rFonts w:ascii="Arial" w:hAnsi="Arial" w:cs="Arial"/>
              </w:rPr>
              <w:t>-</w:t>
            </w:r>
          </w:p>
        </w:tc>
        <w:tc>
          <w:tcPr>
            <w:tcW w:w="1900" w:type="dxa"/>
          </w:tcPr>
          <w:p w14:paraId="43BC8144" w14:textId="77777777" w:rsidR="00CA1601" w:rsidRPr="00BC2284" w:rsidRDefault="00CA1601" w:rsidP="008063B4">
            <w:pPr>
              <w:spacing w:line="276" w:lineRule="auto"/>
              <w:jc w:val="center"/>
              <w:rPr>
                <w:rFonts w:ascii="Arial" w:hAnsi="Arial" w:cs="Arial"/>
              </w:rPr>
            </w:pPr>
            <w:r w:rsidRPr="00BC2284">
              <w:rPr>
                <w:rFonts w:ascii="Arial" w:hAnsi="Arial" w:cs="Arial"/>
              </w:rPr>
              <w:t>-</w:t>
            </w:r>
          </w:p>
        </w:tc>
      </w:tr>
      <w:tr w:rsidR="00CA1601" w:rsidRPr="00BC2284" w14:paraId="1935686C" w14:textId="77777777" w:rsidTr="008063B4">
        <w:trPr>
          <w:trHeight w:val="248"/>
        </w:trPr>
        <w:tc>
          <w:tcPr>
            <w:tcW w:w="2324" w:type="dxa"/>
          </w:tcPr>
          <w:p w14:paraId="7779CE52" w14:textId="77777777" w:rsidR="00CA1601" w:rsidRPr="00BC2284" w:rsidRDefault="00CA1601" w:rsidP="00D023FC">
            <w:pPr>
              <w:spacing w:line="276" w:lineRule="auto"/>
              <w:jc w:val="both"/>
              <w:rPr>
                <w:rFonts w:ascii="Arial" w:hAnsi="Arial" w:cs="Arial"/>
              </w:rPr>
            </w:pPr>
            <w:r w:rsidRPr="00BC2284">
              <w:rPr>
                <w:rFonts w:ascii="Arial" w:hAnsi="Arial" w:cs="Arial"/>
              </w:rPr>
              <w:t>Labor</w:t>
            </w:r>
          </w:p>
        </w:tc>
        <w:tc>
          <w:tcPr>
            <w:tcW w:w="1503" w:type="dxa"/>
          </w:tcPr>
          <w:p w14:paraId="16ED119C" w14:textId="77777777" w:rsidR="00CA1601" w:rsidRPr="00BC2284" w:rsidRDefault="00CA1601" w:rsidP="008063B4">
            <w:pPr>
              <w:spacing w:line="276" w:lineRule="auto"/>
              <w:jc w:val="center"/>
              <w:rPr>
                <w:rFonts w:ascii="Arial" w:hAnsi="Arial" w:cs="Arial"/>
              </w:rPr>
            </w:pPr>
            <w:r w:rsidRPr="00BC2284">
              <w:rPr>
                <w:rFonts w:ascii="Arial" w:hAnsi="Arial" w:cs="Arial"/>
              </w:rPr>
              <w:t>28.6</w:t>
            </w:r>
          </w:p>
        </w:tc>
        <w:tc>
          <w:tcPr>
            <w:tcW w:w="1742" w:type="dxa"/>
          </w:tcPr>
          <w:p w14:paraId="1FC93DDA" w14:textId="77777777" w:rsidR="00CA1601" w:rsidRPr="00BC2284" w:rsidRDefault="00CA1601" w:rsidP="008063B4">
            <w:pPr>
              <w:spacing w:line="276" w:lineRule="auto"/>
              <w:jc w:val="center"/>
              <w:rPr>
                <w:rFonts w:ascii="Arial" w:hAnsi="Arial" w:cs="Arial"/>
              </w:rPr>
            </w:pPr>
            <w:r w:rsidRPr="00BC2284">
              <w:rPr>
                <w:rFonts w:ascii="Arial" w:hAnsi="Arial" w:cs="Arial"/>
              </w:rPr>
              <w:t>18.6</w:t>
            </w:r>
          </w:p>
        </w:tc>
        <w:tc>
          <w:tcPr>
            <w:tcW w:w="1651" w:type="dxa"/>
          </w:tcPr>
          <w:p w14:paraId="0656A62C" w14:textId="77777777" w:rsidR="00CA1601" w:rsidRPr="00BC2284" w:rsidRDefault="00CA1601" w:rsidP="008063B4">
            <w:pPr>
              <w:spacing w:line="276" w:lineRule="auto"/>
              <w:jc w:val="center"/>
              <w:rPr>
                <w:rFonts w:ascii="Arial" w:hAnsi="Arial" w:cs="Arial"/>
              </w:rPr>
            </w:pPr>
            <w:r w:rsidRPr="00BC2284">
              <w:rPr>
                <w:rFonts w:ascii="Arial" w:hAnsi="Arial" w:cs="Arial"/>
              </w:rPr>
              <w:t>13.6</w:t>
            </w:r>
          </w:p>
        </w:tc>
        <w:tc>
          <w:tcPr>
            <w:tcW w:w="1900" w:type="dxa"/>
          </w:tcPr>
          <w:p w14:paraId="45318E85" w14:textId="77777777" w:rsidR="00CA1601" w:rsidRPr="00BC2284" w:rsidRDefault="00CA1601" w:rsidP="008063B4">
            <w:pPr>
              <w:spacing w:line="276" w:lineRule="auto"/>
              <w:jc w:val="center"/>
              <w:rPr>
                <w:rFonts w:ascii="Arial" w:hAnsi="Arial" w:cs="Arial"/>
              </w:rPr>
            </w:pPr>
            <w:r w:rsidRPr="00BC2284">
              <w:rPr>
                <w:rFonts w:ascii="Arial" w:hAnsi="Arial" w:cs="Arial"/>
              </w:rPr>
              <w:t>1.6</w:t>
            </w:r>
          </w:p>
        </w:tc>
      </w:tr>
      <w:tr w:rsidR="00CA1601" w:rsidRPr="00BC2284" w14:paraId="276C8F50" w14:textId="77777777" w:rsidTr="008063B4">
        <w:trPr>
          <w:trHeight w:val="249"/>
        </w:trPr>
        <w:tc>
          <w:tcPr>
            <w:tcW w:w="2324" w:type="dxa"/>
          </w:tcPr>
          <w:p w14:paraId="30F3C47D" w14:textId="77777777" w:rsidR="00CA1601" w:rsidRPr="00BC2284" w:rsidRDefault="00CA1601" w:rsidP="00D023FC">
            <w:pPr>
              <w:spacing w:line="276" w:lineRule="auto"/>
              <w:jc w:val="both"/>
              <w:rPr>
                <w:rFonts w:ascii="Arial" w:hAnsi="Arial" w:cs="Arial"/>
              </w:rPr>
            </w:pPr>
            <w:r w:rsidRPr="00BC2284">
              <w:rPr>
                <w:rFonts w:ascii="Arial" w:hAnsi="Arial" w:cs="Arial"/>
              </w:rPr>
              <w:t>Seed/sapling</w:t>
            </w:r>
          </w:p>
        </w:tc>
        <w:tc>
          <w:tcPr>
            <w:tcW w:w="1503" w:type="dxa"/>
          </w:tcPr>
          <w:p w14:paraId="12C5AD4E" w14:textId="77777777" w:rsidR="00CA1601" w:rsidRPr="00BC2284" w:rsidRDefault="00CA1601" w:rsidP="008063B4">
            <w:pPr>
              <w:spacing w:line="276" w:lineRule="auto"/>
              <w:jc w:val="center"/>
              <w:rPr>
                <w:rFonts w:ascii="Arial" w:hAnsi="Arial" w:cs="Arial"/>
              </w:rPr>
            </w:pPr>
            <w:r w:rsidRPr="00BC2284">
              <w:rPr>
                <w:rFonts w:ascii="Arial" w:hAnsi="Arial" w:cs="Arial"/>
              </w:rPr>
              <w:t>3.07</w:t>
            </w:r>
          </w:p>
        </w:tc>
        <w:tc>
          <w:tcPr>
            <w:tcW w:w="1742" w:type="dxa"/>
          </w:tcPr>
          <w:p w14:paraId="44963E29" w14:textId="77777777" w:rsidR="00CA1601" w:rsidRPr="00BC2284" w:rsidRDefault="00CA1601" w:rsidP="008063B4">
            <w:pPr>
              <w:spacing w:line="276" w:lineRule="auto"/>
              <w:jc w:val="center"/>
              <w:rPr>
                <w:rFonts w:ascii="Arial" w:hAnsi="Arial" w:cs="Arial"/>
              </w:rPr>
            </w:pPr>
            <w:r w:rsidRPr="00BC2284">
              <w:rPr>
                <w:rFonts w:ascii="Arial" w:hAnsi="Arial" w:cs="Arial"/>
              </w:rPr>
              <w:t>4.8</w:t>
            </w:r>
          </w:p>
        </w:tc>
        <w:tc>
          <w:tcPr>
            <w:tcW w:w="1651" w:type="dxa"/>
          </w:tcPr>
          <w:p w14:paraId="52DB86E8" w14:textId="77777777" w:rsidR="00CA1601" w:rsidRPr="00BC2284" w:rsidRDefault="00CA1601" w:rsidP="008063B4">
            <w:pPr>
              <w:spacing w:line="276" w:lineRule="auto"/>
              <w:jc w:val="center"/>
              <w:rPr>
                <w:rFonts w:ascii="Arial" w:hAnsi="Arial" w:cs="Arial"/>
              </w:rPr>
            </w:pPr>
            <w:r w:rsidRPr="00BC2284">
              <w:rPr>
                <w:rFonts w:ascii="Arial" w:hAnsi="Arial" w:cs="Arial"/>
              </w:rPr>
              <w:t>12.4</w:t>
            </w:r>
          </w:p>
        </w:tc>
        <w:tc>
          <w:tcPr>
            <w:tcW w:w="1900" w:type="dxa"/>
          </w:tcPr>
          <w:p w14:paraId="4AD34E38" w14:textId="77777777" w:rsidR="00CA1601" w:rsidRPr="00BC2284" w:rsidRDefault="00CA1601" w:rsidP="008063B4">
            <w:pPr>
              <w:spacing w:line="276" w:lineRule="auto"/>
              <w:jc w:val="center"/>
              <w:rPr>
                <w:rFonts w:ascii="Arial" w:hAnsi="Arial" w:cs="Arial"/>
              </w:rPr>
            </w:pPr>
            <w:r w:rsidRPr="00BC2284">
              <w:rPr>
                <w:rFonts w:ascii="Arial" w:hAnsi="Arial" w:cs="Arial"/>
              </w:rPr>
              <w:t>7.4</w:t>
            </w:r>
          </w:p>
        </w:tc>
      </w:tr>
      <w:tr w:rsidR="00CA1601" w:rsidRPr="00BC2284" w14:paraId="5C43308E" w14:textId="77777777" w:rsidTr="008063B4">
        <w:trPr>
          <w:trHeight w:val="249"/>
        </w:trPr>
        <w:tc>
          <w:tcPr>
            <w:tcW w:w="2324" w:type="dxa"/>
          </w:tcPr>
          <w:p w14:paraId="0AC2C928" w14:textId="77777777" w:rsidR="00CA1601" w:rsidRPr="00BC2284" w:rsidRDefault="00CA1601" w:rsidP="00D023FC">
            <w:pPr>
              <w:spacing w:line="276" w:lineRule="auto"/>
              <w:jc w:val="both"/>
              <w:rPr>
                <w:rFonts w:ascii="Arial" w:hAnsi="Arial" w:cs="Arial"/>
              </w:rPr>
            </w:pPr>
            <w:r w:rsidRPr="00BC2284">
              <w:rPr>
                <w:rFonts w:ascii="Arial" w:hAnsi="Arial" w:cs="Arial"/>
              </w:rPr>
              <w:t>Transport</w:t>
            </w:r>
          </w:p>
        </w:tc>
        <w:tc>
          <w:tcPr>
            <w:tcW w:w="1503" w:type="dxa"/>
          </w:tcPr>
          <w:p w14:paraId="6DABB5E1" w14:textId="77777777" w:rsidR="00CA1601" w:rsidRPr="00BC2284" w:rsidRDefault="00CA1601" w:rsidP="008063B4">
            <w:pPr>
              <w:spacing w:line="276" w:lineRule="auto"/>
              <w:jc w:val="center"/>
              <w:rPr>
                <w:rFonts w:ascii="Arial" w:hAnsi="Arial" w:cs="Arial"/>
              </w:rPr>
            </w:pPr>
            <w:r w:rsidRPr="00BC2284">
              <w:rPr>
                <w:rFonts w:ascii="Arial" w:hAnsi="Arial" w:cs="Arial"/>
              </w:rPr>
              <w:t>9.5</w:t>
            </w:r>
          </w:p>
        </w:tc>
        <w:tc>
          <w:tcPr>
            <w:tcW w:w="1742" w:type="dxa"/>
          </w:tcPr>
          <w:p w14:paraId="6F6D7B56" w14:textId="77777777" w:rsidR="00CA1601" w:rsidRPr="00BC2284" w:rsidRDefault="00CA1601" w:rsidP="008063B4">
            <w:pPr>
              <w:spacing w:line="276" w:lineRule="auto"/>
              <w:jc w:val="center"/>
              <w:rPr>
                <w:rFonts w:ascii="Arial" w:hAnsi="Arial" w:cs="Arial"/>
              </w:rPr>
            </w:pPr>
            <w:r w:rsidRPr="00BC2284">
              <w:rPr>
                <w:rFonts w:ascii="Arial" w:hAnsi="Arial" w:cs="Arial"/>
              </w:rPr>
              <w:t>18.8</w:t>
            </w:r>
          </w:p>
        </w:tc>
        <w:tc>
          <w:tcPr>
            <w:tcW w:w="1651" w:type="dxa"/>
          </w:tcPr>
          <w:p w14:paraId="56218328" w14:textId="77777777" w:rsidR="00CA1601" w:rsidRPr="00BC2284" w:rsidRDefault="00CA1601" w:rsidP="008063B4">
            <w:pPr>
              <w:spacing w:line="276" w:lineRule="auto"/>
              <w:jc w:val="center"/>
              <w:rPr>
                <w:rFonts w:ascii="Arial" w:hAnsi="Arial" w:cs="Arial"/>
              </w:rPr>
            </w:pPr>
            <w:r w:rsidRPr="00BC2284">
              <w:rPr>
                <w:rFonts w:ascii="Arial" w:hAnsi="Arial" w:cs="Arial"/>
              </w:rPr>
              <w:t>3.7</w:t>
            </w:r>
          </w:p>
        </w:tc>
        <w:tc>
          <w:tcPr>
            <w:tcW w:w="1900" w:type="dxa"/>
          </w:tcPr>
          <w:p w14:paraId="5EB18B8B" w14:textId="77777777" w:rsidR="00CA1601" w:rsidRPr="00BC2284" w:rsidRDefault="00CA1601" w:rsidP="008063B4">
            <w:pPr>
              <w:spacing w:line="276" w:lineRule="auto"/>
              <w:jc w:val="center"/>
              <w:rPr>
                <w:rFonts w:ascii="Arial" w:hAnsi="Arial" w:cs="Arial"/>
              </w:rPr>
            </w:pPr>
            <w:r w:rsidRPr="00BC2284">
              <w:rPr>
                <w:rFonts w:ascii="Arial" w:hAnsi="Arial" w:cs="Arial"/>
              </w:rPr>
              <w:t>5.0</w:t>
            </w:r>
          </w:p>
        </w:tc>
      </w:tr>
      <w:tr w:rsidR="00CA1601" w:rsidRPr="00BC2284" w14:paraId="05629C5D" w14:textId="77777777" w:rsidTr="008063B4">
        <w:trPr>
          <w:trHeight w:val="249"/>
        </w:trPr>
        <w:tc>
          <w:tcPr>
            <w:tcW w:w="2324" w:type="dxa"/>
          </w:tcPr>
          <w:p w14:paraId="18AAA85B" w14:textId="77777777" w:rsidR="00CA1601" w:rsidRPr="00BC2284" w:rsidRDefault="00CA1601" w:rsidP="00D023FC">
            <w:pPr>
              <w:spacing w:line="276" w:lineRule="auto"/>
              <w:jc w:val="both"/>
              <w:rPr>
                <w:rFonts w:ascii="Arial" w:hAnsi="Arial" w:cs="Arial"/>
              </w:rPr>
            </w:pPr>
            <w:r w:rsidRPr="00BC2284">
              <w:rPr>
                <w:rFonts w:ascii="Arial" w:hAnsi="Arial" w:cs="Arial"/>
              </w:rPr>
              <w:t>Rent/Machine rental</w:t>
            </w:r>
          </w:p>
        </w:tc>
        <w:tc>
          <w:tcPr>
            <w:tcW w:w="1503" w:type="dxa"/>
          </w:tcPr>
          <w:p w14:paraId="66096CB2" w14:textId="77777777" w:rsidR="00CA1601" w:rsidRPr="00BC2284" w:rsidRDefault="00CA1601" w:rsidP="008063B4">
            <w:pPr>
              <w:spacing w:line="276" w:lineRule="auto"/>
              <w:jc w:val="center"/>
              <w:rPr>
                <w:rFonts w:ascii="Arial" w:hAnsi="Arial" w:cs="Arial"/>
              </w:rPr>
            </w:pPr>
            <w:r w:rsidRPr="00BC2284">
              <w:rPr>
                <w:rFonts w:ascii="Arial" w:hAnsi="Arial" w:cs="Arial"/>
              </w:rPr>
              <w:t>16.1</w:t>
            </w:r>
          </w:p>
        </w:tc>
        <w:tc>
          <w:tcPr>
            <w:tcW w:w="1742" w:type="dxa"/>
          </w:tcPr>
          <w:p w14:paraId="129BC700" w14:textId="77777777" w:rsidR="00CA1601" w:rsidRPr="00BC2284" w:rsidRDefault="00CA1601" w:rsidP="008063B4">
            <w:pPr>
              <w:spacing w:line="276" w:lineRule="auto"/>
              <w:jc w:val="center"/>
              <w:rPr>
                <w:rFonts w:ascii="Arial" w:hAnsi="Arial" w:cs="Arial"/>
              </w:rPr>
            </w:pPr>
            <w:r w:rsidRPr="00BC2284">
              <w:rPr>
                <w:rFonts w:ascii="Arial" w:hAnsi="Arial" w:cs="Arial"/>
              </w:rPr>
              <w:t>21.3</w:t>
            </w:r>
          </w:p>
        </w:tc>
        <w:tc>
          <w:tcPr>
            <w:tcW w:w="1651" w:type="dxa"/>
          </w:tcPr>
          <w:p w14:paraId="7D2E18C6" w14:textId="77777777" w:rsidR="00CA1601" w:rsidRPr="00BC2284" w:rsidRDefault="00CA1601" w:rsidP="008063B4">
            <w:pPr>
              <w:spacing w:line="276" w:lineRule="auto"/>
              <w:jc w:val="center"/>
              <w:rPr>
                <w:rFonts w:ascii="Arial" w:hAnsi="Arial" w:cs="Arial"/>
              </w:rPr>
            </w:pPr>
            <w:r w:rsidRPr="00BC2284">
              <w:rPr>
                <w:rFonts w:ascii="Arial" w:hAnsi="Arial" w:cs="Arial"/>
              </w:rPr>
              <w:t>1.8</w:t>
            </w:r>
          </w:p>
        </w:tc>
        <w:tc>
          <w:tcPr>
            <w:tcW w:w="1900" w:type="dxa"/>
          </w:tcPr>
          <w:p w14:paraId="6C795299" w14:textId="77777777" w:rsidR="00CA1601" w:rsidRPr="00BC2284" w:rsidRDefault="00CA1601" w:rsidP="008063B4">
            <w:pPr>
              <w:spacing w:line="276" w:lineRule="auto"/>
              <w:jc w:val="center"/>
              <w:rPr>
                <w:rFonts w:ascii="Arial" w:hAnsi="Arial" w:cs="Arial"/>
              </w:rPr>
            </w:pPr>
            <w:r w:rsidRPr="00BC2284">
              <w:rPr>
                <w:rFonts w:ascii="Arial" w:hAnsi="Arial" w:cs="Arial"/>
              </w:rPr>
              <w:t>3.6</w:t>
            </w:r>
          </w:p>
        </w:tc>
      </w:tr>
      <w:tr w:rsidR="00CA1601" w:rsidRPr="00BC2284" w14:paraId="5FF2D553" w14:textId="77777777" w:rsidTr="008063B4">
        <w:trPr>
          <w:trHeight w:val="249"/>
        </w:trPr>
        <w:tc>
          <w:tcPr>
            <w:tcW w:w="2324" w:type="dxa"/>
          </w:tcPr>
          <w:p w14:paraId="33155B1A" w14:textId="77777777" w:rsidR="00CA1601" w:rsidRPr="00BC2284" w:rsidRDefault="00CA1601" w:rsidP="00D023FC">
            <w:pPr>
              <w:spacing w:line="276" w:lineRule="auto"/>
              <w:jc w:val="both"/>
              <w:rPr>
                <w:rFonts w:ascii="Arial" w:hAnsi="Arial" w:cs="Arial"/>
              </w:rPr>
            </w:pPr>
            <w:r w:rsidRPr="00BC2284">
              <w:rPr>
                <w:rFonts w:ascii="Arial" w:hAnsi="Arial" w:cs="Arial"/>
              </w:rPr>
              <w:t>Other Cost</w:t>
            </w:r>
          </w:p>
        </w:tc>
        <w:tc>
          <w:tcPr>
            <w:tcW w:w="1503" w:type="dxa"/>
          </w:tcPr>
          <w:p w14:paraId="5554BA94" w14:textId="77777777" w:rsidR="00CA1601" w:rsidRPr="00BC2284" w:rsidRDefault="00CA1601" w:rsidP="008063B4">
            <w:pPr>
              <w:spacing w:line="276" w:lineRule="auto"/>
              <w:jc w:val="center"/>
              <w:rPr>
                <w:rFonts w:ascii="Arial" w:hAnsi="Arial" w:cs="Arial"/>
              </w:rPr>
            </w:pPr>
            <w:r w:rsidRPr="00BC2284">
              <w:rPr>
                <w:rFonts w:ascii="Arial" w:hAnsi="Arial" w:cs="Arial"/>
              </w:rPr>
              <w:t>13.0</w:t>
            </w:r>
          </w:p>
        </w:tc>
        <w:tc>
          <w:tcPr>
            <w:tcW w:w="1742" w:type="dxa"/>
          </w:tcPr>
          <w:p w14:paraId="2E869A35" w14:textId="77777777" w:rsidR="00CA1601" w:rsidRPr="00BC2284" w:rsidRDefault="00CA1601" w:rsidP="008063B4">
            <w:pPr>
              <w:spacing w:line="276" w:lineRule="auto"/>
              <w:jc w:val="center"/>
              <w:rPr>
                <w:rFonts w:ascii="Arial" w:hAnsi="Arial" w:cs="Arial"/>
              </w:rPr>
            </w:pPr>
            <w:r w:rsidRPr="00BC2284">
              <w:rPr>
                <w:rFonts w:ascii="Arial" w:hAnsi="Arial" w:cs="Arial"/>
              </w:rPr>
              <w:t>7.35</w:t>
            </w:r>
          </w:p>
        </w:tc>
        <w:tc>
          <w:tcPr>
            <w:tcW w:w="1651" w:type="dxa"/>
          </w:tcPr>
          <w:p w14:paraId="7CD69FF1" w14:textId="77777777" w:rsidR="00CA1601" w:rsidRPr="00BC2284" w:rsidRDefault="00CA1601" w:rsidP="008063B4">
            <w:pPr>
              <w:spacing w:line="276" w:lineRule="auto"/>
              <w:jc w:val="center"/>
              <w:rPr>
                <w:rFonts w:ascii="Arial" w:hAnsi="Arial" w:cs="Arial"/>
              </w:rPr>
            </w:pPr>
            <w:r w:rsidRPr="00BC2284">
              <w:rPr>
                <w:rFonts w:ascii="Arial" w:hAnsi="Arial" w:cs="Arial"/>
              </w:rPr>
              <w:t>4.4</w:t>
            </w:r>
          </w:p>
        </w:tc>
        <w:tc>
          <w:tcPr>
            <w:tcW w:w="1900" w:type="dxa"/>
          </w:tcPr>
          <w:p w14:paraId="50C2E5B3" w14:textId="77777777" w:rsidR="00CA1601" w:rsidRPr="00BC2284" w:rsidRDefault="00CA1601" w:rsidP="008063B4">
            <w:pPr>
              <w:spacing w:line="276" w:lineRule="auto"/>
              <w:jc w:val="center"/>
              <w:rPr>
                <w:rFonts w:ascii="Arial" w:hAnsi="Arial" w:cs="Arial"/>
              </w:rPr>
            </w:pPr>
            <w:r w:rsidRPr="00BC2284">
              <w:rPr>
                <w:rFonts w:ascii="Arial" w:hAnsi="Arial" w:cs="Arial"/>
              </w:rPr>
              <w:t>12</w:t>
            </w:r>
          </w:p>
        </w:tc>
      </w:tr>
      <w:tr w:rsidR="00CA1601" w:rsidRPr="00BC2284" w14:paraId="7A587DBF" w14:textId="77777777" w:rsidTr="008063B4">
        <w:trPr>
          <w:trHeight w:val="250"/>
        </w:trPr>
        <w:tc>
          <w:tcPr>
            <w:tcW w:w="2324" w:type="dxa"/>
          </w:tcPr>
          <w:p w14:paraId="01EEAE11" w14:textId="77777777" w:rsidR="00CA1601" w:rsidRPr="00BC2284" w:rsidRDefault="00CA1601" w:rsidP="00D023FC">
            <w:pPr>
              <w:spacing w:line="276" w:lineRule="auto"/>
              <w:jc w:val="both"/>
              <w:rPr>
                <w:rFonts w:ascii="Arial" w:hAnsi="Arial" w:cs="Arial"/>
              </w:rPr>
            </w:pPr>
            <w:r w:rsidRPr="00BC2284">
              <w:rPr>
                <w:rFonts w:ascii="Arial" w:hAnsi="Arial" w:cs="Arial"/>
              </w:rPr>
              <w:lastRenderedPageBreak/>
              <w:t>Total cost (TC)</w:t>
            </w:r>
          </w:p>
        </w:tc>
        <w:tc>
          <w:tcPr>
            <w:tcW w:w="1503" w:type="dxa"/>
          </w:tcPr>
          <w:p w14:paraId="3C987EA5" w14:textId="096128A0" w:rsidR="00CA1601" w:rsidRPr="00BC2284" w:rsidRDefault="00CA1601" w:rsidP="008063B4">
            <w:pPr>
              <w:spacing w:line="276" w:lineRule="auto"/>
              <w:jc w:val="center"/>
              <w:rPr>
                <w:rFonts w:ascii="Arial" w:hAnsi="Arial" w:cs="Arial"/>
              </w:rPr>
            </w:pPr>
            <w:r w:rsidRPr="00BC2284">
              <w:rPr>
                <w:rFonts w:ascii="Arial" w:hAnsi="Arial" w:cs="Arial"/>
              </w:rPr>
              <w:t>100</w:t>
            </w:r>
          </w:p>
        </w:tc>
        <w:tc>
          <w:tcPr>
            <w:tcW w:w="1742" w:type="dxa"/>
          </w:tcPr>
          <w:p w14:paraId="413F49D3" w14:textId="77777777" w:rsidR="00CA1601" w:rsidRPr="00BC2284" w:rsidRDefault="00CA1601" w:rsidP="008063B4">
            <w:pPr>
              <w:spacing w:line="276" w:lineRule="auto"/>
              <w:jc w:val="center"/>
              <w:rPr>
                <w:rFonts w:ascii="Arial" w:hAnsi="Arial" w:cs="Arial"/>
              </w:rPr>
            </w:pPr>
            <w:r w:rsidRPr="00BC2284">
              <w:rPr>
                <w:rFonts w:ascii="Arial" w:hAnsi="Arial" w:cs="Arial"/>
              </w:rPr>
              <w:t>100</w:t>
            </w:r>
          </w:p>
        </w:tc>
        <w:tc>
          <w:tcPr>
            <w:tcW w:w="1651" w:type="dxa"/>
          </w:tcPr>
          <w:p w14:paraId="33FFF1E1" w14:textId="77777777" w:rsidR="00CA1601" w:rsidRPr="00BC2284" w:rsidRDefault="00CA1601" w:rsidP="008063B4">
            <w:pPr>
              <w:spacing w:line="276" w:lineRule="auto"/>
              <w:jc w:val="center"/>
              <w:rPr>
                <w:rFonts w:ascii="Arial" w:hAnsi="Arial" w:cs="Arial"/>
              </w:rPr>
            </w:pPr>
            <w:r w:rsidRPr="00BC2284">
              <w:rPr>
                <w:rFonts w:ascii="Arial" w:hAnsi="Arial" w:cs="Arial"/>
              </w:rPr>
              <w:t>100</w:t>
            </w:r>
          </w:p>
        </w:tc>
        <w:tc>
          <w:tcPr>
            <w:tcW w:w="1900" w:type="dxa"/>
          </w:tcPr>
          <w:p w14:paraId="7CEF107D" w14:textId="77777777" w:rsidR="00CA1601" w:rsidRPr="00BC2284" w:rsidRDefault="00CA1601" w:rsidP="008063B4">
            <w:pPr>
              <w:spacing w:line="276" w:lineRule="auto"/>
              <w:jc w:val="center"/>
              <w:rPr>
                <w:rFonts w:ascii="Arial" w:hAnsi="Arial" w:cs="Arial"/>
              </w:rPr>
            </w:pPr>
            <w:r w:rsidRPr="00BC2284">
              <w:rPr>
                <w:rFonts w:ascii="Arial" w:hAnsi="Arial" w:cs="Arial"/>
              </w:rPr>
              <w:t>100</w:t>
            </w:r>
          </w:p>
        </w:tc>
      </w:tr>
      <w:tr w:rsidR="00CA1601" w:rsidRPr="00BC2284" w14:paraId="59E7BB2F" w14:textId="77777777" w:rsidTr="008063B4">
        <w:trPr>
          <w:trHeight w:val="249"/>
        </w:trPr>
        <w:tc>
          <w:tcPr>
            <w:tcW w:w="2324" w:type="dxa"/>
          </w:tcPr>
          <w:p w14:paraId="2FDD0FC9" w14:textId="77777777" w:rsidR="00CA1601" w:rsidRPr="00BC2284" w:rsidRDefault="00CA1601" w:rsidP="00D023FC">
            <w:pPr>
              <w:spacing w:line="276" w:lineRule="auto"/>
              <w:jc w:val="both"/>
              <w:rPr>
                <w:rFonts w:ascii="Arial" w:hAnsi="Arial" w:cs="Arial"/>
              </w:rPr>
            </w:pPr>
            <w:r w:rsidRPr="00BC2284">
              <w:rPr>
                <w:rFonts w:ascii="Arial" w:hAnsi="Arial" w:cs="Arial"/>
              </w:rPr>
              <w:t>Total cost ($)</w:t>
            </w:r>
          </w:p>
        </w:tc>
        <w:tc>
          <w:tcPr>
            <w:tcW w:w="1503" w:type="dxa"/>
          </w:tcPr>
          <w:p w14:paraId="4EB34E30" w14:textId="77777777" w:rsidR="00CA1601" w:rsidRPr="00BC2284" w:rsidRDefault="00CA1601" w:rsidP="008063B4">
            <w:pPr>
              <w:spacing w:line="276" w:lineRule="auto"/>
              <w:jc w:val="center"/>
              <w:rPr>
                <w:rFonts w:ascii="Arial" w:hAnsi="Arial" w:cs="Arial"/>
              </w:rPr>
            </w:pPr>
            <w:r w:rsidRPr="00BC2284">
              <w:rPr>
                <w:rFonts w:ascii="Arial" w:hAnsi="Arial" w:cs="Arial"/>
              </w:rPr>
              <w:t>2591.98</w:t>
            </w:r>
          </w:p>
        </w:tc>
        <w:tc>
          <w:tcPr>
            <w:tcW w:w="1742" w:type="dxa"/>
          </w:tcPr>
          <w:p w14:paraId="4FCB5BCE" w14:textId="77777777" w:rsidR="00CA1601" w:rsidRPr="00BC2284" w:rsidRDefault="00CA1601" w:rsidP="008063B4">
            <w:pPr>
              <w:spacing w:line="276" w:lineRule="auto"/>
              <w:jc w:val="center"/>
              <w:rPr>
                <w:rFonts w:ascii="Arial" w:hAnsi="Arial" w:cs="Arial"/>
              </w:rPr>
            </w:pPr>
            <w:r w:rsidRPr="00BC2284">
              <w:rPr>
                <w:rFonts w:ascii="Arial" w:hAnsi="Arial" w:cs="Arial"/>
              </w:rPr>
              <w:t>1468.07</w:t>
            </w:r>
          </w:p>
        </w:tc>
        <w:tc>
          <w:tcPr>
            <w:tcW w:w="1651" w:type="dxa"/>
          </w:tcPr>
          <w:p w14:paraId="478DDBE8" w14:textId="77777777" w:rsidR="00CA1601" w:rsidRPr="00BC2284" w:rsidRDefault="00CA1601" w:rsidP="008063B4">
            <w:pPr>
              <w:spacing w:line="276" w:lineRule="auto"/>
              <w:jc w:val="center"/>
              <w:rPr>
                <w:rFonts w:ascii="Arial" w:hAnsi="Arial" w:cs="Arial"/>
              </w:rPr>
            </w:pPr>
            <w:r w:rsidRPr="00BC2284">
              <w:rPr>
                <w:rFonts w:ascii="Arial" w:hAnsi="Arial" w:cs="Arial"/>
              </w:rPr>
              <w:t>-</w:t>
            </w:r>
          </w:p>
        </w:tc>
        <w:tc>
          <w:tcPr>
            <w:tcW w:w="1900" w:type="dxa"/>
          </w:tcPr>
          <w:p w14:paraId="283A269A" w14:textId="77777777" w:rsidR="00CA1601" w:rsidRPr="00BC2284" w:rsidRDefault="00CA1601" w:rsidP="008063B4">
            <w:pPr>
              <w:spacing w:line="276" w:lineRule="auto"/>
              <w:jc w:val="center"/>
              <w:rPr>
                <w:rFonts w:ascii="Arial" w:hAnsi="Arial" w:cs="Arial"/>
              </w:rPr>
            </w:pPr>
            <w:r w:rsidRPr="00BC2284">
              <w:rPr>
                <w:rFonts w:ascii="Arial" w:hAnsi="Arial" w:cs="Arial"/>
              </w:rPr>
              <w:t>-</w:t>
            </w:r>
          </w:p>
        </w:tc>
      </w:tr>
    </w:tbl>
    <w:p w14:paraId="3A21BB6D" w14:textId="2CDBAAFD" w:rsidR="00B2374C" w:rsidRPr="00BC2284" w:rsidRDefault="00B2374C" w:rsidP="002B237F">
      <w:pPr>
        <w:spacing w:before="240" w:line="360" w:lineRule="auto"/>
        <w:jc w:val="both"/>
        <w:rPr>
          <w:rFonts w:ascii="Arial" w:hAnsi="Arial" w:cs="Arial"/>
          <w:b/>
          <w:bCs/>
        </w:rPr>
      </w:pPr>
      <w:r w:rsidRPr="00BC2284">
        <w:rPr>
          <w:rFonts w:ascii="Arial" w:hAnsi="Arial" w:cs="Arial"/>
        </w:rPr>
        <w:t xml:space="preserve">These expenses result from the necessity for certified inputs, high labor cost (installation of PPE and hygiene protocols, which greatly raise labor and operating expenses), and high fertilizer and manure cost owing </w:t>
      </w:r>
      <w:r w:rsidR="00520049" w:rsidRPr="00BC2284">
        <w:rPr>
          <w:rFonts w:ascii="Arial" w:hAnsi="Arial" w:cs="Arial"/>
        </w:rPr>
        <w:t>t</w:t>
      </w:r>
      <w:r w:rsidRPr="00BC2284">
        <w:rPr>
          <w:rFonts w:ascii="Arial" w:hAnsi="Arial" w:cs="Arial"/>
        </w:rPr>
        <w:t>o increasing usage of compost and organic additions to build long-term soil fertility</w:t>
      </w:r>
      <w:r w:rsidR="002B237F" w:rsidRPr="00BC2284">
        <w:rPr>
          <w:rFonts w:ascii="Arial" w:hAnsi="Arial" w:cs="Arial"/>
        </w:rPr>
        <w:t xml:space="preserve"> </w:t>
      </w:r>
      <w:r w:rsidR="002B237F" w:rsidRPr="00BC2284">
        <w:rPr>
          <w:rFonts w:ascii="Arial" w:hAnsi="Arial" w:cs="Arial"/>
        </w:rPr>
        <w:fldChar w:fldCharType="begin"/>
      </w:r>
      <w:r w:rsidR="002B237F" w:rsidRPr="00BC2284">
        <w:rPr>
          <w:rFonts w:ascii="Arial" w:hAnsi="Arial" w:cs="Arial"/>
        </w:rPr>
        <w:instrText xml:space="preserve"> ADDIN ZOTERO_ITEM CSL_CITATION {"citationID":"FMDu7LXq","properties":{"formattedCitation":"(Kharel et al., 2024; Lazaro et al., 2017)","plainCitation":"(Kharel et al., 2024; Lazaro et al., 2017)","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id":249,"uris":["http://zotero.org/users/local/Xtum4kXA/items/QZEEUGFU"],"itemData":{"id":249,"type":"article-journal","container-title":"International Journal of Vegetable Science","DOI":"10.1080/19315260.2017.1341445","ISSN":"1931-5260, 1931-5279","issue":"6","journalAbbreviation":"International Journal of Vegetable Science","language":"en","page":"598-604","source":"DOI.org (Crossref)","title":"Analysis of Good Agricultural Practices in an Integrated Maize-based Farming System","volume":"23","author":[{"family":"Lazaro","given":"Victor"},{"family":"Rajendran","given":"Srinivasulu"},{"family":"Afari-Sefa","given":"Victor"},{"family":"Kazuzuru","given":"Benedicto"}],"issued":{"date-parts":[["2017",11,2]]}}}],"schema":"https://github.com/citation-style-language/schema/raw/master/csl-citation.json"} </w:instrText>
      </w:r>
      <w:r w:rsidR="002B237F" w:rsidRPr="00BC2284">
        <w:rPr>
          <w:rFonts w:ascii="Arial" w:hAnsi="Arial" w:cs="Arial"/>
        </w:rPr>
        <w:fldChar w:fldCharType="separate"/>
      </w:r>
      <w:r w:rsidR="002B237F" w:rsidRPr="00BC2284">
        <w:rPr>
          <w:rFonts w:ascii="Arial" w:hAnsi="Arial" w:cs="Arial"/>
        </w:rPr>
        <w:t>(Kharel et al., 2024; Lazaro et al., 2017)</w:t>
      </w:r>
      <w:r w:rsidR="002B237F" w:rsidRPr="00BC2284">
        <w:rPr>
          <w:rFonts w:ascii="Arial" w:hAnsi="Arial" w:cs="Arial"/>
        </w:rPr>
        <w:fldChar w:fldCharType="end"/>
      </w:r>
      <w:r w:rsidRPr="00BC2284">
        <w:rPr>
          <w:rFonts w:ascii="Arial" w:hAnsi="Arial" w:cs="Arial"/>
        </w:rPr>
        <w:t>. Though low cost requires for application of pesticides</w:t>
      </w:r>
      <w:r w:rsidR="00520049" w:rsidRPr="00BC2284">
        <w:rPr>
          <w:rFonts w:ascii="Arial" w:hAnsi="Arial" w:cs="Arial"/>
        </w:rPr>
        <w:t>,</w:t>
      </w:r>
      <w:r w:rsidRPr="00BC2284">
        <w:rPr>
          <w:rFonts w:ascii="Arial" w:hAnsi="Arial" w:cs="Arial"/>
        </w:rPr>
        <w:t xml:space="preserve"> as GAPs follow IPM strategies to control insect pests. For GAP</w:t>
      </w:r>
      <w:r w:rsidR="00256611" w:rsidRPr="00BC2284">
        <w:rPr>
          <w:rFonts w:ascii="Arial" w:hAnsi="Arial" w:cs="Arial"/>
        </w:rPr>
        <w:t>s</w:t>
      </w:r>
      <w:r w:rsidRPr="00BC2284">
        <w:rPr>
          <w:rFonts w:ascii="Arial" w:hAnsi="Arial" w:cs="Arial"/>
        </w:rPr>
        <w:t xml:space="preserve"> users, investments in traceability and record-keeping raise administrative and equipment expenses, thus causing a higher production cost compared to traditional methods </w:t>
      </w:r>
      <w:r w:rsidR="002B237F" w:rsidRPr="00BC2284">
        <w:rPr>
          <w:rFonts w:ascii="Arial" w:hAnsi="Arial" w:cs="Arial"/>
        </w:rPr>
        <w:fldChar w:fldCharType="begin"/>
      </w:r>
      <w:r w:rsidR="002B237F" w:rsidRPr="00BC2284">
        <w:rPr>
          <w:rFonts w:ascii="Arial" w:hAnsi="Arial" w:cs="Arial"/>
        </w:rPr>
        <w:instrText xml:space="preserve"> ADDIN ZOTERO_ITEM CSL_CITATION {"citationID":"5txQKomm","properties":{"formattedCitation":"(Kharel et al., 2024)","plainCitation":"(Kharel et al., 2024)","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002B237F" w:rsidRPr="00BC2284">
        <w:rPr>
          <w:rFonts w:ascii="Arial" w:hAnsi="Arial" w:cs="Arial"/>
        </w:rPr>
        <w:fldChar w:fldCharType="separate"/>
      </w:r>
      <w:r w:rsidR="002B237F" w:rsidRPr="00BC2284">
        <w:rPr>
          <w:rFonts w:ascii="Arial" w:hAnsi="Arial" w:cs="Arial"/>
        </w:rPr>
        <w:t>(Kharel et al., 2024)</w:t>
      </w:r>
      <w:r w:rsidR="002B237F" w:rsidRPr="00BC2284">
        <w:rPr>
          <w:rFonts w:ascii="Arial" w:hAnsi="Arial" w:cs="Arial"/>
        </w:rPr>
        <w:fldChar w:fldCharType="end"/>
      </w:r>
      <w:r w:rsidR="002B237F" w:rsidRPr="00BC2284">
        <w:rPr>
          <w:rFonts w:ascii="Arial" w:hAnsi="Arial" w:cs="Arial"/>
        </w:rPr>
        <w:t xml:space="preserve">. </w:t>
      </w:r>
      <w:r w:rsidR="00520049" w:rsidRPr="00BC2284">
        <w:rPr>
          <w:rFonts w:ascii="Arial" w:hAnsi="Arial" w:cs="Arial"/>
        </w:rPr>
        <w:t>The c</w:t>
      </w:r>
      <w:r w:rsidR="00A72A7E" w:rsidRPr="00BC2284">
        <w:rPr>
          <w:rFonts w:ascii="Arial" w:hAnsi="Arial" w:cs="Arial"/>
        </w:rPr>
        <w:t xml:space="preserve">umbersome and costly certification process significantly contributed to </w:t>
      </w:r>
      <w:r w:rsidR="00520049" w:rsidRPr="00BC2284">
        <w:rPr>
          <w:rFonts w:ascii="Arial" w:hAnsi="Arial" w:cs="Arial"/>
        </w:rPr>
        <w:t xml:space="preserve">the </w:t>
      </w:r>
      <w:r w:rsidR="00A72A7E" w:rsidRPr="00BC2284">
        <w:rPr>
          <w:rFonts w:ascii="Arial" w:hAnsi="Arial" w:cs="Arial"/>
        </w:rPr>
        <w:t xml:space="preserve">higher production costs of GAP-certified farms, particularly among small landholders </w:t>
      </w:r>
      <w:r w:rsidR="002B237F" w:rsidRPr="00BC2284">
        <w:rPr>
          <w:rFonts w:ascii="Arial" w:hAnsi="Arial" w:cs="Arial"/>
        </w:rPr>
        <w:fldChar w:fldCharType="begin"/>
      </w:r>
      <w:r w:rsidR="002B237F" w:rsidRPr="00BC2284">
        <w:rPr>
          <w:rFonts w:ascii="Arial" w:hAnsi="Arial" w:cs="Arial"/>
        </w:rPr>
        <w:instrText xml:space="preserve"> ADDIN ZOTERO_ITEM CSL_CITATION {"citationID":"6rbL7NXL","properties":{"formattedCitation":"(Aziz et al., 2021)","plainCitation":"(Aziz et al., 2021)","noteIndex":0},"citationItems":[{"id":213,"uris":["http://zotero.org/users/local/Xtum4kXA/items/LFBILWZK"],"itemData":{"id":213,"type":"article-journal","abstract":"Malaysia is the world’s second largest producer of palm oil, which, not unexpectedly, is one of the largest contributors to the country’s GDP. However, the Malaysian palm oil industry faces numerous issues, including a boycott for imports into the European Union (EU) on the basis that Malaysia does not allegedly practice good agriculture, fails to meet sustainability standards and exploits labor rights. To overcome the situation, the Government of Malaysia is strongly committed to implementing good agricultural practices that meet international sustainability standards through sustainable certification. To facilitate the adoption of sustainable certification by smallholder palm oil producers, through a comprehensive review of the literature, this study seeks to identify the social, environmental and economic benefits derived from sustainable certification.","container-title":"Sustainability","DOI":"10.3390/su131810009","ISSN":"2071-1050","issue":"18","journalAbbreviation":"Sustainability","language":"en","page":"10009","source":"DOI.org (Crossref)","title":"Barriers and Benefits Arising from the Adoption of Sustainable Certification for Smallholder Oil Palm Producers in Malaysia: A Systematic Review of Literature","title-short":"Barriers and Benefits Arising from the Adoption of Sustainable Certification for Smallholder Oil Palm Producers in Malaysia","volume":"13","author":[{"family":"Aziz","given":"Nurul Fathiah"},{"family":"Chamhuri","given":"Norshamliza"},{"family":"Batt","given":"Peter J."}],"issued":{"date-parts":[["2021",9,7]]}}}],"schema":"https://github.com/citation-style-language/schema/raw/master/csl-citation.json"} </w:instrText>
      </w:r>
      <w:r w:rsidR="002B237F" w:rsidRPr="00BC2284">
        <w:rPr>
          <w:rFonts w:ascii="Arial" w:hAnsi="Arial" w:cs="Arial"/>
        </w:rPr>
        <w:fldChar w:fldCharType="separate"/>
      </w:r>
      <w:r w:rsidR="002B237F" w:rsidRPr="00BC2284">
        <w:rPr>
          <w:rFonts w:ascii="Arial" w:hAnsi="Arial" w:cs="Arial"/>
        </w:rPr>
        <w:t>(Aziz et al., 2021)</w:t>
      </w:r>
      <w:r w:rsidR="002B237F" w:rsidRPr="00BC2284">
        <w:rPr>
          <w:rFonts w:ascii="Arial" w:hAnsi="Arial" w:cs="Arial"/>
        </w:rPr>
        <w:fldChar w:fldCharType="end"/>
      </w:r>
      <w:r w:rsidR="002B237F" w:rsidRPr="00BC2284">
        <w:rPr>
          <w:rFonts w:ascii="Arial" w:hAnsi="Arial" w:cs="Arial"/>
        </w:rPr>
        <w:t>.</w:t>
      </w:r>
    </w:p>
    <w:p w14:paraId="5C299A3F" w14:textId="36722447" w:rsidR="000E6CB4" w:rsidRPr="00BC2284" w:rsidRDefault="000E6CB4" w:rsidP="000E6CB4">
      <w:pPr>
        <w:pStyle w:val="Heading4"/>
        <w:rPr>
          <w:rFonts w:ascii="Arial" w:hAnsi="Arial" w:cs="Arial"/>
          <w:sz w:val="22"/>
        </w:rPr>
      </w:pPr>
      <w:bookmarkStart w:id="19" w:name="_Toc201699806"/>
      <w:r w:rsidRPr="00BC2284">
        <w:rPr>
          <w:rFonts w:ascii="Arial" w:hAnsi="Arial" w:cs="Arial"/>
          <w:sz w:val="22"/>
        </w:rPr>
        <w:t>3.</w:t>
      </w:r>
      <w:r w:rsidR="00CA1E58" w:rsidRPr="00BC2284">
        <w:rPr>
          <w:rFonts w:ascii="Arial" w:hAnsi="Arial" w:cs="Arial"/>
          <w:sz w:val="22"/>
        </w:rPr>
        <w:t>6</w:t>
      </w:r>
      <w:r w:rsidRPr="00BC2284">
        <w:rPr>
          <w:rFonts w:ascii="Arial" w:hAnsi="Arial" w:cs="Arial"/>
          <w:sz w:val="22"/>
        </w:rPr>
        <w:t xml:space="preserve"> </w:t>
      </w:r>
      <w:r w:rsidR="00D6686E" w:rsidRPr="00BC2284">
        <w:rPr>
          <w:rFonts w:ascii="Arial" w:hAnsi="Arial" w:cs="Arial"/>
          <w:sz w:val="22"/>
        </w:rPr>
        <w:t>Benefit</w:t>
      </w:r>
      <w:r w:rsidR="00520049" w:rsidRPr="00BC2284">
        <w:rPr>
          <w:rFonts w:ascii="Arial" w:hAnsi="Arial" w:cs="Arial"/>
          <w:sz w:val="22"/>
        </w:rPr>
        <w:t>-</w:t>
      </w:r>
      <w:r w:rsidR="000D7FBD" w:rsidRPr="00BC2284">
        <w:rPr>
          <w:rFonts w:ascii="Arial" w:hAnsi="Arial" w:cs="Arial"/>
          <w:sz w:val="22"/>
        </w:rPr>
        <w:t>c</w:t>
      </w:r>
      <w:r w:rsidR="00D6686E" w:rsidRPr="00BC2284">
        <w:rPr>
          <w:rFonts w:ascii="Arial" w:hAnsi="Arial" w:cs="Arial"/>
          <w:sz w:val="22"/>
        </w:rPr>
        <w:t>ost</w:t>
      </w:r>
      <w:r w:rsidRPr="00BC2284">
        <w:rPr>
          <w:rFonts w:ascii="Arial" w:hAnsi="Arial" w:cs="Arial"/>
          <w:sz w:val="22"/>
        </w:rPr>
        <w:t xml:space="preserve"> </w:t>
      </w:r>
      <w:r w:rsidR="000D7FBD" w:rsidRPr="00BC2284">
        <w:rPr>
          <w:rFonts w:ascii="Arial" w:hAnsi="Arial" w:cs="Arial"/>
          <w:sz w:val="22"/>
        </w:rPr>
        <w:t>r</w:t>
      </w:r>
      <w:r w:rsidRPr="00BC2284">
        <w:rPr>
          <w:rFonts w:ascii="Arial" w:hAnsi="Arial" w:cs="Arial"/>
          <w:sz w:val="22"/>
        </w:rPr>
        <w:t>atio analysis between GAP</w:t>
      </w:r>
      <w:r w:rsidR="00EC02F2" w:rsidRPr="00BC2284">
        <w:rPr>
          <w:rFonts w:ascii="Arial" w:hAnsi="Arial" w:cs="Arial"/>
          <w:sz w:val="22"/>
        </w:rPr>
        <w:t>s</w:t>
      </w:r>
      <w:r w:rsidRPr="00BC2284">
        <w:rPr>
          <w:rFonts w:ascii="Arial" w:hAnsi="Arial" w:cs="Arial"/>
          <w:sz w:val="22"/>
        </w:rPr>
        <w:t xml:space="preserve"> user</w:t>
      </w:r>
      <w:r w:rsidR="00520049" w:rsidRPr="00BC2284">
        <w:rPr>
          <w:rFonts w:ascii="Arial" w:hAnsi="Arial" w:cs="Arial"/>
          <w:sz w:val="22"/>
        </w:rPr>
        <w:t>s</w:t>
      </w:r>
      <w:r w:rsidRPr="00BC2284">
        <w:rPr>
          <w:rFonts w:ascii="Arial" w:hAnsi="Arial" w:cs="Arial"/>
          <w:sz w:val="22"/>
        </w:rPr>
        <w:t xml:space="preserve"> and non</w:t>
      </w:r>
      <w:r w:rsidR="00520049" w:rsidRPr="00BC2284">
        <w:rPr>
          <w:rFonts w:ascii="Arial" w:hAnsi="Arial" w:cs="Arial"/>
          <w:sz w:val="22"/>
        </w:rPr>
        <w:t>-</w:t>
      </w:r>
      <w:r w:rsidRPr="00BC2284">
        <w:rPr>
          <w:rFonts w:ascii="Arial" w:hAnsi="Arial" w:cs="Arial"/>
          <w:sz w:val="22"/>
        </w:rPr>
        <w:t>user</w:t>
      </w:r>
      <w:bookmarkEnd w:id="19"/>
      <w:r w:rsidR="00520049" w:rsidRPr="00BC2284">
        <w:rPr>
          <w:rFonts w:ascii="Arial" w:hAnsi="Arial" w:cs="Arial"/>
          <w:sz w:val="22"/>
        </w:rPr>
        <w:t>s</w:t>
      </w:r>
    </w:p>
    <w:p w14:paraId="430F3B74" w14:textId="48BDE830" w:rsidR="000E6CB4" w:rsidRPr="00BC2284" w:rsidRDefault="00520049" w:rsidP="00812BFA">
      <w:pPr>
        <w:spacing w:line="360" w:lineRule="auto"/>
        <w:jc w:val="both"/>
        <w:rPr>
          <w:rFonts w:ascii="Arial" w:hAnsi="Arial" w:cs="Arial"/>
        </w:rPr>
      </w:pPr>
      <w:bookmarkStart w:id="20" w:name="_Hlk201358793"/>
      <w:r w:rsidRPr="00BC2284">
        <w:rPr>
          <w:rFonts w:ascii="Arial" w:hAnsi="Arial" w:cs="Arial"/>
        </w:rPr>
        <w:t xml:space="preserve">The </w:t>
      </w:r>
      <w:r w:rsidR="000E6CB4" w:rsidRPr="00BC2284">
        <w:rPr>
          <w:rFonts w:ascii="Arial" w:hAnsi="Arial" w:cs="Arial"/>
        </w:rPr>
        <w:t>Benefit-Cost Ratio (BCR) is a main exponent used to measure the economic efficiency of any farm investment</w:t>
      </w:r>
      <w:r w:rsidR="00BE1A36" w:rsidRPr="00BC2284">
        <w:rPr>
          <w:rFonts w:ascii="Arial" w:hAnsi="Arial" w:cs="Arial"/>
        </w:rPr>
        <w:t xml:space="preserve"> </w:t>
      </w:r>
      <w:r w:rsidR="002B237F" w:rsidRPr="00BC2284">
        <w:rPr>
          <w:rFonts w:ascii="Arial" w:hAnsi="Arial" w:cs="Arial"/>
        </w:rPr>
        <w:fldChar w:fldCharType="begin"/>
      </w:r>
      <w:r w:rsidR="008B7455" w:rsidRPr="00BC2284">
        <w:rPr>
          <w:rFonts w:ascii="Arial" w:hAnsi="Arial" w:cs="Arial"/>
        </w:rPr>
        <w:instrText xml:space="preserve"> ADDIN ZOTERO_ITEM CSL_CITATION {"citationID":"GQjlfaLj","properties":{"formattedCitation":"(Adetarami, et al., 2021)","plainCitation":"(Adetarami, et al., 2021)","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schema":"https://github.com/citation-style-language/schema/raw/master/csl-citation.json"} </w:instrText>
      </w:r>
      <w:r w:rsidR="002B237F" w:rsidRPr="00BC2284">
        <w:rPr>
          <w:rFonts w:ascii="Arial" w:hAnsi="Arial" w:cs="Arial"/>
        </w:rPr>
        <w:fldChar w:fldCharType="separate"/>
      </w:r>
      <w:r w:rsidR="008B7455" w:rsidRPr="00BC2284">
        <w:rPr>
          <w:rFonts w:ascii="Arial" w:hAnsi="Arial" w:cs="Arial"/>
        </w:rPr>
        <w:t>(Adetarami, et al., 2021)</w:t>
      </w:r>
      <w:r w:rsidR="002B237F" w:rsidRPr="00BC2284">
        <w:rPr>
          <w:rFonts w:ascii="Arial" w:hAnsi="Arial" w:cs="Arial"/>
        </w:rPr>
        <w:fldChar w:fldCharType="end"/>
      </w:r>
      <w:r w:rsidR="002B237F" w:rsidRPr="00BC2284">
        <w:rPr>
          <w:rFonts w:ascii="Arial" w:hAnsi="Arial" w:cs="Arial"/>
        </w:rPr>
        <w:t xml:space="preserve">. </w:t>
      </w:r>
      <w:r w:rsidR="00BE1A36" w:rsidRPr="00BC2284">
        <w:rPr>
          <w:rFonts w:ascii="Arial" w:hAnsi="Arial" w:cs="Arial"/>
        </w:rPr>
        <w:t xml:space="preserve">Although </w:t>
      </w:r>
      <w:r w:rsidR="000E6CB4" w:rsidRPr="00BC2284">
        <w:rPr>
          <w:rFonts w:ascii="Arial" w:hAnsi="Arial" w:cs="Arial"/>
        </w:rPr>
        <w:t>GAP</w:t>
      </w:r>
      <w:r w:rsidR="00256611" w:rsidRPr="00BC2284">
        <w:rPr>
          <w:rFonts w:ascii="Arial" w:hAnsi="Arial" w:cs="Arial"/>
        </w:rPr>
        <w:t>s</w:t>
      </w:r>
      <w:r w:rsidR="000E6CB4" w:rsidRPr="00BC2284">
        <w:rPr>
          <w:rFonts w:ascii="Arial" w:hAnsi="Arial" w:cs="Arial"/>
        </w:rPr>
        <w:t xml:space="preserve"> ha</w:t>
      </w:r>
      <w:r w:rsidR="00256611" w:rsidRPr="00BC2284">
        <w:rPr>
          <w:rFonts w:ascii="Arial" w:hAnsi="Arial" w:cs="Arial"/>
        </w:rPr>
        <w:t>ve</w:t>
      </w:r>
      <w:r w:rsidR="000E6CB4" w:rsidRPr="00BC2284">
        <w:rPr>
          <w:rFonts w:ascii="Arial" w:hAnsi="Arial" w:cs="Arial"/>
        </w:rPr>
        <w:t xml:space="preserve"> more initial investments, in </w:t>
      </w:r>
      <w:r w:rsidRPr="00BC2284">
        <w:rPr>
          <w:rFonts w:ascii="Arial" w:hAnsi="Arial" w:cs="Arial"/>
        </w:rPr>
        <w:t xml:space="preserve">the </w:t>
      </w:r>
      <w:r w:rsidR="00D6686E" w:rsidRPr="00BC2284">
        <w:rPr>
          <w:rFonts w:ascii="Arial" w:hAnsi="Arial" w:cs="Arial"/>
        </w:rPr>
        <w:t>long run</w:t>
      </w:r>
      <w:r w:rsidR="000E6CB4" w:rsidRPr="00BC2284">
        <w:rPr>
          <w:rFonts w:ascii="Arial" w:hAnsi="Arial" w:cs="Arial"/>
        </w:rPr>
        <w:t xml:space="preserve"> financial benefits make it a good choice</w:t>
      </w:r>
      <w:r w:rsidRPr="00BC2284">
        <w:rPr>
          <w:rFonts w:ascii="Arial" w:hAnsi="Arial" w:cs="Arial"/>
        </w:rPr>
        <w:t>,</w:t>
      </w:r>
      <w:r w:rsidR="000E6CB4" w:rsidRPr="00BC2284">
        <w:rPr>
          <w:rFonts w:ascii="Arial" w:hAnsi="Arial" w:cs="Arial"/>
        </w:rPr>
        <w:t xml:space="preserve"> </w:t>
      </w:r>
      <w:r w:rsidR="00757D92" w:rsidRPr="00BC2284">
        <w:rPr>
          <w:rFonts w:ascii="Arial" w:hAnsi="Arial" w:cs="Arial"/>
        </w:rPr>
        <w:t>as improved crop quality, decreased post-harvest losses, and enhanced market access contribute to consistently higher BCRs than non-GAP</w:t>
      </w:r>
      <w:r w:rsidR="00256611" w:rsidRPr="00BC2284">
        <w:rPr>
          <w:rFonts w:ascii="Arial" w:hAnsi="Arial" w:cs="Arial"/>
        </w:rPr>
        <w:t>s</w:t>
      </w:r>
      <w:r w:rsidR="00757D92" w:rsidRPr="00BC2284">
        <w:rPr>
          <w:rFonts w:ascii="Arial" w:hAnsi="Arial" w:cs="Arial"/>
        </w:rPr>
        <w:t xml:space="preserve"> farms </w:t>
      </w:r>
      <w:r w:rsidR="008B7455" w:rsidRPr="00BC2284">
        <w:rPr>
          <w:rFonts w:ascii="Arial" w:hAnsi="Arial" w:cs="Arial"/>
        </w:rPr>
        <w:fldChar w:fldCharType="begin"/>
      </w:r>
      <w:r w:rsidR="00811F68" w:rsidRPr="00BC2284">
        <w:rPr>
          <w:rFonts w:ascii="Arial" w:hAnsi="Arial" w:cs="Arial"/>
        </w:rPr>
        <w:instrText xml:space="preserve"> ADDIN ZOTERO_ITEM CSL_CITATION {"citationID":"Jeqj1R6K","properties":{"formattedCitation":"(Baral et al., 2021; Limbaga et al., 2022a)","plainCitation":"(Baral et al., 2021; Limbaga et al., 2022a)","dontUpdate":true,"noteIndex":0},"citationItems":[{"id":251,"uris":["http://zotero.org/users/local/Xtum4kXA/items/ZTLGWJ26"],"itemData":{"id":251,"type":"article-journal","container-title":"Journal of Horticultural Research","ISSN":"2300-5009","issue":"1","journalAbbreviation":"Journal of Horticultural Research","note":"publisher: Instytut Ogrodnictwa","page":"55-66","title":"Adoption of good agricultural practice to increase yield and profit of ginger farming in Nepal","volume":"29","author":[{"family":"Baral","given":"Rudra"},{"family":"Kafle","given":"Bishnu Prasad"},{"family":"Panday","given":"Dinesh"},{"family":"Shrestha","given":"Jiban"},{"family":"Min","given":"Doohong"}],"issued":{"date-parts":[["2021"]]}}},{"id":250,"uris":["http://zotero.org/users/local/Xtum4kXA/items/2C25DHSS"],"itemData":{"id":250,"type":"article-journal","container-title":"Rev Socio-Econ Res Dev Stud","issue":"3","journalAbbreviation":"Rev Socio-Econ Res Dev Stud","page":"84-103","title":"Profitability assessment on the adoption of good agricultural practices (GAPs) among cabbage farmers in Dalaguete, CEBU","volume":"6","author":[{"family":"Limbaga","given":"Edmond V"},{"family":"Centino","given":"Zyra May H"},{"family":"Ramoneda","given":"Brenda M"},{"family":"Bulayog","given":"Ernesto F"},{"family":"Soria","given":"Rhena Jane M"}],"issued":{"date-parts":[["2022"]]}}}],"schema":"https://github.com/citation-style-language/schema/raw/master/csl-citation.json"} </w:instrText>
      </w:r>
      <w:r w:rsidR="008B7455" w:rsidRPr="00BC2284">
        <w:rPr>
          <w:rFonts w:ascii="Arial" w:hAnsi="Arial" w:cs="Arial"/>
        </w:rPr>
        <w:fldChar w:fldCharType="separate"/>
      </w:r>
      <w:r w:rsidR="008B7455" w:rsidRPr="00BC2284">
        <w:rPr>
          <w:rFonts w:ascii="Arial" w:hAnsi="Arial" w:cs="Arial"/>
        </w:rPr>
        <w:t>(Baral et al., 2021; Limbaga et al., 2022)</w:t>
      </w:r>
      <w:r w:rsidR="008B7455" w:rsidRPr="00BC2284">
        <w:rPr>
          <w:rFonts w:ascii="Arial" w:hAnsi="Arial" w:cs="Arial"/>
        </w:rPr>
        <w:fldChar w:fldCharType="end"/>
      </w:r>
      <w:bookmarkEnd w:id="20"/>
      <w:r w:rsidR="008B7455" w:rsidRPr="00BC2284">
        <w:rPr>
          <w:rFonts w:ascii="Arial" w:hAnsi="Arial" w:cs="Arial"/>
        </w:rPr>
        <w:t>.</w:t>
      </w:r>
    </w:p>
    <w:p w14:paraId="2A75B2CC" w14:textId="7E5A1142" w:rsidR="001D2E7C" w:rsidRPr="00BC2284" w:rsidRDefault="000E6CB4" w:rsidP="001D2E7C">
      <w:pPr>
        <w:spacing w:after="0" w:line="360" w:lineRule="auto"/>
        <w:jc w:val="center"/>
        <w:rPr>
          <w:rFonts w:ascii="Arial" w:hAnsi="Arial" w:cs="Arial"/>
          <w:b/>
          <w:bCs/>
        </w:rPr>
      </w:pPr>
      <w:bookmarkStart w:id="21" w:name="_Toc201528417"/>
      <w:r w:rsidRPr="00BC2284">
        <w:rPr>
          <w:rFonts w:ascii="Arial" w:hAnsi="Arial" w:cs="Arial"/>
          <w:b/>
          <w:bCs/>
        </w:rPr>
        <w:t xml:space="preserve">Table </w:t>
      </w:r>
      <w:r w:rsidR="00CA1E58" w:rsidRPr="00BC2284">
        <w:rPr>
          <w:rFonts w:ascii="Arial" w:hAnsi="Arial" w:cs="Arial"/>
          <w:b/>
          <w:bCs/>
        </w:rPr>
        <w:t>3</w:t>
      </w:r>
      <w:r w:rsidRPr="00BC2284">
        <w:rPr>
          <w:rFonts w:ascii="Arial" w:hAnsi="Arial" w:cs="Arial"/>
          <w:b/>
          <w:bCs/>
        </w:rPr>
        <w:t xml:space="preserve">. Comparative Benefit Cost Ratio (BCR) analysis between </w:t>
      </w:r>
      <w:r w:rsidR="00520049" w:rsidRPr="00BC2284">
        <w:rPr>
          <w:rFonts w:ascii="Arial" w:hAnsi="Arial" w:cs="Arial"/>
          <w:b/>
          <w:bCs/>
        </w:rPr>
        <w:t xml:space="preserve">the </w:t>
      </w:r>
      <w:r w:rsidR="00E81D8D" w:rsidRPr="00BC2284">
        <w:rPr>
          <w:rFonts w:ascii="Arial" w:hAnsi="Arial" w:cs="Arial"/>
          <w:b/>
          <w:bCs/>
        </w:rPr>
        <w:t>GAP</w:t>
      </w:r>
      <w:r w:rsidR="00EC02F2" w:rsidRPr="00BC2284">
        <w:rPr>
          <w:rFonts w:ascii="Arial" w:hAnsi="Arial" w:cs="Arial"/>
          <w:b/>
          <w:bCs/>
        </w:rPr>
        <w:t>s</w:t>
      </w:r>
      <w:r w:rsidR="00E81D8D" w:rsidRPr="00BC2284">
        <w:rPr>
          <w:rFonts w:ascii="Arial" w:hAnsi="Arial" w:cs="Arial"/>
          <w:b/>
          <w:bCs/>
        </w:rPr>
        <w:t xml:space="preserve"> </w:t>
      </w:r>
      <w:r w:rsidRPr="00BC2284">
        <w:rPr>
          <w:rFonts w:ascii="Arial" w:hAnsi="Arial" w:cs="Arial"/>
          <w:b/>
          <w:bCs/>
        </w:rPr>
        <w:t>user</w:t>
      </w:r>
      <w:r w:rsidR="00520049" w:rsidRPr="00BC2284">
        <w:rPr>
          <w:rFonts w:ascii="Arial" w:hAnsi="Arial" w:cs="Arial"/>
          <w:b/>
          <w:bCs/>
        </w:rPr>
        <w:t>s</w:t>
      </w:r>
      <w:r w:rsidRPr="00BC2284">
        <w:rPr>
          <w:rFonts w:ascii="Arial" w:hAnsi="Arial" w:cs="Arial"/>
          <w:b/>
          <w:bCs/>
        </w:rPr>
        <w:t xml:space="preserve"> </w:t>
      </w:r>
    </w:p>
    <w:p w14:paraId="3A689F71" w14:textId="60550929" w:rsidR="000E6CB4" w:rsidRPr="00BC2284" w:rsidRDefault="000E6CB4" w:rsidP="001D2E7C">
      <w:pPr>
        <w:spacing w:after="0" w:line="360" w:lineRule="auto"/>
        <w:jc w:val="center"/>
        <w:rPr>
          <w:rFonts w:ascii="Arial" w:hAnsi="Arial" w:cs="Arial"/>
          <w:b/>
          <w:bCs/>
        </w:rPr>
      </w:pPr>
      <w:r w:rsidRPr="00BC2284">
        <w:rPr>
          <w:rFonts w:ascii="Arial" w:hAnsi="Arial" w:cs="Arial"/>
          <w:b/>
          <w:bCs/>
        </w:rPr>
        <w:t xml:space="preserve">and </w:t>
      </w:r>
      <w:r w:rsidR="00E81D8D" w:rsidRPr="00BC2284">
        <w:rPr>
          <w:rFonts w:ascii="Arial" w:hAnsi="Arial" w:cs="Arial"/>
          <w:b/>
          <w:bCs/>
        </w:rPr>
        <w:t>non-user</w:t>
      </w:r>
      <w:bookmarkEnd w:id="21"/>
      <w:r w:rsidR="00520049" w:rsidRPr="00BC2284">
        <w:rPr>
          <w:rFonts w:ascii="Arial" w:hAnsi="Arial" w:cs="Arial"/>
          <w:b/>
          <w:bCs/>
        </w:rPr>
        <w:t>s</w:t>
      </w:r>
    </w:p>
    <w:tbl>
      <w:tblPr>
        <w:tblW w:w="9063"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547"/>
        <w:gridCol w:w="2528"/>
        <w:gridCol w:w="1780"/>
        <w:gridCol w:w="1320"/>
        <w:gridCol w:w="1343"/>
        <w:gridCol w:w="1545"/>
      </w:tblGrid>
      <w:tr w:rsidR="00CA1601" w:rsidRPr="00BC2284" w14:paraId="54FB4DD9" w14:textId="77777777" w:rsidTr="008063B4">
        <w:trPr>
          <w:trHeight w:val="168"/>
        </w:trPr>
        <w:tc>
          <w:tcPr>
            <w:tcW w:w="510" w:type="dxa"/>
            <w:vMerge w:val="restart"/>
            <w:vAlign w:val="center"/>
          </w:tcPr>
          <w:p w14:paraId="3DAE2133"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w:t>
            </w:r>
            <w:proofErr w:type="spellStart"/>
            <w:r w:rsidRPr="00BC2284">
              <w:rPr>
                <w:rFonts w:ascii="Arial" w:hAnsi="Arial" w:cs="Arial"/>
                <w:b/>
                <w:bCs/>
              </w:rPr>
              <w:t>Sl</w:t>
            </w:r>
            <w:proofErr w:type="spellEnd"/>
          </w:p>
        </w:tc>
        <w:tc>
          <w:tcPr>
            <w:tcW w:w="2543" w:type="dxa"/>
            <w:vMerge w:val="restart"/>
            <w:vAlign w:val="center"/>
          </w:tcPr>
          <w:p w14:paraId="5C3C731F"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Crop</w:t>
            </w:r>
          </w:p>
        </w:tc>
        <w:tc>
          <w:tcPr>
            <w:tcW w:w="1785" w:type="dxa"/>
            <w:vMerge w:val="restart"/>
            <w:vAlign w:val="center"/>
          </w:tcPr>
          <w:p w14:paraId="1619650D"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Country</w:t>
            </w:r>
          </w:p>
        </w:tc>
        <w:tc>
          <w:tcPr>
            <w:tcW w:w="2678" w:type="dxa"/>
            <w:gridSpan w:val="2"/>
            <w:vAlign w:val="center"/>
          </w:tcPr>
          <w:p w14:paraId="67464FB4"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Benefit Cost Ratio (BCR)</w:t>
            </w:r>
          </w:p>
        </w:tc>
        <w:tc>
          <w:tcPr>
            <w:tcW w:w="1547" w:type="dxa"/>
            <w:vMerge w:val="restart"/>
            <w:vAlign w:val="center"/>
          </w:tcPr>
          <w:p w14:paraId="0F6C9E23"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References</w:t>
            </w:r>
          </w:p>
        </w:tc>
      </w:tr>
      <w:tr w:rsidR="00CA1601" w:rsidRPr="00BC2284" w14:paraId="646AF184" w14:textId="77777777" w:rsidTr="008063B4">
        <w:trPr>
          <w:trHeight w:val="168"/>
        </w:trPr>
        <w:tc>
          <w:tcPr>
            <w:tcW w:w="510" w:type="dxa"/>
            <w:vMerge/>
            <w:vAlign w:val="center"/>
          </w:tcPr>
          <w:p w14:paraId="47E67352" w14:textId="77777777" w:rsidR="00CA1601" w:rsidRPr="00BC2284" w:rsidRDefault="00CA1601" w:rsidP="00D023FC">
            <w:pPr>
              <w:spacing w:after="0" w:line="240" w:lineRule="auto"/>
              <w:jc w:val="center"/>
              <w:rPr>
                <w:rFonts w:ascii="Arial" w:hAnsi="Arial" w:cs="Arial"/>
                <w:b/>
                <w:bCs/>
              </w:rPr>
            </w:pPr>
          </w:p>
        </w:tc>
        <w:tc>
          <w:tcPr>
            <w:tcW w:w="2543" w:type="dxa"/>
            <w:vMerge/>
            <w:vAlign w:val="center"/>
          </w:tcPr>
          <w:p w14:paraId="6EE2E36F" w14:textId="77777777" w:rsidR="00CA1601" w:rsidRPr="00BC2284" w:rsidRDefault="00CA1601" w:rsidP="00D023FC">
            <w:pPr>
              <w:spacing w:after="0" w:line="240" w:lineRule="auto"/>
              <w:jc w:val="center"/>
              <w:rPr>
                <w:rFonts w:ascii="Arial" w:hAnsi="Arial" w:cs="Arial"/>
                <w:b/>
                <w:bCs/>
              </w:rPr>
            </w:pPr>
          </w:p>
        </w:tc>
        <w:tc>
          <w:tcPr>
            <w:tcW w:w="1785" w:type="dxa"/>
            <w:vMerge/>
            <w:vAlign w:val="center"/>
          </w:tcPr>
          <w:p w14:paraId="113C0094" w14:textId="77777777" w:rsidR="00CA1601" w:rsidRPr="00BC2284" w:rsidRDefault="00CA1601" w:rsidP="00D023FC">
            <w:pPr>
              <w:spacing w:after="0" w:line="240" w:lineRule="auto"/>
              <w:jc w:val="center"/>
              <w:rPr>
                <w:rFonts w:ascii="Arial" w:hAnsi="Arial" w:cs="Arial"/>
                <w:b/>
                <w:bCs/>
              </w:rPr>
            </w:pPr>
          </w:p>
        </w:tc>
        <w:tc>
          <w:tcPr>
            <w:tcW w:w="1327" w:type="dxa"/>
            <w:vAlign w:val="center"/>
          </w:tcPr>
          <w:p w14:paraId="45EEECEE" w14:textId="46CD5E4C" w:rsidR="00CA1601" w:rsidRPr="00BC2284" w:rsidRDefault="00CA1601" w:rsidP="00D023FC">
            <w:pPr>
              <w:spacing w:after="0" w:line="240" w:lineRule="auto"/>
              <w:jc w:val="center"/>
              <w:rPr>
                <w:rFonts w:ascii="Arial" w:hAnsi="Arial" w:cs="Arial"/>
                <w:b/>
                <w:bCs/>
              </w:rPr>
            </w:pPr>
            <w:r w:rsidRPr="00BC2284">
              <w:rPr>
                <w:rFonts w:ascii="Arial" w:hAnsi="Arial" w:cs="Arial"/>
                <w:b/>
                <w:bCs/>
              </w:rPr>
              <w:t>GAP</w:t>
            </w:r>
            <w:r w:rsidR="00256611" w:rsidRPr="00BC2284">
              <w:rPr>
                <w:rFonts w:ascii="Arial" w:hAnsi="Arial" w:cs="Arial"/>
                <w:b/>
                <w:bCs/>
              </w:rPr>
              <w:t>s</w:t>
            </w:r>
            <w:r w:rsidRPr="00BC2284">
              <w:rPr>
                <w:rFonts w:ascii="Arial" w:hAnsi="Arial" w:cs="Arial"/>
                <w:b/>
                <w:bCs/>
              </w:rPr>
              <w:t xml:space="preserve"> User</w:t>
            </w:r>
          </w:p>
        </w:tc>
        <w:tc>
          <w:tcPr>
            <w:tcW w:w="1351" w:type="dxa"/>
            <w:vAlign w:val="center"/>
          </w:tcPr>
          <w:p w14:paraId="7A044504" w14:textId="77777777" w:rsidR="00CA1601" w:rsidRPr="00BC2284" w:rsidRDefault="00CA1601" w:rsidP="00D023FC">
            <w:pPr>
              <w:spacing w:after="0" w:line="240" w:lineRule="auto"/>
              <w:jc w:val="center"/>
              <w:rPr>
                <w:rFonts w:ascii="Arial" w:hAnsi="Arial" w:cs="Arial"/>
                <w:b/>
                <w:bCs/>
              </w:rPr>
            </w:pPr>
            <w:r w:rsidRPr="00BC2284">
              <w:rPr>
                <w:rFonts w:ascii="Arial" w:hAnsi="Arial" w:cs="Arial"/>
                <w:b/>
                <w:bCs/>
              </w:rPr>
              <w:t>Non-user</w:t>
            </w:r>
          </w:p>
        </w:tc>
        <w:tc>
          <w:tcPr>
            <w:tcW w:w="1547" w:type="dxa"/>
            <w:vMerge/>
            <w:vAlign w:val="center"/>
          </w:tcPr>
          <w:p w14:paraId="10D8B380" w14:textId="77777777" w:rsidR="00CA1601" w:rsidRPr="00BC2284" w:rsidRDefault="00CA1601" w:rsidP="00D023FC">
            <w:pPr>
              <w:spacing w:after="0" w:line="240" w:lineRule="auto"/>
              <w:jc w:val="center"/>
              <w:rPr>
                <w:rFonts w:ascii="Arial" w:hAnsi="Arial" w:cs="Arial"/>
                <w:b/>
                <w:bCs/>
              </w:rPr>
            </w:pPr>
          </w:p>
        </w:tc>
      </w:tr>
      <w:tr w:rsidR="00CA1601" w:rsidRPr="00BC2284" w14:paraId="128298B9" w14:textId="77777777" w:rsidTr="008063B4">
        <w:trPr>
          <w:trHeight w:val="287"/>
        </w:trPr>
        <w:tc>
          <w:tcPr>
            <w:tcW w:w="510" w:type="dxa"/>
          </w:tcPr>
          <w:p w14:paraId="75C041BF" w14:textId="77777777" w:rsidR="00CA1601" w:rsidRPr="00BC2284" w:rsidRDefault="00CA1601" w:rsidP="00520049">
            <w:pPr>
              <w:spacing w:after="0" w:line="276" w:lineRule="auto"/>
              <w:jc w:val="both"/>
              <w:rPr>
                <w:rFonts w:ascii="Arial" w:hAnsi="Arial" w:cs="Arial"/>
              </w:rPr>
            </w:pPr>
            <w:r w:rsidRPr="00BC2284">
              <w:rPr>
                <w:rFonts w:ascii="Arial" w:hAnsi="Arial" w:cs="Arial"/>
              </w:rPr>
              <w:t>1</w:t>
            </w:r>
          </w:p>
        </w:tc>
        <w:tc>
          <w:tcPr>
            <w:tcW w:w="2543" w:type="dxa"/>
          </w:tcPr>
          <w:p w14:paraId="6BA732B2" w14:textId="77777777" w:rsidR="00CA1601" w:rsidRPr="00BC2284" w:rsidRDefault="00CA1601" w:rsidP="00520049">
            <w:pPr>
              <w:spacing w:after="0" w:line="276" w:lineRule="auto"/>
              <w:jc w:val="both"/>
              <w:rPr>
                <w:rFonts w:ascii="Arial" w:hAnsi="Arial" w:cs="Arial"/>
              </w:rPr>
            </w:pPr>
            <w:r w:rsidRPr="00BC2284">
              <w:rPr>
                <w:rFonts w:ascii="Arial" w:hAnsi="Arial" w:cs="Arial"/>
              </w:rPr>
              <w:t>Tomato, broccoli, Cauliflower, beans</w:t>
            </w:r>
          </w:p>
        </w:tc>
        <w:tc>
          <w:tcPr>
            <w:tcW w:w="1785" w:type="dxa"/>
          </w:tcPr>
          <w:p w14:paraId="0850CFAD" w14:textId="77777777" w:rsidR="00CA1601" w:rsidRPr="00BC2284" w:rsidRDefault="00CA1601" w:rsidP="00520049">
            <w:pPr>
              <w:spacing w:after="0" w:line="276" w:lineRule="auto"/>
              <w:jc w:val="both"/>
              <w:rPr>
                <w:rFonts w:ascii="Arial" w:hAnsi="Arial" w:cs="Arial"/>
              </w:rPr>
            </w:pPr>
            <w:r w:rsidRPr="00BC2284">
              <w:rPr>
                <w:rFonts w:ascii="Arial" w:hAnsi="Arial" w:cs="Arial"/>
              </w:rPr>
              <w:t>Kathmandu, Nepal</w:t>
            </w:r>
          </w:p>
        </w:tc>
        <w:tc>
          <w:tcPr>
            <w:tcW w:w="1327" w:type="dxa"/>
          </w:tcPr>
          <w:p w14:paraId="1F3BE0D0" w14:textId="77777777" w:rsidR="00CA1601" w:rsidRPr="00BC2284" w:rsidRDefault="00CA1601" w:rsidP="00520049">
            <w:pPr>
              <w:spacing w:after="0" w:line="276" w:lineRule="auto"/>
              <w:jc w:val="both"/>
              <w:rPr>
                <w:rFonts w:ascii="Arial" w:hAnsi="Arial" w:cs="Arial"/>
              </w:rPr>
            </w:pPr>
            <w:r w:rsidRPr="00BC2284">
              <w:rPr>
                <w:rFonts w:ascii="Arial" w:hAnsi="Arial" w:cs="Arial"/>
              </w:rPr>
              <w:t>1.52</w:t>
            </w:r>
          </w:p>
        </w:tc>
        <w:tc>
          <w:tcPr>
            <w:tcW w:w="1351" w:type="dxa"/>
          </w:tcPr>
          <w:p w14:paraId="572C518B" w14:textId="77777777" w:rsidR="00CA1601" w:rsidRPr="00BC2284" w:rsidRDefault="00CA1601" w:rsidP="00520049">
            <w:pPr>
              <w:spacing w:after="0" w:line="276" w:lineRule="auto"/>
              <w:jc w:val="both"/>
              <w:rPr>
                <w:rFonts w:ascii="Arial" w:hAnsi="Arial" w:cs="Arial"/>
              </w:rPr>
            </w:pPr>
            <w:r w:rsidRPr="00BC2284">
              <w:rPr>
                <w:rFonts w:ascii="Arial" w:hAnsi="Arial" w:cs="Arial"/>
              </w:rPr>
              <w:t>0.95</w:t>
            </w:r>
          </w:p>
        </w:tc>
        <w:tc>
          <w:tcPr>
            <w:tcW w:w="1547" w:type="dxa"/>
            <w:vMerge w:val="restart"/>
          </w:tcPr>
          <w:p w14:paraId="5A41345C" w14:textId="0DBCF87C" w:rsidR="00CA1601" w:rsidRPr="00BC2284" w:rsidRDefault="008B7455"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7VkA5gVl","properties":{"formattedCitation":"(Kharel et al., 2024)","plainCitation":"(Kharel et al., 2024)","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Pr="00BC2284">
              <w:rPr>
                <w:rFonts w:ascii="Arial" w:hAnsi="Arial" w:cs="Arial"/>
              </w:rPr>
              <w:fldChar w:fldCharType="separate"/>
            </w:r>
            <w:r w:rsidRPr="00BC2284">
              <w:rPr>
                <w:rFonts w:ascii="Arial" w:hAnsi="Arial" w:cs="Arial"/>
              </w:rPr>
              <w:t>(Kharel et al., 2024)</w:t>
            </w:r>
            <w:r w:rsidRPr="00BC2284">
              <w:rPr>
                <w:rFonts w:ascii="Arial" w:hAnsi="Arial" w:cs="Arial"/>
              </w:rPr>
              <w:fldChar w:fldCharType="end"/>
            </w:r>
          </w:p>
        </w:tc>
      </w:tr>
      <w:tr w:rsidR="00CA1601" w:rsidRPr="00BC2284" w14:paraId="542755FC" w14:textId="77777777" w:rsidTr="008063B4">
        <w:trPr>
          <w:trHeight w:val="307"/>
        </w:trPr>
        <w:tc>
          <w:tcPr>
            <w:tcW w:w="510" w:type="dxa"/>
          </w:tcPr>
          <w:p w14:paraId="3729A8E1" w14:textId="77777777" w:rsidR="00CA1601" w:rsidRPr="00BC2284" w:rsidRDefault="00CA1601" w:rsidP="00520049">
            <w:pPr>
              <w:spacing w:after="0" w:line="276" w:lineRule="auto"/>
              <w:jc w:val="both"/>
              <w:rPr>
                <w:rFonts w:ascii="Arial" w:hAnsi="Arial" w:cs="Arial"/>
              </w:rPr>
            </w:pPr>
            <w:r w:rsidRPr="00BC2284">
              <w:rPr>
                <w:rFonts w:ascii="Arial" w:hAnsi="Arial" w:cs="Arial"/>
              </w:rPr>
              <w:t>2</w:t>
            </w:r>
          </w:p>
        </w:tc>
        <w:tc>
          <w:tcPr>
            <w:tcW w:w="2543" w:type="dxa"/>
          </w:tcPr>
          <w:p w14:paraId="54409801" w14:textId="77777777" w:rsidR="00CA1601" w:rsidRPr="00BC2284" w:rsidRDefault="00CA1601" w:rsidP="00520049">
            <w:pPr>
              <w:spacing w:after="0" w:line="276" w:lineRule="auto"/>
              <w:jc w:val="both"/>
              <w:rPr>
                <w:rFonts w:ascii="Arial" w:hAnsi="Arial" w:cs="Arial"/>
              </w:rPr>
            </w:pPr>
            <w:r w:rsidRPr="00BC2284">
              <w:rPr>
                <w:rFonts w:ascii="Arial" w:hAnsi="Arial" w:cs="Arial"/>
              </w:rPr>
              <w:t>Tomato, Asparagus, leafy greens, Cauliflower</w:t>
            </w:r>
          </w:p>
        </w:tc>
        <w:tc>
          <w:tcPr>
            <w:tcW w:w="1785" w:type="dxa"/>
          </w:tcPr>
          <w:p w14:paraId="4D143727" w14:textId="77777777" w:rsidR="00CA1601" w:rsidRPr="00BC2284" w:rsidRDefault="00CA1601" w:rsidP="00520049">
            <w:pPr>
              <w:spacing w:after="0" w:line="276" w:lineRule="auto"/>
              <w:jc w:val="both"/>
              <w:rPr>
                <w:rFonts w:ascii="Arial" w:hAnsi="Arial" w:cs="Arial"/>
              </w:rPr>
            </w:pPr>
            <w:r w:rsidRPr="00BC2284">
              <w:rPr>
                <w:rFonts w:ascii="Arial" w:hAnsi="Arial" w:cs="Arial"/>
              </w:rPr>
              <w:t>Bhaktapur, Nepal</w:t>
            </w:r>
          </w:p>
        </w:tc>
        <w:tc>
          <w:tcPr>
            <w:tcW w:w="1327" w:type="dxa"/>
          </w:tcPr>
          <w:p w14:paraId="1B94B660" w14:textId="77777777" w:rsidR="00CA1601" w:rsidRPr="00BC2284" w:rsidRDefault="00CA1601" w:rsidP="00520049">
            <w:pPr>
              <w:spacing w:after="0" w:line="276" w:lineRule="auto"/>
              <w:jc w:val="both"/>
              <w:rPr>
                <w:rFonts w:ascii="Arial" w:hAnsi="Arial" w:cs="Arial"/>
              </w:rPr>
            </w:pPr>
            <w:r w:rsidRPr="00BC2284">
              <w:rPr>
                <w:rFonts w:ascii="Arial" w:hAnsi="Arial" w:cs="Arial"/>
              </w:rPr>
              <w:t>1.23</w:t>
            </w:r>
          </w:p>
        </w:tc>
        <w:tc>
          <w:tcPr>
            <w:tcW w:w="1351" w:type="dxa"/>
          </w:tcPr>
          <w:p w14:paraId="3325473C" w14:textId="77777777" w:rsidR="00CA1601" w:rsidRPr="00BC2284" w:rsidRDefault="00CA1601" w:rsidP="00520049">
            <w:pPr>
              <w:spacing w:after="0" w:line="276" w:lineRule="auto"/>
              <w:jc w:val="both"/>
              <w:rPr>
                <w:rFonts w:ascii="Arial" w:hAnsi="Arial" w:cs="Arial"/>
              </w:rPr>
            </w:pPr>
            <w:r w:rsidRPr="00BC2284">
              <w:rPr>
                <w:rFonts w:ascii="Arial" w:hAnsi="Arial" w:cs="Arial"/>
              </w:rPr>
              <w:t>1.04</w:t>
            </w:r>
          </w:p>
        </w:tc>
        <w:tc>
          <w:tcPr>
            <w:tcW w:w="1547" w:type="dxa"/>
            <w:vMerge/>
          </w:tcPr>
          <w:p w14:paraId="382A91C7" w14:textId="77777777" w:rsidR="00CA1601" w:rsidRPr="00BC2284" w:rsidRDefault="00CA1601" w:rsidP="00520049">
            <w:pPr>
              <w:spacing w:after="0" w:line="276" w:lineRule="auto"/>
              <w:jc w:val="both"/>
              <w:rPr>
                <w:rFonts w:ascii="Arial" w:hAnsi="Arial" w:cs="Arial"/>
              </w:rPr>
            </w:pPr>
          </w:p>
        </w:tc>
      </w:tr>
      <w:tr w:rsidR="00CA1601" w:rsidRPr="00BC2284" w14:paraId="18199C6E" w14:textId="77777777" w:rsidTr="008063B4">
        <w:trPr>
          <w:trHeight w:val="592"/>
        </w:trPr>
        <w:tc>
          <w:tcPr>
            <w:tcW w:w="510" w:type="dxa"/>
          </w:tcPr>
          <w:p w14:paraId="041A8476" w14:textId="77777777" w:rsidR="00CA1601" w:rsidRPr="00BC2284" w:rsidRDefault="00CA1601" w:rsidP="00520049">
            <w:pPr>
              <w:spacing w:after="0" w:line="276" w:lineRule="auto"/>
              <w:jc w:val="both"/>
              <w:rPr>
                <w:rFonts w:ascii="Arial" w:hAnsi="Arial" w:cs="Arial"/>
              </w:rPr>
            </w:pPr>
            <w:r w:rsidRPr="00BC2284">
              <w:rPr>
                <w:rFonts w:ascii="Arial" w:hAnsi="Arial" w:cs="Arial"/>
              </w:rPr>
              <w:t>3</w:t>
            </w:r>
          </w:p>
        </w:tc>
        <w:tc>
          <w:tcPr>
            <w:tcW w:w="2543" w:type="dxa"/>
          </w:tcPr>
          <w:p w14:paraId="0858432A" w14:textId="77777777" w:rsidR="00CA1601" w:rsidRPr="00BC2284" w:rsidRDefault="00CA1601" w:rsidP="00520049">
            <w:pPr>
              <w:spacing w:after="0" w:line="276" w:lineRule="auto"/>
              <w:jc w:val="both"/>
              <w:rPr>
                <w:rFonts w:ascii="Arial" w:hAnsi="Arial" w:cs="Arial"/>
              </w:rPr>
            </w:pPr>
            <w:r w:rsidRPr="00BC2284">
              <w:rPr>
                <w:rFonts w:ascii="Arial" w:hAnsi="Arial" w:cs="Arial"/>
              </w:rPr>
              <w:t>Tomato, cucumber, cauliflower, leafy greens</w:t>
            </w:r>
          </w:p>
        </w:tc>
        <w:tc>
          <w:tcPr>
            <w:tcW w:w="1785" w:type="dxa"/>
          </w:tcPr>
          <w:p w14:paraId="3D1560C0" w14:textId="77777777" w:rsidR="00CA1601" w:rsidRPr="00BC2284" w:rsidRDefault="00CA1601" w:rsidP="00520049">
            <w:pPr>
              <w:spacing w:after="0" w:line="276" w:lineRule="auto"/>
              <w:jc w:val="both"/>
              <w:rPr>
                <w:rFonts w:ascii="Arial" w:hAnsi="Arial" w:cs="Arial"/>
              </w:rPr>
            </w:pPr>
            <w:r w:rsidRPr="00BC2284">
              <w:rPr>
                <w:rFonts w:ascii="Arial" w:hAnsi="Arial" w:cs="Arial"/>
              </w:rPr>
              <w:t>Lalitpur, Nepal</w:t>
            </w:r>
          </w:p>
        </w:tc>
        <w:tc>
          <w:tcPr>
            <w:tcW w:w="1327" w:type="dxa"/>
          </w:tcPr>
          <w:p w14:paraId="782D6BF4" w14:textId="77777777" w:rsidR="00CA1601" w:rsidRPr="00BC2284" w:rsidRDefault="00CA1601" w:rsidP="00520049">
            <w:pPr>
              <w:spacing w:after="0" w:line="276" w:lineRule="auto"/>
              <w:jc w:val="both"/>
              <w:rPr>
                <w:rFonts w:ascii="Arial" w:hAnsi="Arial" w:cs="Arial"/>
              </w:rPr>
            </w:pPr>
            <w:r w:rsidRPr="00BC2284">
              <w:rPr>
                <w:rFonts w:ascii="Arial" w:hAnsi="Arial" w:cs="Arial"/>
              </w:rPr>
              <w:t>1.41</w:t>
            </w:r>
          </w:p>
        </w:tc>
        <w:tc>
          <w:tcPr>
            <w:tcW w:w="1351" w:type="dxa"/>
          </w:tcPr>
          <w:p w14:paraId="0193776A" w14:textId="77777777" w:rsidR="00CA1601" w:rsidRPr="00BC2284" w:rsidRDefault="00CA1601" w:rsidP="00520049">
            <w:pPr>
              <w:spacing w:after="0" w:line="276" w:lineRule="auto"/>
              <w:jc w:val="both"/>
              <w:rPr>
                <w:rFonts w:ascii="Arial" w:hAnsi="Arial" w:cs="Arial"/>
              </w:rPr>
            </w:pPr>
            <w:r w:rsidRPr="00BC2284">
              <w:rPr>
                <w:rFonts w:ascii="Arial" w:hAnsi="Arial" w:cs="Arial"/>
              </w:rPr>
              <w:t>0.72</w:t>
            </w:r>
          </w:p>
        </w:tc>
        <w:tc>
          <w:tcPr>
            <w:tcW w:w="1547" w:type="dxa"/>
            <w:vMerge/>
          </w:tcPr>
          <w:p w14:paraId="1158D615" w14:textId="77777777" w:rsidR="00CA1601" w:rsidRPr="00BC2284" w:rsidRDefault="00CA1601" w:rsidP="00520049">
            <w:pPr>
              <w:spacing w:after="0" w:line="276" w:lineRule="auto"/>
              <w:jc w:val="both"/>
              <w:rPr>
                <w:rFonts w:ascii="Arial" w:hAnsi="Arial" w:cs="Arial"/>
              </w:rPr>
            </w:pPr>
          </w:p>
        </w:tc>
      </w:tr>
      <w:tr w:rsidR="00CA1601" w:rsidRPr="00BC2284" w14:paraId="76E6114D" w14:textId="77777777" w:rsidTr="008063B4">
        <w:trPr>
          <w:trHeight w:val="287"/>
        </w:trPr>
        <w:tc>
          <w:tcPr>
            <w:tcW w:w="510" w:type="dxa"/>
          </w:tcPr>
          <w:p w14:paraId="2992DACD" w14:textId="77777777" w:rsidR="00CA1601" w:rsidRPr="00BC2284" w:rsidRDefault="00CA1601" w:rsidP="00520049">
            <w:pPr>
              <w:spacing w:after="0" w:line="276" w:lineRule="auto"/>
              <w:jc w:val="both"/>
              <w:rPr>
                <w:rFonts w:ascii="Arial" w:hAnsi="Arial" w:cs="Arial"/>
              </w:rPr>
            </w:pPr>
            <w:r w:rsidRPr="00BC2284">
              <w:rPr>
                <w:rFonts w:ascii="Arial" w:hAnsi="Arial" w:cs="Arial"/>
              </w:rPr>
              <w:t>4</w:t>
            </w:r>
          </w:p>
        </w:tc>
        <w:tc>
          <w:tcPr>
            <w:tcW w:w="2543" w:type="dxa"/>
          </w:tcPr>
          <w:p w14:paraId="01E0BA76" w14:textId="77777777" w:rsidR="00CA1601" w:rsidRPr="00BC2284" w:rsidRDefault="00CA1601" w:rsidP="00520049">
            <w:pPr>
              <w:spacing w:after="0" w:line="276" w:lineRule="auto"/>
              <w:jc w:val="both"/>
              <w:rPr>
                <w:rFonts w:ascii="Arial" w:hAnsi="Arial" w:cs="Arial"/>
              </w:rPr>
            </w:pPr>
            <w:r w:rsidRPr="00BC2284">
              <w:rPr>
                <w:rFonts w:ascii="Arial" w:hAnsi="Arial" w:cs="Arial"/>
              </w:rPr>
              <w:t>Cabbage (during Dry season)</w:t>
            </w:r>
          </w:p>
        </w:tc>
        <w:tc>
          <w:tcPr>
            <w:tcW w:w="1785" w:type="dxa"/>
          </w:tcPr>
          <w:p w14:paraId="255E03BE" w14:textId="77777777" w:rsidR="00CA1601" w:rsidRPr="00BC2284" w:rsidRDefault="00CA1601" w:rsidP="00520049">
            <w:pPr>
              <w:spacing w:after="0" w:line="276" w:lineRule="auto"/>
              <w:jc w:val="both"/>
              <w:rPr>
                <w:rFonts w:ascii="Arial" w:hAnsi="Arial" w:cs="Arial"/>
              </w:rPr>
            </w:pPr>
            <w:r w:rsidRPr="00BC2284">
              <w:rPr>
                <w:rFonts w:ascii="Arial" w:hAnsi="Arial" w:cs="Arial"/>
              </w:rPr>
              <w:t>Cebu, Philippine</w:t>
            </w:r>
          </w:p>
        </w:tc>
        <w:tc>
          <w:tcPr>
            <w:tcW w:w="1327" w:type="dxa"/>
          </w:tcPr>
          <w:p w14:paraId="22C25B12" w14:textId="77777777" w:rsidR="00CA1601" w:rsidRPr="00BC2284" w:rsidRDefault="00CA1601" w:rsidP="00520049">
            <w:pPr>
              <w:spacing w:after="0" w:line="276" w:lineRule="auto"/>
              <w:jc w:val="both"/>
              <w:rPr>
                <w:rFonts w:ascii="Arial" w:hAnsi="Arial" w:cs="Arial"/>
              </w:rPr>
            </w:pPr>
            <w:r w:rsidRPr="00BC2284">
              <w:rPr>
                <w:rFonts w:ascii="Arial" w:hAnsi="Arial" w:cs="Arial"/>
              </w:rPr>
              <w:t>1.30</w:t>
            </w:r>
          </w:p>
        </w:tc>
        <w:tc>
          <w:tcPr>
            <w:tcW w:w="1351" w:type="dxa"/>
          </w:tcPr>
          <w:p w14:paraId="152C7581" w14:textId="77777777" w:rsidR="00CA1601" w:rsidRPr="00BC2284" w:rsidRDefault="00CA1601" w:rsidP="00520049">
            <w:pPr>
              <w:spacing w:after="0" w:line="276" w:lineRule="auto"/>
              <w:jc w:val="both"/>
              <w:rPr>
                <w:rFonts w:ascii="Arial" w:hAnsi="Arial" w:cs="Arial"/>
              </w:rPr>
            </w:pPr>
            <w:r w:rsidRPr="00BC2284">
              <w:rPr>
                <w:rFonts w:ascii="Arial" w:hAnsi="Arial" w:cs="Arial"/>
              </w:rPr>
              <w:t>1.13</w:t>
            </w:r>
          </w:p>
        </w:tc>
        <w:tc>
          <w:tcPr>
            <w:tcW w:w="1547" w:type="dxa"/>
          </w:tcPr>
          <w:p w14:paraId="65A49B48" w14:textId="7599C22B" w:rsidR="00CA1601" w:rsidRPr="00BC2284" w:rsidRDefault="008B7455" w:rsidP="00520049">
            <w:pPr>
              <w:spacing w:after="0" w:line="276" w:lineRule="auto"/>
              <w:jc w:val="both"/>
              <w:rPr>
                <w:rFonts w:ascii="Arial" w:hAnsi="Arial" w:cs="Arial"/>
              </w:rPr>
            </w:pPr>
            <w:r w:rsidRPr="00BC2284">
              <w:rPr>
                <w:rFonts w:ascii="Arial" w:hAnsi="Arial" w:cs="Arial"/>
              </w:rPr>
              <w:fldChar w:fldCharType="begin"/>
            </w:r>
            <w:r w:rsidR="00811F68" w:rsidRPr="00BC2284">
              <w:rPr>
                <w:rFonts w:ascii="Arial" w:hAnsi="Arial" w:cs="Arial"/>
              </w:rPr>
              <w:instrText xml:space="preserve"> ADDIN ZOTERO_ITEM CSL_CITATION {"citationID":"pulosqWb","properties":{"formattedCitation":"(Limbaga et al., 2022a)","plainCitation":"(Limbaga et al., 2022a)","dontUpdate":true,"noteIndex":0},"citationItems":[{"id":250,"uris":["http://zotero.org/users/local/Xtum4kXA/items/2C25DHSS"],"itemData":{"id":250,"type":"article-journal","container-title":"Rev Socio-Econ Res Dev Stud","issue":"3","journalAbbreviation":"Rev Socio-Econ Res Dev Stud","page":"84-103","title":"Profitability assessment on the adoption of good agricultural practices (GAPs) among cabbage farmers in Dalaguete, CEBU","volume":"6","author":[{"family":"Limbaga","given":"Edmond V"},{"family":"Centino","given":"Zyra May H"},{"family":"Ramoneda","given":"Brenda M"},{"family":"Bulayog","given":"Ernesto F"},{"family":"Soria","given":"Rhena Jane M"}],"issued":{"date-parts":[["2022"]]}}}],"schema":"https://github.com/citation-style-language/schema/raw/master/csl-citation.json"} </w:instrText>
            </w:r>
            <w:r w:rsidRPr="00BC2284">
              <w:rPr>
                <w:rFonts w:ascii="Arial" w:hAnsi="Arial" w:cs="Arial"/>
              </w:rPr>
              <w:fldChar w:fldCharType="separate"/>
            </w:r>
            <w:r w:rsidRPr="00BC2284">
              <w:rPr>
                <w:rFonts w:ascii="Arial" w:hAnsi="Arial" w:cs="Arial"/>
              </w:rPr>
              <w:t>(Limbaga et al., 2022)</w:t>
            </w:r>
            <w:r w:rsidRPr="00BC2284">
              <w:rPr>
                <w:rFonts w:ascii="Arial" w:hAnsi="Arial" w:cs="Arial"/>
              </w:rPr>
              <w:fldChar w:fldCharType="end"/>
            </w:r>
          </w:p>
        </w:tc>
      </w:tr>
      <w:tr w:rsidR="00CA1601" w:rsidRPr="00BC2284" w14:paraId="0DF15038" w14:textId="77777777" w:rsidTr="008063B4">
        <w:trPr>
          <w:trHeight w:val="287"/>
        </w:trPr>
        <w:tc>
          <w:tcPr>
            <w:tcW w:w="510" w:type="dxa"/>
          </w:tcPr>
          <w:p w14:paraId="7332ADF5" w14:textId="77777777" w:rsidR="00CA1601" w:rsidRPr="00BC2284" w:rsidRDefault="00CA1601" w:rsidP="00520049">
            <w:pPr>
              <w:spacing w:after="0" w:line="276" w:lineRule="auto"/>
              <w:jc w:val="both"/>
              <w:rPr>
                <w:rFonts w:ascii="Arial" w:hAnsi="Arial" w:cs="Arial"/>
              </w:rPr>
            </w:pPr>
            <w:r w:rsidRPr="00BC2284">
              <w:rPr>
                <w:rFonts w:ascii="Arial" w:hAnsi="Arial" w:cs="Arial"/>
              </w:rPr>
              <w:t>5</w:t>
            </w:r>
          </w:p>
        </w:tc>
        <w:tc>
          <w:tcPr>
            <w:tcW w:w="2543" w:type="dxa"/>
          </w:tcPr>
          <w:p w14:paraId="7A487AEC" w14:textId="77777777" w:rsidR="00CA1601" w:rsidRPr="00BC2284" w:rsidRDefault="00CA1601" w:rsidP="00520049">
            <w:pPr>
              <w:spacing w:after="0" w:line="276" w:lineRule="auto"/>
              <w:jc w:val="both"/>
              <w:rPr>
                <w:rFonts w:ascii="Arial" w:hAnsi="Arial" w:cs="Arial"/>
              </w:rPr>
            </w:pPr>
            <w:r w:rsidRPr="00BC2284">
              <w:rPr>
                <w:rFonts w:ascii="Arial" w:hAnsi="Arial" w:cs="Arial"/>
              </w:rPr>
              <w:t>Maize (GM/GR)</w:t>
            </w:r>
          </w:p>
        </w:tc>
        <w:tc>
          <w:tcPr>
            <w:tcW w:w="1785" w:type="dxa"/>
          </w:tcPr>
          <w:p w14:paraId="49A0B7BB" w14:textId="77777777" w:rsidR="00CA1601" w:rsidRPr="00BC2284" w:rsidRDefault="00CA1601" w:rsidP="00520049">
            <w:pPr>
              <w:spacing w:after="0" w:line="276" w:lineRule="auto"/>
              <w:jc w:val="both"/>
              <w:rPr>
                <w:rFonts w:ascii="Arial" w:hAnsi="Arial" w:cs="Arial"/>
              </w:rPr>
            </w:pPr>
            <w:proofErr w:type="spellStart"/>
            <w:r w:rsidRPr="00BC2284">
              <w:rPr>
                <w:rFonts w:ascii="Arial" w:hAnsi="Arial" w:cs="Arial"/>
              </w:rPr>
              <w:t>Babati</w:t>
            </w:r>
            <w:proofErr w:type="spellEnd"/>
            <w:r w:rsidRPr="00BC2284">
              <w:rPr>
                <w:rFonts w:ascii="Arial" w:hAnsi="Arial" w:cs="Arial"/>
              </w:rPr>
              <w:t>, Tanzania</w:t>
            </w:r>
          </w:p>
        </w:tc>
        <w:tc>
          <w:tcPr>
            <w:tcW w:w="1327" w:type="dxa"/>
          </w:tcPr>
          <w:p w14:paraId="35B54E7C" w14:textId="77777777" w:rsidR="00CA1601" w:rsidRPr="00BC2284" w:rsidRDefault="00CA1601" w:rsidP="00520049">
            <w:pPr>
              <w:spacing w:after="0" w:line="276" w:lineRule="auto"/>
              <w:jc w:val="both"/>
              <w:rPr>
                <w:rFonts w:ascii="Arial" w:hAnsi="Arial" w:cs="Arial"/>
              </w:rPr>
            </w:pPr>
            <w:r w:rsidRPr="00BC2284">
              <w:rPr>
                <w:rFonts w:ascii="Arial" w:hAnsi="Arial" w:cs="Arial"/>
              </w:rPr>
              <w:t>0.83</w:t>
            </w:r>
          </w:p>
        </w:tc>
        <w:tc>
          <w:tcPr>
            <w:tcW w:w="1351" w:type="dxa"/>
          </w:tcPr>
          <w:p w14:paraId="0790C4D1" w14:textId="77777777" w:rsidR="00CA1601" w:rsidRPr="00BC2284" w:rsidRDefault="00CA1601" w:rsidP="00520049">
            <w:pPr>
              <w:spacing w:after="0" w:line="276" w:lineRule="auto"/>
              <w:jc w:val="both"/>
              <w:rPr>
                <w:rFonts w:ascii="Arial" w:hAnsi="Arial" w:cs="Arial"/>
              </w:rPr>
            </w:pPr>
            <w:r w:rsidRPr="00BC2284">
              <w:rPr>
                <w:rFonts w:ascii="Arial" w:hAnsi="Arial" w:cs="Arial"/>
              </w:rPr>
              <w:t>0.82</w:t>
            </w:r>
          </w:p>
        </w:tc>
        <w:tc>
          <w:tcPr>
            <w:tcW w:w="1547" w:type="dxa"/>
          </w:tcPr>
          <w:p w14:paraId="57DB2A44" w14:textId="486EB33D" w:rsidR="00CA1601" w:rsidRPr="00BC2284" w:rsidRDefault="008B7455"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RPPLG2dI","properties":{"formattedCitation":"(Lazaro et al., 2017)","plainCitation":"(Lazaro et al., 2017)","noteIndex":0},"citationItems":[{"id":249,"uris":["http://zotero.org/users/local/Xtum4kXA/items/QZEEUGFU"],"itemData":{"id":249,"type":"article-journal","container-title":"International Journal of Vegetable Science","DOI":"10.1080/19315260.2017.1341445","ISSN":"1931-5260, 1931-5279","issue":"6","journalAbbreviation":"International Journal of Vegetable Science","language":"en","page":"598-604","source":"DOI.org (Crossref)","title":"Analysis of Good Agricultural Practices in an Integrated Maize-based Farming System","volume":"23","author":[{"family":"Lazaro","given":"Victor"},{"family":"Rajendran","given":"Srinivasulu"},{"family":"Afari-Sefa","given":"Victor"},{"family":"Kazuzuru","given":"Benedicto"}],"issued":{"date-parts":[["2017",11,2]]}}}],"schema":"https://github.com/citation-style-language/schema/raw/master/csl-citation.json"} </w:instrText>
            </w:r>
            <w:r w:rsidRPr="00BC2284">
              <w:rPr>
                <w:rFonts w:ascii="Arial" w:hAnsi="Arial" w:cs="Arial"/>
              </w:rPr>
              <w:fldChar w:fldCharType="separate"/>
            </w:r>
            <w:r w:rsidRPr="00BC2284">
              <w:rPr>
                <w:rFonts w:ascii="Arial" w:hAnsi="Arial" w:cs="Arial"/>
              </w:rPr>
              <w:t>(Lazaro et al., 2017)</w:t>
            </w:r>
            <w:r w:rsidRPr="00BC2284">
              <w:rPr>
                <w:rFonts w:ascii="Arial" w:hAnsi="Arial" w:cs="Arial"/>
              </w:rPr>
              <w:fldChar w:fldCharType="end"/>
            </w:r>
          </w:p>
        </w:tc>
      </w:tr>
      <w:tr w:rsidR="00CA1601" w:rsidRPr="00BC2284" w14:paraId="691C21C7" w14:textId="77777777" w:rsidTr="008063B4">
        <w:trPr>
          <w:trHeight w:val="560"/>
        </w:trPr>
        <w:tc>
          <w:tcPr>
            <w:tcW w:w="510" w:type="dxa"/>
          </w:tcPr>
          <w:p w14:paraId="7D9F1BD4" w14:textId="77777777" w:rsidR="00CA1601" w:rsidRPr="00BC2284" w:rsidRDefault="00CA1601" w:rsidP="00520049">
            <w:pPr>
              <w:spacing w:after="0" w:line="276" w:lineRule="auto"/>
              <w:jc w:val="both"/>
              <w:rPr>
                <w:rFonts w:ascii="Arial" w:hAnsi="Arial" w:cs="Arial"/>
              </w:rPr>
            </w:pPr>
            <w:r w:rsidRPr="00BC2284">
              <w:rPr>
                <w:rFonts w:ascii="Arial" w:hAnsi="Arial" w:cs="Arial"/>
              </w:rPr>
              <w:t>6</w:t>
            </w:r>
          </w:p>
        </w:tc>
        <w:tc>
          <w:tcPr>
            <w:tcW w:w="2543" w:type="dxa"/>
          </w:tcPr>
          <w:p w14:paraId="5BFB89A7" w14:textId="77777777" w:rsidR="00CA1601" w:rsidRPr="00BC2284" w:rsidRDefault="00CA1601" w:rsidP="00520049">
            <w:pPr>
              <w:spacing w:after="0" w:line="276" w:lineRule="auto"/>
              <w:jc w:val="both"/>
              <w:rPr>
                <w:rFonts w:ascii="Arial" w:hAnsi="Arial" w:cs="Arial"/>
              </w:rPr>
            </w:pPr>
            <w:r w:rsidRPr="00BC2284">
              <w:rPr>
                <w:rFonts w:ascii="Arial" w:hAnsi="Arial" w:cs="Arial"/>
              </w:rPr>
              <w:t>Maize</w:t>
            </w:r>
          </w:p>
        </w:tc>
        <w:tc>
          <w:tcPr>
            <w:tcW w:w="1785" w:type="dxa"/>
          </w:tcPr>
          <w:p w14:paraId="5BDCAC66" w14:textId="77777777" w:rsidR="00CA1601" w:rsidRPr="00BC2284" w:rsidRDefault="00CA1601" w:rsidP="00520049">
            <w:pPr>
              <w:spacing w:after="0" w:line="276" w:lineRule="auto"/>
              <w:jc w:val="both"/>
              <w:rPr>
                <w:rFonts w:ascii="Arial" w:hAnsi="Arial" w:cs="Arial"/>
              </w:rPr>
            </w:pPr>
            <w:r w:rsidRPr="00BC2284">
              <w:rPr>
                <w:rFonts w:ascii="Arial" w:hAnsi="Arial" w:cs="Arial"/>
              </w:rPr>
              <w:t>Ondo, Nigeria</w:t>
            </w:r>
          </w:p>
        </w:tc>
        <w:tc>
          <w:tcPr>
            <w:tcW w:w="1327" w:type="dxa"/>
          </w:tcPr>
          <w:p w14:paraId="3BCEB200" w14:textId="77777777" w:rsidR="00CA1601" w:rsidRPr="00BC2284" w:rsidRDefault="00CA1601" w:rsidP="00520049">
            <w:pPr>
              <w:spacing w:after="0" w:line="276" w:lineRule="auto"/>
              <w:jc w:val="both"/>
              <w:rPr>
                <w:rFonts w:ascii="Arial" w:hAnsi="Arial" w:cs="Arial"/>
              </w:rPr>
            </w:pPr>
            <w:r w:rsidRPr="00BC2284">
              <w:rPr>
                <w:rFonts w:ascii="Arial" w:hAnsi="Arial" w:cs="Arial"/>
              </w:rPr>
              <w:t>2.46</w:t>
            </w:r>
          </w:p>
        </w:tc>
        <w:tc>
          <w:tcPr>
            <w:tcW w:w="1351" w:type="dxa"/>
          </w:tcPr>
          <w:p w14:paraId="038F87E4" w14:textId="77777777" w:rsidR="00CA1601" w:rsidRPr="00BC2284" w:rsidRDefault="00CA1601" w:rsidP="00520049">
            <w:pPr>
              <w:spacing w:after="0" w:line="276" w:lineRule="auto"/>
              <w:jc w:val="both"/>
              <w:rPr>
                <w:rFonts w:ascii="Arial" w:hAnsi="Arial" w:cs="Arial"/>
              </w:rPr>
            </w:pPr>
            <w:r w:rsidRPr="00BC2284">
              <w:rPr>
                <w:rFonts w:ascii="Arial" w:hAnsi="Arial" w:cs="Arial"/>
              </w:rPr>
              <w:t>-</w:t>
            </w:r>
          </w:p>
        </w:tc>
        <w:tc>
          <w:tcPr>
            <w:tcW w:w="1547" w:type="dxa"/>
          </w:tcPr>
          <w:p w14:paraId="345CD9CB" w14:textId="6EE23EA4" w:rsidR="00CA1601" w:rsidRPr="00BC2284" w:rsidRDefault="008B7455"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Ol5PzC0m","properties":{"formattedCitation":"(Adetarami, et al., 2021)","plainCitation":"(Adetarami, et al., 2021)","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schema":"https://github.com/citation-style-language/schema/raw/master/csl-citation.json"} </w:instrText>
            </w:r>
            <w:r w:rsidRPr="00BC2284">
              <w:rPr>
                <w:rFonts w:ascii="Arial" w:hAnsi="Arial" w:cs="Arial"/>
              </w:rPr>
              <w:fldChar w:fldCharType="separate"/>
            </w:r>
            <w:r w:rsidRPr="00BC2284">
              <w:rPr>
                <w:rFonts w:ascii="Arial" w:hAnsi="Arial" w:cs="Arial"/>
              </w:rPr>
              <w:t>(Adetarami, et al., 2021)</w:t>
            </w:r>
            <w:r w:rsidRPr="00BC2284">
              <w:rPr>
                <w:rFonts w:ascii="Arial" w:hAnsi="Arial" w:cs="Arial"/>
              </w:rPr>
              <w:fldChar w:fldCharType="end"/>
            </w:r>
          </w:p>
        </w:tc>
      </w:tr>
      <w:tr w:rsidR="00CA1601" w:rsidRPr="00BC2284" w14:paraId="12887C43" w14:textId="77777777" w:rsidTr="008063B4">
        <w:trPr>
          <w:trHeight w:val="287"/>
        </w:trPr>
        <w:tc>
          <w:tcPr>
            <w:tcW w:w="510" w:type="dxa"/>
          </w:tcPr>
          <w:p w14:paraId="7748B1BF" w14:textId="77777777" w:rsidR="00CA1601" w:rsidRPr="00BC2284" w:rsidRDefault="00CA1601" w:rsidP="00520049">
            <w:pPr>
              <w:spacing w:after="0" w:line="276" w:lineRule="auto"/>
              <w:jc w:val="both"/>
              <w:rPr>
                <w:rFonts w:ascii="Arial" w:hAnsi="Arial" w:cs="Arial"/>
              </w:rPr>
            </w:pPr>
            <w:r w:rsidRPr="00BC2284">
              <w:rPr>
                <w:rFonts w:ascii="Arial" w:hAnsi="Arial" w:cs="Arial"/>
              </w:rPr>
              <w:lastRenderedPageBreak/>
              <w:t>7</w:t>
            </w:r>
          </w:p>
        </w:tc>
        <w:tc>
          <w:tcPr>
            <w:tcW w:w="2543" w:type="dxa"/>
          </w:tcPr>
          <w:p w14:paraId="3AD7E027" w14:textId="77777777" w:rsidR="00CA1601" w:rsidRPr="00BC2284" w:rsidRDefault="00CA1601" w:rsidP="00520049">
            <w:pPr>
              <w:spacing w:after="0" w:line="276" w:lineRule="auto"/>
              <w:jc w:val="both"/>
              <w:rPr>
                <w:rFonts w:ascii="Arial" w:hAnsi="Arial" w:cs="Arial"/>
              </w:rPr>
            </w:pPr>
            <w:r w:rsidRPr="00BC2284">
              <w:rPr>
                <w:rFonts w:ascii="Arial" w:hAnsi="Arial" w:cs="Arial"/>
              </w:rPr>
              <w:t>Ginger (with mother rhizome harvest)</w:t>
            </w:r>
          </w:p>
        </w:tc>
        <w:tc>
          <w:tcPr>
            <w:tcW w:w="1785" w:type="dxa"/>
          </w:tcPr>
          <w:p w14:paraId="06BF0413" w14:textId="77777777" w:rsidR="00CA1601" w:rsidRPr="00BC2284" w:rsidRDefault="00CA1601" w:rsidP="00520049">
            <w:pPr>
              <w:spacing w:after="0" w:line="276" w:lineRule="auto"/>
              <w:jc w:val="both"/>
              <w:rPr>
                <w:rFonts w:ascii="Arial" w:hAnsi="Arial" w:cs="Arial"/>
              </w:rPr>
            </w:pPr>
            <w:proofErr w:type="spellStart"/>
            <w:r w:rsidRPr="00BC2284">
              <w:rPr>
                <w:rFonts w:ascii="Arial" w:hAnsi="Arial" w:cs="Arial"/>
              </w:rPr>
              <w:t>Ilam</w:t>
            </w:r>
            <w:proofErr w:type="spellEnd"/>
            <w:r w:rsidRPr="00BC2284">
              <w:rPr>
                <w:rFonts w:ascii="Arial" w:hAnsi="Arial" w:cs="Arial"/>
              </w:rPr>
              <w:t>, Nepal</w:t>
            </w:r>
          </w:p>
        </w:tc>
        <w:tc>
          <w:tcPr>
            <w:tcW w:w="1327" w:type="dxa"/>
          </w:tcPr>
          <w:p w14:paraId="690C0073" w14:textId="77777777" w:rsidR="00CA1601" w:rsidRPr="00BC2284" w:rsidRDefault="00CA1601" w:rsidP="00520049">
            <w:pPr>
              <w:spacing w:after="0" w:line="276" w:lineRule="auto"/>
              <w:jc w:val="both"/>
              <w:rPr>
                <w:rFonts w:ascii="Arial" w:hAnsi="Arial" w:cs="Arial"/>
              </w:rPr>
            </w:pPr>
            <w:r w:rsidRPr="00BC2284">
              <w:rPr>
                <w:rFonts w:ascii="Arial" w:hAnsi="Arial" w:cs="Arial"/>
              </w:rPr>
              <w:t>1.5</w:t>
            </w:r>
          </w:p>
        </w:tc>
        <w:tc>
          <w:tcPr>
            <w:tcW w:w="1351" w:type="dxa"/>
          </w:tcPr>
          <w:p w14:paraId="0C7A3AC9" w14:textId="77777777" w:rsidR="00CA1601" w:rsidRPr="00BC2284" w:rsidRDefault="00CA1601" w:rsidP="00520049">
            <w:pPr>
              <w:spacing w:after="0" w:line="276" w:lineRule="auto"/>
              <w:jc w:val="both"/>
              <w:rPr>
                <w:rFonts w:ascii="Arial" w:hAnsi="Arial" w:cs="Arial"/>
              </w:rPr>
            </w:pPr>
            <w:r w:rsidRPr="00BC2284">
              <w:rPr>
                <w:rFonts w:ascii="Arial" w:hAnsi="Arial" w:cs="Arial"/>
              </w:rPr>
              <w:t>1.2</w:t>
            </w:r>
          </w:p>
        </w:tc>
        <w:tc>
          <w:tcPr>
            <w:tcW w:w="1547" w:type="dxa"/>
            <w:vMerge w:val="restart"/>
          </w:tcPr>
          <w:p w14:paraId="22F455B3" w14:textId="54456C95" w:rsidR="00CA1601" w:rsidRPr="00BC2284" w:rsidRDefault="008B7455"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k9cC7gV7","properties":{"formattedCitation":"(Baral et al., 2021)","plainCitation":"(Baral et al., 2021)","noteIndex":0},"citationItems":[{"id":251,"uris":["http://zotero.org/users/local/Xtum4kXA/items/ZTLGWJ26"],"itemData":{"id":251,"type":"article-journal","container-title":"Journal of Horticultural Research","ISSN":"2300-5009","issue":"1","journalAbbreviation":"Journal of Horticultural Research","note":"publisher: Instytut Ogrodnictwa","page":"55-66","title":"Adoption of good agricultural practice to increase yield and profit of ginger farming in Nepal","volume":"29","author":[{"family":"Baral","given":"Rudra"},{"family":"Kafle","given":"Bishnu Prasad"},{"family":"Panday","given":"Dinesh"},{"family":"Shrestha","given":"Jiban"},{"family":"Min","given":"Doohong"}],"issued":{"date-parts":[["2021"]]}}}],"schema":"https://github.com/citation-style-language/schema/raw/master/csl-citation.json"} </w:instrText>
            </w:r>
            <w:r w:rsidRPr="00BC2284">
              <w:rPr>
                <w:rFonts w:ascii="Arial" w:hAnsi="Arial" w:cs="Arial"/>
              </w:rPr>
              <w:fldChar w:fldCharType="separate"/>
            </w:r>
            <w:r w:rsidRPr="00BC2284">
              <w:rPr>
                <w:rFonts w:ascii="Arial" w:hAnsi="Arial" w:cs="Arial"/>
              </w:rPr>
              <w:t>(Baral et al., 2021)</w:t>
            </w:r>
            <w:r w:rsidRPr="00BC2284">
              <w:rPr>
                <w:rFonts w:ascii="Arial" w:hAnsi="Arial" w:cs="Arial"/>
              </w:rPr>
              <w:fldChar w:fldCharType="end"/>
            </w:r>
          </w:p>
        </w:tc>
      </w:tr>
      <w:tr w:rsidR="00CA1601" w:rsidRPr="00BC2284" w14:paraId="188795B1" w14:textId="77777777" w:rsidTr="008063B4">
        <w:trPr>
          <w:trHeight w:val="651"/>
        </w:trPr>
        <w:tc>
          <w:tcPr>
            <w:tcW w:w="510" w:type="dxa"/>
          </w:tcPr>
          <w:p w14:paraId="1913CDB7" w14:textId="77777777" w:rsidR="00CA1601" w:rsidRPr="00BC2284" w:rsidRDefault="00CA1601" w:rsidP="00520049">
            <w:pPr>
              <w:spacing w:after="0" w:line="276" w:lineRule="auto"/>
              <w:jc w:val="both"/>
              <w:rPr>
                <w:rFonts w:ascii="Arial" w:hAnsi="Arial" w:cs="Arial"/>
              </w:rPr>
            </w:pPr>
            <w:r w:rsidRPr="00BC2284">
              <w:rPr>
                <w:rFonts w:ascii="Arial" w:hAnsi="Arial" w:cs="Arial"/>
              </w:rPr>
              <w:t>8</w:t>
            </w:r>
          </w:p>
        </w:tc>
        <w:tc>
          <w:tcPr>
            <w:tcW w:w="2543" w:type="dxa"/>
          </w:tcPr>
          <w:p w14:paraId="27C7A1E0" w14:textId="77777777" w:rsidR="00CA1601" w:rsidRPr="00BC2284" w:rsidRDefault="00CA1601" w:rsidP="00520049">
            <w:pPr>
              <w:spacing w:after="0" w:line="276" w:lineRule="auto"/>
              <w:jc w:val="both"/>
              <w:rPr>
                <w:rFonts w:ascii="Arial" w:hAnsi="Arial" w:cs="Arial"/>
              </w:rPr>
            </w:pPr>
            <w:r w:rsidRPr="00BC2284">
              <w:rPr>
                <w:rFonts w:ascii="Arial" w:hAnsi="Arial" w:cs="Arial"/>
              </w:rPr>
              <w:t>Ginger (without mother rhizome harvest)</w:t>
            </w:r>
          </w:p>
        </w:tc>
        <w:tc>
          <w:tcPr>
            <w:tcW w:w="1785" w:type="dxa"/>
          </w:tcPr>
          <w:p w14:paraId="3099D14A" w14:textId="77777777" w:rsidR="00CA1601" w:rsidRPr="00BC2284" w:rsidRDefault="00CA1601" w:rsidP="00520049">
            <w:pPr>
              <w:spacing w:after="0" w:line="276" w:lineRule="auto"/>
              <w:jc w:val="both"/>
              <w:rPr>
                <w:rFonts w:ascii="Arial" w:hAnsi="Arial" w:cs="Arial"/>
              </w:rPr>
            </w:pPr>
            <w:proofErr w:type="spellStart"/>
            <w:r w:rsidRPr="00BC2284">
              <w:rPr>
                <w:rFonts w:ascii="Arial" w:hAnsi="Arial" w:cs="Arial"/>
              </w:rPr>
              <w:t>Ilam</w:t>
            </w:r>
            <w:proofErr w:type="spellEnd"/>
            <w:r w:rsidRPr="00BC2284">
              <w:rPr>
                <w:rFonts w:ascii="Arial" w:hAnsi="Arial" w:cs="Arial"/>
              </w:rPr>
              <w:t>, Nepal</w:t>
            </w:r>
          </w:p>
        </w:tc>
        <w:tc>
          <w:tcPr>
            <w:tcW w:w="1327" w:type="dxa"/>
          </w:tcPr>
          <w:p w14:paraId="17FEBF3B" w14:textId="77777777" w:rsidR="00CA1601" w:rsidRPr="00BC2284" w:rsidRDefault="00CA1601" w:rsidP="00520049">
            <w:pPr>
              <w:spacing w:after="0" w:line="276" w:lineRule="auto"/>
              <w:jc w:val="both"/>
              <w:rPr>
                <w:rFonts w:ascii="Arial" w:hAnsi="Arial" w:cs="Arial"/>
              </w:rPr>
            </w:pPr>
            <w:r w:rsidRPr="00BC2284">
              <w:rPr>
                <w:rFonts w:ascii="Arial" w:hAnsi="Arial" w:cs="Arial"/>
              </w:rPr>
              <w:t>1.3</w:t>
            </w:r>
          </w:p>
        </w:tc>
        <w:tc>
          <w:tcPr>
            <w:tcW w:w="1351" w:type="dxa"/>
          </w:tcPr>
          <w:p w14:paraId="22FAE884" w14:textId="77777777" w:rsidR="00CA1601" w:rsidRPr="00BC2284" w:rsidRDefault="00CA1601" w:rsidP="00520049">
            <w:pPr>
              <w:spacing w:after="0" w:line="276" w:lineRule="auto"/>
              <w:jc w:val="both"/>
              <w:rPr>
                <w:rFonts w:ascii="Arial" w:hAnsi="Arial" w:cs="Arial"/>
              </w:rPr>
            </w:pPr>
            <w:r w:rsidRPr="00BC2284">
              <w:rPr>
                <w:rFonts w:ascii="Arial" w:hAnsi="Arial" w:cs="Arial"/>
              </w:rPr>
              <w:t>1.0</w:t>
            </w:r>
          </w:p>
        </w:tc>
        <w:tc>
          <w:tcPr>
            <w:tcW w:w="1547" w:type="dxa"/>
            <w:vMerge/>
          </w:tcPr>
          <w:p w14:paraId="0EB6DEA2" w14:textId="77777777" w:rsidR="00CA1601" w:rsidRPr="00BC2284" w:rsidRDefault="00CA1601" w:rsidP="00520049">
            <w:pPr>
              <w:spacing w:after="0" w:line="276" w:lineRule="auto"/>
              <w:jc w:val="both"/>
              <w:rPr>
                <w:rFonts w:ascii="Arial" w:hAnsi="Arial" w:cs="Arial"/>
              </w:rPr>
            </w:pPr>
          </w:p>
        </w:tc>
      </w:tr>
    </w:tbl>
    <w:p w14:paraId="4E67B7AB" w14:textId="2F5A45A5" w:rsidR="00525E50" w:rsidRPr="00BC2284" w:rsidRDefault="00A72A7E" w:rsidP="00CA1E58">
      <w:pPr>
        <w:spacing w:before="120" w:line="360" w:lineRule="auto"/>
        <w:jc w:val="both"/>
        <w:rPr>
          <w:rFonts w:ascii="Arial" w:hAnsi="Arial" w:cs="Arial"/>
        </w:rPr>
      </w:pPr>
      <w:r w:rsidRPr="00BC2284">
        <w:rPr>
          <w:rFonts w:ascii="Arial" w:hAnsi="Arial" w:cs="Arial"/>
        </w:rPr>
        <w:t xml:space="preserve">Table </w:t>
      </w:r>
      <w:r w:rsidR="00CA1E58" w:rsidRPr="00BC2284">
        <w:rPr>
          <w:rFonts w:ascii="Arial" w:hAnsi="Arial" w:cs="Arial"/>
        </w:rPr>
        <w:t>3</w:t>
      </w:r>
      <w:r w:rsidRPr="00BC2284">
        <w:rPr>
          <w:rFonts w:ascii="Arial" w:hAnsi="Arial" w:cs="Arial"/>
        </w:rPr>
        <w:t xml:space="preserve"> demonstrates that GAP</w:t>
      </w:r>
      <w:r w:rsidR="00256611" w:rsidRPr="00BC2284">
        <w:rPr>
          <w:rFonts w:ascii="Arial" w:hAnsi="Arial" w:cs="Arial"/>
        </w:rPr>
        <w:t>s</w:t>
      </w:r>
      <w:r w:rsidRPr="00BC2284">
        <w:rPr>
          <w:rFonts w:ascii="Arial" w:hAnsi="Arial" w:cs="Arial"/>
        </w:rPr>
        <w:t xml:space="preserve"> users secure a higher BCR compared to traditional farming across various crops and countries, reflecting greater economic efficiency. </w:t>
      </w:r>
      <w:r w:rsidR="00812BFA" w:rsidRPr="00BC2284">
        <w:rPr>
          <w:rFonts w:ascii="Arial" w:hAnsi="Arial" w:cs="Arial"/>
        </w:rPr>
        <w:t xml:space="preserve">The primary reason for attaining better BCR because that GAP-certified farmers have decreased post-harvest losses owing to improved handling, hygiene, and storage methods, which improve marketable yield quality and increase shelf life of the products </w:t>
      </w:r>
      <w:r w:rsidR="008B7455" w:rsidRPr="00BC2284">
        <w:rPr>
          <w:rFonts w:ascii="Arial" w:hAnsi="Arial" w:cs="Arial"/>
        </w:rPr>
        <w:fldChar w:fldCharType="begin"/>
      </w:r>
      <w:r w:rsidR="008B7455" w:rsidRPr="00BC2284">
        <w:rPr>
          <w:rFonts w:ascii="Arial" w:hAnsi="Arial" w:cs="Arial"/>
        </w:rPr>
        <w:instrText xml:space="preserve"> ADDIN ZOTERO_ITEM CSL_CITATION {"citationID":"wl2UqNSe","properties":{"formattedCitation":"(Kharel et al., 2024)","plainCitation":"(Kharel et al., 2024)","noteIndex":0},"citationItems":[{"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008B7455" w:rsidRPr="00BC2284">
        <w:rPr>
          <w:rFonts w:ascii="Arial" w:hAnsi="Arial" w:cs="Arial"/>
        </w:rPr>
        <w:fldChar w:fldCharType="separate"/>
      </w:r>
      <w:r w:rsidR="008B7455" w:rsidRPr="00BC2284">
        <w:rPr>
          <w:rFonts w:ascii="Arial" w:hAnsi="Arial" w:cs="Arial"/>
        </w:rPr>
        <w:t>(Kharel et al., 2024)</w:t>
      </w:r>
      <w:r w:rsidR="008B7455" w:rsidRPr="00BC2284">
        <w:rPr>
          <w:rFonts w:ascii="Arial" w:hAnsi="Arial" w:cs="Arial"/>
        </w:rPr>
        <w:fldChar w:fldCharType="end"/>
      </w:r>
      <w:r w:rsidR="008B7455" w:rsidRPr="00BC2284">
        <w:rPr>
          <w:rFonts w:ascii="Arial" w:hAnsi="Arial" w:cs="Arial"/>
        </w:rPr>
        <w:t xml:space="preserve">. </w:t>
      </w:r>
      <w:r w:rsidR="00812BFA" w:rsidRPr="00BC2284">
        <w:rPr>
          <w:rFonts w:ascii="Arial" w:hAnsi="Arial" w:cs="Arial"/>
        </w:rPr>
        <w:t>GAP-certified farmers optimize the use of fertilizer, apply INM and IPM strategies for crop management</w:t>
      </w:r>
      <w:r w:rsidR="00520049" w:rsidRPr="00BC2284">
        <w:rPr>
          <w:rFonts w:ascii="Arial" w:hAnsi="Arial" w:cs="Arial"/>
        </w:rPr>
        <w:t>,</w:t>
      </w:r>
      <w:r w:rsidR="00812BFA" w:rsidRPr="00BC2284">
        <w:rPr>
          <w:rFonts w:ascii="Arial" w:hAnsi="Arial" w:cs="Arial"/>
        </w:rPr>
        <w:t xml:space="preserve"> which help them to reduce input waste and enhance resource efficiency </w:t>
      </w:r>
      <w:r w:rsidR="008B7455" w:rsidRPr="00BC2284">
        <w:rPr>
          <w:rFonts w:ascii="Arial" w:hAnsi="Arial" w:cs="Arial"/>
        </w:rPr>
        <w:fldChar w:fldCharType="begin"/>
      </w:r>
      <w:r w:rsidR="008B7455" w:rsidRPr="00BC2284">
        <w:rPr>
          <w:rFonts w:ascii="Arial" w:hAnsi="Arial" w:cs="Arial"/>
        </w:rPr>
        <w:instrText xml:space="preserve"> ADDIN ZOTERO_ITEM CSL_CITATION {"citationID":"qpBJ1aIt","properties":{"formattedCitation":"(Baral et al., 2021)","plainCitation":"(Baral et al., 2021)","noteIndex":0},"citationItems":[{"id":251,"uris":["http://zotero.org/users/local/Xtum4kXA/items/ZTLGWJ26"],"itemData":{"id":251,"type":"article-journal","container-title":"Journal of Horticultural Research","ISSN":"2300-5009","issue":"1","journalAbbreviation":"Journal of Horticultural Research","note":"publisher: Instytut Ogrodnictwa","page":"55-66","title":"Adoption of good agricultural practice to increase yield and profit of ginger farming in Nepal","volume":"29","author":[{"family":"Baral","given":"Rudra"},{"family":"Kafle","given":"Bishnu Prasad"},{"family":"Panday","given":"Dinesh"},{"family":"Shrestha","given":"Jiban"},{"family":"Min","given":"Doohong"}],"issued":{"date-parts":[["2021"]]}}}],"schema":"https://github.com/citation-style-language/schema/raw/master/csl-citation.json"} </w:instrText>
      </w:r>
      <w:r w:rsidR="008B7455" w:rsidRPr="00BC2284">
        <w:rPr>
          <w:rFonts w:ascii="Arial" w:hAnsi="Arial" w:cs="Arial"/>
        </w:rPr>
        <w:fldChar w:fldCharType="separate"/>
      </w:r>
      <w:r w:rsidR="008B7455" w:rsidRPr="00BC2284">
        <w:rPr>
          <w:rFonts w:ascii="Arial" w:hAnsi="Arial" w:cs="Arial"/>
        </w:rPr>
        <w:t>(Baral et al., 2021)</w:t>
      </w:r>
      <w:r w:rsidR="008B7455" w:rsidRPr="00BC2284">
        <w:rPr>
          <w:rFonts w:ascii="Arial" w:hAnsi="Arial" w:cs="Arial"/>
        </w:rPr>
        <w:fldChar w:fldCharType="end"/>
      </w:r>
      <w:r w:rsidR="008B7455" w:rsidRPr="00BC2284">
        <w:rPr>
          <w:rFonts w:ascii="Arial" w:hAnsi="Arial" w:cs="Arial"/>
        </w:rPr>
        <w:t xml:space="preserve">. </w:t>
      </w:r>
      <w:r w:rsidR="0097011D" w:rsidRPr="00BC2284">
        <w:rPr>
          <w:rFonts w:ascii="Arial" w:hAnsi="Arial" w:cs="Arial"/>
        </w:rPr>
        <w:t xml:space="preserve">According to </w:t>
      </w:r>
      <w:r w:rsidR="008B7455" w:rsidRPr="00BC2284">
        <w:rPr>
          <w:rFonts w:ascii="Arial" w:hAnsi="Arial" w:cs="Arial"/>
        </w:rPr>
        <w:fldChar w:fldCharType="begin"/>
      </w:r>
      <w:r w:rsidR="008B7455" w:rsidRPr="00BC2284">
        <w:rPr>
          <w:rFonts w:ascii="Arial" w:hAnsi="Arial" w:cs="Arial"/>
        </w:rPr>
        <w:instrText xml:space="preserve"> ADDIN ZOTERO_ITEM CSL_CITATION {"citationID":"BEQaejgW","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008B7455" w:rsidRPr="00BC2284">
        <w:rPr>
          <w:rFonts w:ascii="Arial" w:hAnsi="Arial" w:cs="Arial"/>
        </w:rPr>
        <w:fldChar w:fldCharType="separate"/>
      </w:r>
      <w:r w:rsidR="00D86F38" w:rsidRPr="00BC2284">
        <w:rPr>
          <w:rFonts w:ascii="Arial" w:hAnsi="Arial" w:cs="Arial"/>
        </w:rPr>
        <w:t>(Chaudhary, 2022)</w:t>
      </w:r>
      <w:r w:rsidR="008B7455" w:rsidRPr="00BC2284">
        <w:rPr>
          <w:rFonts w:ascii="Arial" w:hAnsi="Arial" w:cs="Arial"/>
        </w:rPr>
        <w:fldChar w:fldCharType="end"/>
      </w:r>
      <w:r w:rsidR="008B7455" w:rsidRPr="00BC2284">
        <w:rPr>
          <w:rFonts w:ascii="Arial" w:hAnsi="Arial" w:cs="Arial"/>
        </w:rPr>
        <w:t xml:space="preserve">, </w:t>
      </w:r>
      <w:r w:rsidR="004E300D" w:rsidRPr="00BC2284">
        <w:rPr>
          <w:rFonts w:ascii="Arial" w:hAnsi="Arial" w:cs="Arial"/>
        </w:rPr>
        <w:t>Better input efficiency also lowers long-term input costs and help</w:t>
      </w:r>
      <w:r w:rsidR="0097011D" w:rsidRPr="00BC2284">
        <w:rPr>
          <w:rFonts w:ascii="Arial" w:hAnsi="Arial" w:cs="Arial"/>
        </w:rPr>
        <w:t>s</w:t>
      </w:r>
      <w:r w:rsidR="004E300D" w:rsidRPr="00BC2284">
        <w:rPr>
          <w:rFonts w:ascii="Arial" w:hAnsi="Arial" w:cs="Arial"/>
        </w:rPr>
        <w:t xml:space="preserve"> to i</w:t>
      </w:r>
      <w:r w:rsidR="0097011D" w:rsidRPr="00BC2284">
        <w:rPr>
          <w:rFonts w:ascii="Arial" w:hAnsi="Arial" w:cs="Arial"/>
        </w:rPr>
        <w:t>m</w:t>
      </w:r>
      <w:r w:rsidR="004E300D" w:rsidRPr="00BC2284">
        <w:rPr>
          <w:rFonts w:ascii="Arial" w:hAnsi="Arial" w:cs="Arial"/>
        </w:rPr>
        <w:t xml:space="preserve">prove soil health and yield stability while lowering the </w:t>
      </w:r>
      <w:r w:rsidR="0097011D" w:rsidRPr="00BC2284">
        <w:rPr>
          <w:rFonts w:ascii="Arial" w:hAnsi="Arial" w:cs="Arial"/>
        </w:rPr>
        <w:t xml:space="preserve">need for </w:t>
      </w:r>
      <w:r w:rsidR="004E300D" w:rsidRPr="00BC2284">
        <w:rPr>
          <w:rFonts w:ascii="Arial" w:hAnsi="Arial" w:cs="Arial"/>
        </w:rPr>
        <w:t>cost</w:t>
      </w:r>
      <w:r w:rsidR="0097011D" w:rsidRPr="00BC2284">
        <w:rPr>
          <w:rFonts w:ascii="Arial" w:hAnsi="Arial" w:cs="Arial"/>
        </w:rPr>
        <w:t>ly corrective measure</w:t>
      </w:r>
      <w:r w:rsidR="00520049" w:rsidRPr="00BC2284">
        <w:rPr>
          <w:rFonts w:ascii="Arial" w:hAnsi="Arial" w:cs="Arial"/>
        </w:rPr>
        <w:t>s</w:t>
      </w:r>
      <w:r w:rsidR="0097011D" w:rsidRPr="00BC2284">
        <w:rPr>
          <w:rFonts w:ascii="Arial" w:hAnsi="Arial" w:cs="Arial"/>
        </w:rPr>
        <w:t xml:space="preserve">. </w:t>
      </w:r>
      <w:r w:rsidR="00812BFA" w:rsidRPr="00BC2284">
        <w:rPr>
          <w:rFonts w:ascii="Arial" w:hAnsi="Arial" w:cs="Arial"/>
        </w:rPr>
        <w:t xml:space="preserve">Gross returns are much increased by access to premium markets and </w:t>
      </w:r>
      <w:r w:rsidR="00520049" w:rsidRPr="00BC2284">
        <w:rPr>
          <w:rFonts w:ascii="Arial" w:hAnsi="Arial" w:cs="Arial"/>
        </w:rPr>
        <w:t xml:space="preserve">a </w:t>
      </w:r>
      <w:r w:rsidR="00812BFA" w:rsidRPr="00BC2284">
        <w:rPr>
          <w:rFonts w:ascii="Arial" w:hAnsi="Arial" w:cs="Arial"/>
        </w:rPr>
        <w:t xml:space="preserve">premium price for certified produce </w:t>
      </w:r>
      <w:r w:rsidR="008B7455" w:rsidRPr="00BC2284">
        <w:rPr>
          <w:rFonts w:ascii="Arial" w:hAnsi="Arial" w:cs="Arial"/>
        </w:rPr>
        <w:fldChar w:fldCharType="begin"/>
      </w:r>
      <w:r w:rsidR="00811F68" w:rsidRPr="00BC2284">
        <w:rPr>
          <w:rFonts w:ascii="Arial" w:hAnsi="Arial" w:cs="Arial"/>
        </w:rPr>
        <w:instrText xml:space="preserve"> ADDIN ZOTERO_ITEM CSL_CITATION {"citationID":"nbnLFPwg","properties":{"formattedCitation":"(Adetarami, et al., 2021; Kharel et al., 2024; Limbaga et al., 2022a)","plainCitation":"(Adetarami, et al., 2021; Kharel et al., 2024; Limbaga et al., 2022a)","dontUpdate":true,"noteIndex":0},"citationItems":[{"id":206,"uris":["http://zotero.org/users/local/Xtum4kXA/items/GQSBB5DS"],"itemData":{"id":206,"type":"article-journal","abstract":"The study is designed to determine the utilization and profitability of good agricultural practices (GAP) programme on maize farmers in Ondo State, Nigeria. The primary data used in the study were collected with the aid of structured questionnaire and multi-stage sampling procedure to select 240 respondents. Descriptive statistics, budgeting technique, and binary logistic regression model were major statistical tools employed to achieve the specific objectives and a four-point Likert-type scale was used to analyze the degree of utilization of the GAP programme practices in the study area. Findings showed that farmers under the utilized GAP programme had a mean profit of ₦55,300.33 (US$ 145.53). Further analysis showed a benefit-cost ratio (2.46) of the profitability of the GAP. The logistic regression revealed that age of maize farmer, level of education, extension contact, farm size, monthly income and training experience were the major determinants influencing the utilization of the GAP programme in the study area. The study concluded that the utilization of GAP programme by maize farmers contributed substantially to the profitability of their business. It was therefore, recommended that effective general extension services should be extended to the study area to intensify the use of GAP introduced technologies by farmers for maize production.","container-title":"Journal of Agripreneurship and Sustainable Development","DOI":"10.59331/jasd.v4i4.254","ISSN":"2651-6365, 2651-6144","issue":"4","journalAbbreviation":"JASD","license":"https://creativecommons.org/licenses/by/4.0","page":"32-43","source":"DOI.org (Crossref)","title":"UTILIZATION AND PROFITABILITY OF GOOD AGRICULTURAL PRACTICES ON MAIZE FARMERS IN ONDO STATE, NIGERIA","volume":"4","author":[{"literal":"Adetarami,"},{"literal":"Olagunju, O."},{"literal":"Odeyemi, A. A."},{"literal":"Johnson, S. B."}],"issued":{"date-parts":[["2021",12,1]]}}},{"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id":250,"uris":["http://zotero.org/users/local/Xtum4kXA/items/2C25DHSS"],"itemData":{"id":250,"type":"article-journal","container-title":"Rev Socio-Econ Res Dev Stud","issue":"3","journalAbbreviation":"Rev Socio-Econ Res Dev Stud","page":"84-103","title":"Profitability assessment on the adoption of good agricultural practices (GAPs) among cabbage farmers in Dalaguete, CEBU","volume":"6","author":[{"family":"Limbaga","given":"Edmond V"},{"family":"Centino","given":"Zyra May H"},{"family":"Ramoneda","given":"Brenda M"},{"family":"Bulayog","given":"Ernesto F"},{"family":"Soria","given":"Rhena Jane M"}],"issued":{"date-parts":[["2022"]]}}}],"schema":"https://github.com/citation-style-language/schema/raw/master/csl-citation.json"} </w:instrText>
      </w:r>
      <w:r w:rsidR="008B7455" w:rsidRPr="00BC2284">
        <w:rPr>
          <w:rFonts w:ascii="Arial" w:hAnsi="Arial" w:cs="Arial"/>
        </w:rPr>
        <w:fldChar w:fldCharType="separate"/>
      </w:r>
      <w:r w:rsidR="008B7455" w:rsidRPr="00BC2284">
        <w:rPr>
          <w:rFonts w:ascii="Arial" w:hAnsi="Arial" w:cs="Arial"/>
        </w:rPr>
        <w:t>(Adetarami, et al., 2021; Kharel et al., 2024; Limbaga et al., 2022)</w:t>
      </w:r>
      <w:r w:rsidR="008B7455" w:rsidRPr="00BC2284">
        <w:rPr>
          <w:rFonts w:ascii="Arial" w:hAnsi="Arial" w:cs="Arial"/>
        </w:rPr>
        <w:fldChar w:fldCharType="end"/>
      </w:r>
      <w:r w:rsidR="00812BFA" w:rsidRPr="00BC2284">
        <w:rPr>
          <w:rFonts w:ascii="Arial" w:hAnsi="Arial" w:cs="Arial"/>
        </w:rPr>
        <w:t xml:space="preserve"> </w:t>
      </w:r>
    </w:p>
    <w:p w14:paraId="3612812A" w14:textId="77777777" w:rsidR="00785233" w:rsidRPr="00BC2284" w:rsidRDefault="00785233" w:rsidP="00525E50">
      <w:pPr>
        <w:pStyle w:val="Heading4"/>
        <w:rPr>
          <w:rFonts w:ascii="Arial" w:hAnsi="Arial" w:cs="Arial"/>
          <w:sz w:val="22"/>
        </w:rPr>
      </w:pPr>
      <w:bookmarkStart w:id="22" w:name="_Toc201699807"/>
    </w:p>
    <w:p w14:paraId="379111BF" w14:textId="1EDA4194" w:rsidR="00525E50" w:rsidRPr="00BC2284" w:rsidRDefault="0097011D" w:rsidP="00525E50">
      <w:pPr>
        <w:pStyle w:val="Heading4"/>
        <w:rPr>
          <w:rFonts w:ascii="Arial" w:hAnsi="Arial" w:cs="Arial"/>
          <w:sz w:val="22"/>
        </w:rPr>
      </w:pPr>
      <w:r w:rsidRPr="00BC2284">
        <w:rPr>
          <w:rFonts w:ascii="Arial" w:hAnsi="Arial" w:cs="Arial"/>
          <w:sz w:val="22"/>
        </w:rPr>
        <w:t>3.</w:t>
      </w:r>
      <w:r w:rsidR="00CA1E58" w:rsidRPr="00BC2284">
        <w:rPr>
          <w:rFonts w:ascii="Arial" w:hAnsi="Arial" w:cs="Arial"/>
          <w:sz w:val="22"/>
        </w:rPr>
        <w:t>7</w:t>
      </w:r>
      <w:r w:rsidRPr="00BC2284">
        <w:rPr>
          <w:rFonts w:ascii="Arial" w:hAnsi="Arial" w:cs="Arial"/>
          <w:sz w:val="22"/>
        </w:rPr>
        <w:t xml:space="preserve"> Economic and agronomic impact of GAPs adoption on rice farming</w:t>
      </w:r>
      <w:bookmarkEnd w:id="22"/>
    </w:p>
    <w:p w14:paraId="10C1722E" w14:textId="566C413F" w:rsidR="00F975D2" w:rsidRPr="00BC2284" w:rsidRDefault="00F975D2" w:rsidP="00F975D2">
      <w:pPr>
        <w:spacing w:line="360" w:lineRule="auto"/>
        <w:jc w:val="both"/>
        <w:rPr>
          <w:rFonts w:ascii="Arial" w:hAnsi="Arial" w:cs="Arial"/>
        </w:rPr>
      </w:pPr>
      <w:r w:rsidRPr="00BC2284">
        <w:rPr>
          <w:rFonts w:ascii="Arial" w:hAnsi="Arial" w:cs="Arial"/>
          <w:noProof/>
        </w:rPr>
        <w:drawing>
          <wp:anchor distT="0" distB="0" distL="114300" distR="114300" simplePos="0" relativeHeight="251703296" behindDoc="0" locked="0" layoutInCell="1" allowOverlap="1" wp14:anchorId="2430AE7B" wp14:editId="140FBC36">
            <wp:simplePos x="0" y="0"/>
            <wp:positionH relativeFrom="column">
              <wp:posOffset>57150</wp:posOffset>
            </wp:positionH>
            <wp:positionV relativeFrom="paragraph">
              <wp:posOffset>504190</wp:posOffset>
            </wp:positionV>
            <wp:extent cx="5455920" cy="2733675"/>
            <wp:effectExtent l="0" t="0" r="0" b="0"/>
            <wp:wrapTopAndBottom/>
            <wp:docPr id="630625313" name="Chart 1">
              <a:extLst xmlns:a="http://schemas.openxmlformats.org/drawingml/2006/main">
                <a:ext uri="{FF2B5EF4-FFF2-40B4-BE49-F238E27FC236}">
                  <a16:creationId xmlns:a16="http://schemas.microsoft.com/office/drawing/2014/main" id="{A9073497-5BD2-EEB3-32B6-A29B4E0C01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r w:rsidR="000E6CB4" w:rsidRPr="00BC2284">
        <w:rPr>
          <w:rFonts w:ascii="Arial" w:hAnsi="Arial" w:cs="Arial"/>
        </w:rPr>
        <w:t xml:space="preserve">A study by </w:t>
      </w:r>
      <w:r w:rsidR="008B7455" w:rsidRPr="00BC2284">
        <w:rPr>
          <w:rFonts w:ascii="Arial" w:hAnsi="Arial" w:cs="Arial"/>
        </w:rPr>
        <w:fldChar w:fldCharType="begin"/>
      </w:r>
      <w:r w:rsidR="008B7455" w:rsidRPr="00BC2284">
        <w:rPr>
          <w:rFonts w:ascii="Arial" w:hAnsi="Arial" w:cs="Arial"/>
        </w:rPr>
        <w:instrText xml:space="preserve"> ADDIN ZOTERO_ITEM CSL_CITATION {"citationID":"ByNeP14c","properties":{"formattedCitation":"(Bas-ong et al., 2024)","plainCitation":"(Bas-ong et al., 2024)","noteIndex":0},"citationItems":[{"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schema":"https://github.com/citation-style-language/schema/raw/master/csl-citation.json"} </w:instrText>
      </w:r>
      <w:r w:rsidR="008B7455" w:rsidRPr="00BC2284">
        <w:rPr>
          <w:rFonts w:ascii="Arial" w:hAnsi="Arial" w:cs="Arial"/>
        </w:rPr>
        <w:fldChar w:fldCharType="separate"/>
      </w:r>
      <w:r w:rsidR="00D86F38" w:rsidRPr="00BC2284">
        <w:rPr>
          <w:rFonts w:ascii="Arial" w:hAnsi="Arial" w:cs="Arial"/>
        </w:rPr>
        <w:t>(Bas-ong et al., 2024)</w:t>
      </w:r>
      <w:r w:rsidR="008B7455" w:rsidRPr="00BC2284">
        <w:rPr>
          <w:rFonts w:ascii="Arial" w:hAnsi="Arial" w:cs="Arial"/>
        </w:rPr>
        <w:fldChar w:fldCharType="end"/>
      </w:r>
      <w:r w:rsidR="008B7455" w:rsidRPr="00BC2284">
        <w:rPr>
          <w:rFonts w:ascii="Arial" w:hAnsi="Arial" w:cs="Arial"/>
        </w:rPr>
        <w:t xml:space="preserve">, </w:t>
      </w:r>
      <w:r w:rsidR="000E6CB4" w:rsidRPr="00BC2284">
        <w:rPr>
          <w:rFonts w:ascii="Arial" w:hAnsi="Arial" w:cs="Arial"/>
        </w:rPr>
        <w:t xml:space="preserve">reveals that not only </w:t>
      </w:r>
      <w:r w:rsidR="00E81D8D" w:rsidRPr="00BC2284">
        <w:rPr>
          <w:rFonts w:ascii="Arial" w:hAnsi="Arial" w:cs="Arial"/>
        </w:rPr>
        <w:t xml:space="preserve">the </w:t>
      </w:r>
      <w:r w:rsidR="000E6CB4" w:rsidRPr="00BC2284">
        <w:rPr>
          <w:rFonts w:ascii="Arial" w:hAnsi="Arial" w:cs="Arial"/>
        </w:rPr>
        <w:t>return o</w:t>
      </w:r>
      <w:r w:rsidR="00520049" w:rsidRPr="00BC2284">
        <w:rPr>
          <w:rFonts w:ascii="Arial" w:hAnsi="Arial" w:cs="Arial"/>
        </w:rPr>
        <w:t>n</w:t>
      </w:r>
      <w:r w:rsidR="000E6CB4" w:rsidRPr="00BC2284">
        <w:rPr>
          <w:rFonts w:ascii="Arial" w:hAnsi="Arial" w:cs="Arial"/>
        </w:rPr>
        <w:t xml:space="preserve"> interest but also crop yield increased due to </w:t>
      </w:r>
      <w:r w:rsidR="00E81D8D" w:rsidRPr="00BC2284">
        <w:rPr>
          <w:rFonts w:ascii="Arial" w:hAnsi="Arial" w:cs="Arial"/>
        </w:rPr>
        <w:t>the</w:t>
      </w:r>
      <w:r w:rsidR="0097011D" w:rsidRPr="00BC2284">
        <w:rPr>
          <w:rFonts w:ascii="Arial" w:hAnsi="Arial" w:cs="Arial"/>
        </w:rPr>
        <w:t xml:space="preserve"> </w:t>
      </w:r>
      <w:r w:rsidR="000E6CB4" w:rsidRPr="00BC2284">
        <w:rPr>
          <w:rFonts w:ascii="Arial" w:hAnsi="Arial" w:cs="Arial"/>
        </w:rPr>
        <w:t>application of GAPs in rice cultivation</w:t>
      </w:r>
      <w:r w:rsidR="00FF60AC" w:rsidRPr="00BC2284">
        <w:rPr>
          <w:rFonts w:ascii="Arial" w:hAnsi="Arial" w:cs="Arial"/>
        </w:rPr>
        <w:t>.</w:t>
      </w:r>
      <w:bookmarkStart w:id="23" w:name="_Toc201528736"/>
    </w:p>
    <w:p w14:paraId="7B9775A5" w14:textId="6F48F612" w:rsidR="00F975D2" w:rsidRPr="00BC2284" w:rsidRDefault="00F975D2" w:rsidP="00785233">
      <w:pPr>
        <w:spacing w:before="240" w:line="240" w:lineRule="auto"/>
        <w:jc w:val="center"/>
        <w:rPr>
          <w:rFonts w:ascii="Arial" w:hAnsi="Arial" w:cs="Arial"/>
          <w:b/>
          <w:bCs/>
        </w:rPr>
      </w:pPr>
      <w:r w:rsidRPr="00BC2284">
        <w:rPr>
          <w:rFonts w:ascii="Arial" w:hAnsi="Arial" w:cs="Arial"/>
          <w:b/>
          <w:bCs/>
        </w:rPr>
        <w:t>Fig</w:t>
      </w:r>
      <w:r w:rsidR="001D2E7C" w:rsidRPr="00BC2284">
        <w:rPr>
          <w:rFonts w:ascii="Arial" w:hAnsi="Arial" w:cs="Arial"/>
          <w:b/>
          <w:bCs/>
        </w:rPr>
        <w:t>.</w:t>
      </w:r>
      <w:r w:rsidRPr="00BC2284">
        <w:rPr>
          <w:rFonts w:ascii="Arial" w:hAnsi="Arial" w:cs="Arial"/>
          <w:b/>
          <w:bCs/>
        </w:rPr>
        <w:t xml:space="preserve"> </w:t>
      </w:r>
      <w:r w:rsidRPr="00BC2284">
        <w:rPr>
          <w:rFonts w:ascii="Arial" w:hAnsi="Arial" w:cs="Arial"/>
          <w:b/>
          <w:bCs/>
        </w:rPr>
        <w:fldChar w:fldCharType="begin"/>
      </w:r>
      <w:r w:rsidRPr="00BC2284">
        <w:rPr>
          <w:rFonts w:ascii="Arial" w:hAnsi="Arial" w:cs="Arial"/>
          <w:b/>
          <w:bCs/>
        </w:rPr>
        <w:instrText xml:space="preserve"> SEQ Figure \* ARABIC </w:instrText>
      </w:r>
      <w:r w:rsidRPr="00BC2284">
        <w:rPr>
          <w:rFonts w:ascii="Arial" w:hAnsi="Arial" w:cs="Arial"/>
          <w:b/>
          <w:bCs/>
        </w:rPr>
        <w:fldChar w:fldCharType="separate"/>
      </w:r>
      <w:r w:rsidRPr="00BC2284">
        <w:rPr>
          <w:rFonts w:ascii="Arial" w:hAnsi="Arial" w:cs="Arial"/>
          <w:b/>
          <w:bCs/>
          <w:noProof/>
        </w:rPr>
        <w:t>3</w:t>
      </w:r>
      <w:r w:rsidRPr="00BC2284">
        <w:rPr>
          <w:rFonts w:ascii="Arial" w:hAnsi="Arial" w:cs="Arial"/>
          <w:b/>
          <w:bCs/>
        </w:rPr>
        <w:fldChar w:fldCharType="end"/>
      </w:r>
      <w:r w:rsidRPr="00BC2284">
        <w:rPr>
          <w:rFonts w:ascii="Arial" w:hAnsi="Arial" w:cs="Arial"/>
          <w:b/>
          <w:bCs/>
        </w:rPr>
        <w:t>. Comparison between the impact of GAPs and traditional farming on rice performance</w:t>
      </w:r>
      <w:bookmarkEnd w:id="23"/>
      <w:r w:rsidR="00520049" w:rsidRPr="00BC2284">
        <w:rPr>
          <w:rFonts w:ascii="Arial" w:hAnsi="Arial" w:cs="Arial"/>
          <w:b/>
          <w:bCs/>
        </w:rPr>
        <w:t xml:space="preserve"> </w:t>
      </w:r>
      <w:r w:rsidR="00520049" w:rsidRPr="00BC2284">
        <w:rPr>
          <w:rFonts w:ascii="Arial" w:hAnsi="Arial" w:cs="Arial"/>
          <w:b/>
          <w:bCs/>
        </w:rPr>
        <w:fldChar w:fldCharType="begin"/>
      </w:r>
      <w:r w:rsidR="00520049" w:rsidRPr="00BC2284">
        <w:rPr>
          <w:rFonts w:ascii="Arial" w:hAnsi="Arial" w:cs="Arial"/>
          <w:b/>
          <w:bCs/>
        </w:rPr>
        <w:instrText xml:space="preserve"> ADDIN ZOTERO_ITEM CSL_CITATION {"citationID":"6Z3jJPHE","properties":{"formattedCitation":"(Bas-ong et al., 2024)","plainCitation":"(Bas-ong et al., 2024)","noteIndex":0},"citationItems":[{"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schema":"https://github.com/citation-style-language/schema/raw/master/csl-citation.json"} </w:instrText>
      </w:r>
      <w:r w:rsidR="00520049" w:rsidRPr="00BC2284">
        <w:rPr>
          <w:rFonts w:ascii="Arial" w:hAnsi="Arial" w:cs="Arial"/>
          <w:b/>
          <w:bCs/>
        </w:rPr>
        <w:fldChar w:fldCharType="separate"/>
      </w:r>
      <w:r w:rsidR="00520049" w:rsidRPr="00BC2284">
        <w:rPr>
          <w:rFonts w:ascii="Arial" w:hAnsi="Arial" w:cs="Arial"/>
          <w:b/>
          <w:bCs/>
        </w:rPr>
        <w:t>(Bas-ong et al., 2024)</w:t>
      </w:r>
      <w:r w:rsidR="00520049" w:rsidRPr="00BC2284">
        <w:rPr>
          <w:rFonts w:ascii="Arial" w:hAnsi="Arial" w:cs="Arial"/>
          <w:b/>
          <w:bCs/>
        </w:rPr>
        <w:fldChar w:fldCharType="end"/>
      </w:r>
    </w:p>
    <w:p w14:paraId="5B27EF7A" w14:textId="447E6828" w:rsidR="000E6CB4" w:rsidRPr="00BC2284" w:rsidRDefault="00746D00" w:rsidP="000E6CB4">
      <w:pPr>
        <w:spacing w:line="360" w:lineRule="auto"/>
        <w:jc w:val="both"/>
        <w:rPr>
          <w:rFonts w:ascii="Arial" w:hAnsi="Arial" w:cs="Arial"/>
        </w:rPr>
      </w:pPr>
      <w:r w:rsidRPr="00BC2284">
        <w:rPr>
          <w:rFonts w:ascii="Arial" w:hAnsi="Arial" w:cs="Arial"/>
        </w:rPr>
        <w:t xml:space="preserve">Figure 3 demonstrates that </w:t>
      </w:r>
      <w:r w:rsidR="00520049" w:rsidRPr="00BC2284">
        <w:rPr>
          <w:rFonts w:ascii="Arial" w:hAnsi="Arial" w:cs="Arial"/>
        </w:rPr>
        <w:t xml:space="preserve">the </w:t>
      </w:r>
      <w:r w:rsidRPr="00BC2284">
        <w:rPr>
          <w:rFonts w:ascii="Arial" w:hAnsi="Arial" w:cs="Arial"/>
        </w:rPr>
        <w:t>i</w:t>
      </w:r>
      <w:r w:rsidR="00FF60AC" w:rsidRPr="00BC2284">
        <w:rPr>
          <w:rFonts w:ascii="Arial" w:hAnsi="Arial" w:cs="Arial"/>
        </w:rPr>
        <w:t xml:space="preserve">mplementation of GAPs in rice cultivation </w:t>
      </w:r>
      <w:r w:rsidRPr="00BC2284">
        <w:rPr>
          <w:rFonts w:ascii="Arial" w:hAnsi="Arial" w:cs="Arial"/>
        </w:rPr>
        <w:t xml:space="preserve">also </w:t>
      </w:r>
      <w:r w:rsidR="00FF60AC" w:rsidRPr="00BC2284">
        <w:rPr>
          <w:rFonts w:ascii="Arial" w:hAnsi="Arial" w:cs="Arial"/>
        </w:rPr>
        <w:t xml:space="preserve">significantly increases productive tiller number, </w:t>
      </w:r>
      <w:r w:rsidR="00520049" w:rsidRPr="00BC2284">
        <w:rPr>
          <w:rFonts w:ascii="Arial" w:hAnsi="Arial" w:cs="Arial"/>
        </w:rPr>
        <w:t xml:space="preserve">and the </w:t>
      </w:r>
      <w:r w:rsidR="00FF60AC" w:rsidRPr="00BC2284">
        <w:rPr>
          <w:rFonts w:ascii="Arial" w:hAnsi="Arial" w:cs="Arial"/>
        </w:rPr>
        <w:t>number of filled grains</w:t>
      </w:r>
      <w:r w:rsidRPr="00BC2284">
        <w:rPr>
          <w:rFonts w:ascii="Arial" w:hAnsi="Arial" w:cs="Arial"/>
        </w:rPr>
        <w:t xml:space="preserve">. </w:t>
      </w:r>
      <w:r w:rsidR="000E6CB4" w:rsidRPr="00BC2284">
        <w:rPr>
          <w:rFonts w:ascii="Arial" w:hAnsi="Arial" w:cs="Arial"/>
        </w:rPr>
        <w:t>Highe</w:t>
      </w:r>
      <w:r w:rsidRPr="00BC2284">
        <w:rPr>
          <w:rFonts w:ascii="Arial" w:hAnsi="Arial" w:cs="Arial"/>
        </w:rPr>
        <w:t xml:space="preserve">r numbers of productive tillers (10.83) </w:t>
      </w:r>
      <w:r w:rsidR="000E6CB4" w:rsidRPr="00BC2284">
        <w:rPr>
          <w:rFonts w:ascii="Arial" w:hAnsi="Arial" w:cs="Arial"/>
        </w:rPr>
        <w:t>arising from better seed quality,</w:t>
      </w:r>
      <w:r w:rsidRPr="00BC2284">
        <w:rPr>
          <w:rFonts w:ascii="Arial" w:hAnsi="Arial" w:cs="Arial"/>
        </w:rPr>
        <w:t xml:space="preserve"> optimized seed</w:t>
      </w:r>
      <w:r w:rsidR="000E6CB4" w:rsidRPr="00BC2284">
        <w:rPr>
          <w:rFonts w:ascii="Arial" w:hAnsi="Arial" w:cs="Arial"/>
        </w:rPr>
        <w:t xml:space="preserve"> spacing, and </w:t>
      </w:r>
      <w:r w:rsidRPr="00BC2284">
        <w:rPr>
          <w:rFonts w:ascii="Arial" w:hAnsi="Arial" w:cs="Arial"/>
        </w:rPr>
        <w:t xml:space="preserve">balanced </w:t>
      </w:r>
      <w:r w:rsidR="000E6CB4" w:rsidRPr="00BC2284">
        <w:rPr>
          <w:rFonts w:ascii="Arial" w:hAnsi="Arial" w:cs="Arial"/>
        </w:rPr>
        <w:t>fertilizer management practices w</w:t>
      </w:r>
      <w:r w:rsidR="00520049" w:rsidRPr="00BC2284">
        <w:rPr>
          <w:rFonts w:ascii="Arial" w:hAnsi="Arial" w:cs="Arial"/>
        </w:rPr>
        <w:t>ere</w:t>
      </w:r>
      <w:r w:rsidR="000E6CB4" w:rsidRPr="00BC2284">
        <w:rPr>
          <w:rFonts w:ascii="Arial" w:hAnsi="Arial" w:cs="Arial"/>
        </w:rPr>
        <w:t xml:space="preserve"> indicated by GAP</w:t>
      </w:r>
      <w:r w:rsidR="00BE1A36" w:rsidRPr="00BC2284">
        <w:rPr>
          <w:rFonts w:ascii="Arial" w:hAnsi="Arial" w:cs="Arial"/>
        </w:rPr>
        <w:t xml:space="preserve"> adopters</w:t>
      </w:r>
      <w:r w:rsidRPr="00BC2284">
        <w:rPr>
          <w:rFonts w:ascii="Arial" w:hAnsi="Arial" w:cs="Arial"/>
        </w:rPr>
        <w:t xml:space="preserve"> </w:t>
      </w:r>
      <w:r w:rsidR="008B7455" w:rsidRPr="00BC2284">
        <w:rPr>
          <w:rFonts w:ascii="Arial" w:hAnsi="Arial" w:cs="Arial"/>
        </w:rPr>
        <w:fldChar w:fldCharType="begin"/>
      </w:r>
      <w:r w:rsidR="008B7455" w:rsidRPr="00BC2284">
        <w:rPr>
          <w:rFonts w:ascii="Arial" w:hAnsi="Arial" w:cs="Arial"/>
        </w:rPr>
        <w:instrText xml:space="preserve"> ADDIN ZOTERO_ITEM CSL_CITATION {"citationID":"0JhCQbhi","properties":{"formattedCitation":"(Bas-ong et al., 2024)","plainCitation":"(Bas-ong et al., 2024)","noteIndex":0},"citationItems":[{"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schema":"https://github.com/citation-style-language/schema/raw/master/csl-citation.json"} </w:instrText>
      </w:r>
      <w:r w:rsidR="008B7455" w:rsidRPr="00BC2284">
        <w:rPr>
          <w:rFonts w:ascii="Arial" w:hAnsi="Arial" w:cs="Arial"/>
        </w:rPr>
        <w:fldChar w:fldCharType="separate"/>
      </w:r>
      <w:r w:rsidR="008B7455" w:rsidRPr="00BC2284">
        <w:rPr>
          <w:rFonts w:ascii="Arial" w:hAnsi="Arial" w:cs="Arial"/>
        </w:rPr>
        <w:t xml:space="preserve">(Bas-ong et al., </w:t>
      </w:r>
      <w:r w:rsidR="008B7455" w:rsidRPr="00BC2284">
        <w:rPr>
          <w:rFonts w:ascii="Arial" w:hAnsi="Arial" w:cs="Arial"/>
        </w:rPr>
        <w:lastRenderedPageBreak/>
        <w:t>2024)</w:t>
      </w:r>
      <w:r w:rsidR="008B7455" w:rsidRPr="00BC2284">
        <w:rPr>
          <w:rFonts w:ascii="Arial" w:hAnsi="Arial" w:cs="Arial"/>
        </w:rPr>
        <w:fldChar w:fldCharType="end"/>
      </w:r>
      <w:r w:rsidR="008B7455" w:rsidRPr="00BC2284">
        <w:rPr>
          <w:rFonts w:ascii="Arial" w:hAnsi="Arial" w:cs="Arial"/>
        </w:rPr>
        <w:t xml:space="preserve">. </w:t>
      </w:r>
      <w:r w:rsidRPr="00BC2284">
        <w:rPr>
          <w:rFonts w:ascii="Arial" w:hAnsi="Arial" w:cs="Arial"/>
        </w:rPr>
        <w:t>R</w:t>
      </w:r>
      <w:r w:rsidR="000E6CB4" w:rsidRPr="00BC2284">
        <w:rPr>
          <w:rFonts w:ascii="Arial" w:hAnsi="Arial" w:cs="Arial"/>
        </w:rPr>
        <w:t>eported Grain yield was also substantially higher in the GAP group (4.74 t/ha) compared to traditional farmers (4.17 t/ha)</w:t>
      </w:r>
      <w:r w:rsidR="00520049" w:rsidRPr="00BC2284">
        <w:rPr>
          <w:rFonts w:ascii="Arial" w:hAnsi="Arial" w:cs="Arial"/>
        </w:rPr>
        <w:t>,</w:t>
      </w:r>
      <w:r w:rsidR="000E6CB4" w:rsidRPr="00BC2284">
        <w:rPr>
          <w:rFonts w:ascii="Arial" w:hAnsi="Arial" w:cs="Arial"/>
        </w:rPr>
        <w:t xml:space="preserve"> reflecting the complete advantage of </w:t>
      </w:r>
      <w:r w:rsidRPr="00BC2284">
        <w:rPr>
          <w:rFonts w:ascii="Arial" w:hAnsi="Arial" w:cs="Arial"/>
        </w:rPr>
        <w:t>applying Good Agricultural Practice in the farm</w:t>
      </w:r>
      <w:r w:rsidR="000E6CB4" w:rsidRPr="00BC2284">
        <w:rPr>
          <w:rFonts w:ascii="Arial" w:hAnsi="Arial" w:cs="Arial"/>
        </w:rPr>
        <w:t>. Above all, under GAP (60.49%)</w:t>
      </w:r>
      <w:r w:rsidR="00E81D8D" w:rsidRPr="00BC2284">
        <w:rPr>
          <w:rFonts w:ascii="Arial" w:hAnsi="Arial" w:cs="Arial"/>
        </w:rPr>
        <w:t>,</w:t>
      </w:r>
      <w:r w:rsidR="000E6CB4" w:rsidRPr="00BC2284">
        <w:rPr>
          <w:rFonts w:ascii="Arial" w:hAnsi="Arial" w:cs="Arial"/>
        </w:rPr>
        <w:t xml:space="preserve"> return on investment (ROI) showed a notable increase from traditional systems (42.8%). Improved grain quality, more marketable yields, and often price premiums for safer, certified food </w:t>
      </w:r>
      <w:r w:rsidR="00E81D8D" w:rsidRPr="00BC2284">
        <w:rPr>
          <w:rFonts w:ascii="Arial" w:hAnsi="Arial" w:cs="Arial"/>
        </w:rPr>
        <w:t xml:space="preserve">contribute </w:t>
      </w:r>
      <w:r w:rsidR="000E6CB4" w:rsidRPr="00BC2284">
        <w:rPr>
          <w:rFonts w:ascii="Arial" w:hAnsi="Arial" w:cs="Arial"/>
        </w:rPr>
        <w:t>to explain</w:t>
      </w:r>
      <w:r w:rsidR="00520049" w:rsidRPr="00BC2284">
        <w:rPr>
          <w:rFonts w:ascii="Arial" w:hAnsi="Arial" w:cs="Arial"/>
        </w:rPr>
        <w:t>ing</w:t>
      </w:r>
      <w:r w:rsidR="000E6CB4" w:rsidRPr="00BC2284">
        <w:rPr>
          <w:rFonts w:ascii="Arial" w:hAnsi="Arial" w:cs="Arial"/>
        </w:rPr>
        <w:t xml:space="preserve"> this higher profitability</w:t>
      </w:r>
      <w:r w:rsidR="00485E6B" w:rsidRPr="00BC2284">
        <w:rPr>
          <w:rFonts w:ascii="Arial" w:hAnsi="Arial" w:cs="Arial"/>
        </w:rPr>
        <w:t xml:space="preserve"> </w:t>
      </w:r>
      <w:r w:rsidR="0024315C" w:rsidRPr="00BC2284">
        <w:rPr>
          <w:rFonts w:ascii="Arial" w:hAnsi="Arial" w:cs="Arial"/>
        </w:rPr>
        <w:fldChar w:fldCharType="begin"/>
      </w:r>
      <w:r w:rsidR="0024315C" w:rsidRPr="00BC2284">
        <w:rPr>
          <w:rFonts w:ascii="Arial" w:hAnsi="Arial" w:cs="Arial"/>
        </w:rPr>
        <w:instrText xml:space="preserve"> ADDIN ZOTERO_ITEM CSL_CITATION {"citationID":"8rKjDYZw","properties":{"formattedCitation":"(Bas-ong et al., 2024; Kharel et al., 2024)","plainCitation":"(Bas-ong et al., 2024; Kharel et al., 2024)","noteIndex":0},"citationItems":[{"id":252,"uris":["http://zotero.org/users/local/Xtum4kXA/items/D7AILWAC"],"itemData":{"id":252,"type":"article-journal","container-title":"International Journal of Biosciences (IJB)","DOI":"10.12692/ijb/25.5.131-137","ISSN":"2222-5234, 2220-6655","journalAbbreviation":"Int. J. Biosci.","language":"en","source":"DOI.org (Crossref)","title":"Comparative analysis on the use of good agricultural practices (GAP) and conventional farming in rice production","URL":"https://innspub.net/comparative-analysis-on-the-use-of-good-agricultural-practices-gap-and-conventional-farming-in-rice-production/","author":[{"family":"Bas-ong","given":"Josie Y."},{"family":"Uy","given":"Michael M."},{"family":"Abalos","given":"Karen Joy A."},{"family":"Corpuz","given":"Jayron B."}],"accessed":{"date-parts":[["2025",11,25]]},"issued":{"date-parts":[["2024",11,8]]}}},{"id":204,"uris":["http://zotero.org/users/local/Xtum4kXA/items/L5XYCKJN"],"itemData":{"id":204,"type":"article-journal","abstract":"Implementing Good Agriculture Practices (GAP) impacts both the economic viability and sustainability of vegetable production. Since income significantly influences farmers' decisions to adopt GAP, understanding the profitability of following GAP is crucial for facilitating the transition from non-GAP to GAP. This study aimed to assess the profitability of GAP farms compared to non-GAP farms in three districts of the Kathmandu Valley: Kathmandu, Lalitpur and Bhaktapur.  Altogether six farms, one GAP and one non-GAP farms from each district, were selected purposively. The GAP farms selected for this study were following GAP for more than five years. Primary data on farm characteristics were collected through pre-designed interview questionnaire. Profitability analysis of the selected farms was conducted using the Benefit-Cost Ratio (BCR). The farm characteristics showed that GAP farms prioritized reducing chemical fertilizers and pesticides, while non-GAP farms relied heavily on chemical inputs. The BCR revealed that despite higher fixed and variable costs in GAP farms higher gross and net returns were observed in these farms. The GAP farms were more profitable and sustainable compared to non-GAP farms in all three districts. The highest BCR of 1.52 was observed in the GAP farm in Kathmandu, followed by 1.41 in the GAP farm in Lalitpur, and 1.23 in the GAP farm in Bhaktapur. In contrast, lower BCRs were found in non-GAP farms: 1.04 in Bhaktapur, 0.95 in Kathmandu, and 0.72 in Lalitpur, indicating a loss in the latter two farms.","container-title":"Nepalese Horticulture","DOI":"10.3126/nh.v18i1.72821","ISSN":"2542-2936","issue":"1","journalAbbreviation":"Nep. Hort.","license":"http://creativecommons.org/licenses/by-nc/4.0","page":"104-111","source":"DOI.org (Crossref)","title":"Analysis of Profitability in Good Agriculture Practices Based Vegetable Farming System in Mid-hill Region of Nepal","volume":"18","author":[{"family":"Kharel","given":"Menila"},{"family":"Raut","given":"Nani"},{"family":"Dahal","given":"Bed Mani"}],"issued":{"date-parts":[["2024",12,31]]}}}],"schema":"https://github.com/citation-style-language/schema/raw/master/csl-citation.json"} </w:instrText>
      </w:r>
      <w:r w:rsidR="0024315C" w:rsidRPr="00BC2284">
        <w:rPr>
          <w:rFonts w:ascii="Arial" w:hAnsi="Arial" w:cs="Arial"/>
        </w:rPr>
        <w:fldChar w:fldCharType="separate"/>
      </w:r>
      <w:r w:rsidR="0024315C" w:rsidRPr="00BC2284">
        <w:rPr>
          <w:rFonts w:ascii="Arial" w:hAnsi="Arial" w:cs="Arial"/>
        </w:rPr>
        <w:t>(Bas-ong et al., 2024; Kharel et al., 2024)</w:t>
      </w:r>
      <w:r w:rsidR="0024315C" w:rsidRPr="00BC2284">
        <w:rPr>
          <w:rFonts w:ascii="Arial" w:hAnsi="Arial" w:cs="Arial"/>
        </w:rPr>
        <w:fldChar w:fldCharType="end"/>
      </w:r>
      <w:r w:rsidR="00F975D2" w:rsidRPr="00BC2284">
        <w:rPr>
          <w:rFonts w:ascii="Arial" w:hAnsi="Arial" w:cs="Arial"/>
        </w:rPr>
        <w:t>.</w:t>
      </w:r>
    </w:p>
    <w:p w14:paraId="5B9940A1" w14:textId="33C70B00" w:rsidR="000E6CB4" w:rsidRPr="00BC2284" w:rsidRDefault="000E6CB4" w:rsidP="000E6CB4">
      <w:pPr>
        <w:pStyle w:val="Heading4"/>
        <w:rPr>
          <w:rFonts w:ascii="Arial" w:hAnsi="Arial" w:cs="Arial"/>
          <w:sz w:val="22"/>
        </w:rPr>
      </w:pPr>
      <w:bookmarkStart w:id="24" w:name="_Toc201699809"/>
      <w:r w:rsidRPr="00BC2284">
        <w:rPr>
          <w:rFonts w:ascii="Arial" w:hAnsi="Arial" w:cs="Arial"/>
          <w:sz w:val="22"/>
        </w:rPr>
        <w:t>3.</w:t>
      </w:r>
      <w:r w:rsidR="00CA1E58" w:rsidRPr="00BC2284">
        <w:rPr>
          <w:rFonts w:ascii="Arial" w:hAnsi="Arial" w:cs="Arial"/>
          <w:sz w:val="22"/>
        </w:rPr>
        <w:t>8</w:t>
      </w:r>
      <w:r w:rsidRPr="00BC2284">
        <w:rPr>
          <w:rFonts w:ascii="Arial" w:hAnsi="Arial" w:cs="Arial"/>
          <w:sz w:val="22"/>
        </w:rPr>
        <w:t xml:space="preserve"> </w:t>
      </w:r>
      <w:r w:rsidR="00E81D8D" w:rsidRPr="00BC2284">
        <w:rPr>
          <w:rFonts w:ascii="Arial" w:hAnsi="Arial" w:cs="Arial"/>
          <w:sz w:val="22"/>
        </w:rPr>
        <w:t xml:space="preserve">Sustainability </w:t>
      </w:r>
      <w:r w:rsidR="00D07D47" w:rsidRPr="00BC2284">
        <w:rPr>
          <w:rFonts w:ascii="Arial" w:hAnsi="Arial" w:cs="Arial"/>
          <w:sz w:val="22"/>
        </w:rPr>
        <w:t>outcomes of implementing GAP</w:t>
      </w:r>
      <w:r w:rsidR="00073CC8" w:rsidRPr="00BC2284">
        <w:rPr>
          <w:rFonts w:ascii="Arial" w:hAnsi="Arial" w:cs="Arial"/>
          <w:sz w:val="22"/>
        </w:rPr>
        <w:t>s</w:t>
      </w:r>
      <w:r w:rsidR="00D07D47" w:rsidRPr="00BC2284">
        <w:rPr>
          <w:rFonts w:ascii="Arial" w:hAnsi="Arial" w:cs="Arial"/>
          <w:sz w:val="22"/>
        </w:rPr>
        <w:t xml:space="preserve"> in farming </w:t>
      </w:r>
      <w:r w:rsidR="00E81D8D" w:rsidRPr="00BC2284">
        <w:rPr>
          <w:rFonts w:ascii="Arial" w:hAnsi="Arial" w:cs="Arial"/>
          <w:sz w:val="22"/>
        </w:rPr>
        <w:t>systems</w:t>
      </w:r>
      <w:bookmarkEnd w:id="24"/>
    </w:p>
    <w:p w14:paraId="6F7920B4" w14:textId="4E020B5C" w:rsidR="00785233" w:rsidRPr="00BC2284" w:rsidRDefault="000E6CB4" w:rsidP="00DC49AC">
      <w:pPr>
        <w:spacing w:line="360" w:lineRule="auto"/>
        <w:jc w:val="both"/>
        <w:rPr>
          <w:rFonts w:ascii="Arial" w:hAnsi="Arial" w:cs="Arial"/>
        </w:rPr>
      </w:pPr>
      <w:r w:rsidRPr="00BC2284">
        <w:rPr>
          <w:rFonts w:ascii="Arial" w:hAnsi="Arial" w:cs="Arial"/>
        </w:rPr>
        <w:t xml:space="preserve">Sustainable agriculture aims to strike a workable combination of productivity, environmental, and human health in the </w:t>
      </w:r>
      <w:r w:rsidR="00E81D8D" w:rsidRPr="00BC2284">
        <w:rPr>
          <w:rFonts w:ascii="Arial" w:hAnsi="Arial" w:cs="Arial"/>
        </w:rPr>
        <w:t>long term</w:t>
      </w:r>
      <w:r w:rsidRPr="00BC2284">
        <w:rPr>
          <w:rFonts w:ascii="Arial" w:hAnsi="Arial" w:cs="Arial"/>
        </w:rPr>
        <w:t xml:space="preserve">. </w:t>
      </w:r>
      <w:r w:rsidR="00734A01" w:rsidRPr="00BC2284">
        <w:rPr>
          <w:rFonts w:ascii="Arial" w:hAnsi="Arial" w:cs="Arial"/>
        </w:rPr>
        <w:t xml:space="preserve">Table </w:t>
      </w:r>
      <w:r w:rsidR="000D4055" w:rsidRPr="00BC2284">
        <w:rPr>
          <w:rFonts w:ascii="Arial" w:hAnsi="Arial" w:cs="Arial"/>
        </w:rPr>
        <w:t>4</w:t>
      </w:r>
      <w:r w:rsidR="00734A01" w:rsidRPr="00BC2284">
        <w:rPr>
          <w:rFonts w:ascii="Arial" w:hAnsi="Arial" w:cs="Arial"/>
        </w:rPr>
        <w:t xml:space="preserve"> reflects the multidimensional sustainability impact of GAPs across </w:t>
      </w:r>
      <w:r w:rsidR="00520049" w:rsidRPr="00BC2284">
        <w:rPr>
          <w:rFonts w:ascii="Arial" w:hAnsi="Arial" w:cs="Arial"/>
        </w:rPr>
        <w:t xml:space="preserve">the </w:t>
      </w:r>
      <w:r w:rsidR="00734A01" w:rsidRPr="00BC2284">
        <w:rPr>
          <w:rFonts w:ascii="Arial" w:hAnsi="Arial" w:cs="Arial"/>
        </w:rPr>
        <w:t>environmental, biodiversity, and human health dimension</w:t>
      </w:r>
      <w:r w:rsidR="00520049" w:rsidRPr="00BC2284">
        <w:rPr>
          <w:rFonts w:ascii="Arial" w:hAnsi="Arial" w:cs="Arial"/>
        </w:rPr>
        <w:t>s</w:t>
      </w:r>
      <w:r w:rsidR="00734A01" w:rsidRPr="00BC2284">
        <w:rPr>
          <w:rFonts w:ascii="Arial" w:hAnsi="Arial" w:cs="Arial"/>
        </w:rPr>
        <w:t xml:space="preserve">. </w:t>
      </w:r>
      <w:r w:rsidRPr="00BC2284">
        <w:rPr>
          <w:rFonts w:ascii="Arial" w:hAnsi="Arial" w:cs="Arial"/>
        </w:rPr>
        <w:t xml:space="preserve">In </w:t>
      </w:r>
      <w:r w:rsidR="00520049" w:rsidRPr="00BC2284">
        <w:rPr>
          <w:rFonts w:ascii="Arial" w:hAnsi="Arial" w:cs="Arial"/>
        </w:rPr>
        <w:t xml:space="preserve">this </w:t>
      </w:r>
      <w:r w:rsidRPr="00BC2284">
        <w:rPr>
          <w:rFonts w:ascii="Arial" w:hAnsi="Arial" w:cs="Arial"/>
        </w:rPr>
        <w:t xml:space="preserve">respect, the GAPs take center stage as </w:t>
      </w:r>
      <w:r w:rsidR="00520049" w:rsidRPr="00BC2284">
        <w:rPr>
          <w:rFonts w:ascii="Arial" w:hAnsi="Arial" w:cs="Arial"/>
        </w:rPr>
        <w:t>they</w:t>
      </w:r>
      <w:r w:rsidR="00073CC8" w:rsidRPr="00BC2284">
        <w:rPr>
          <w:rFonts w:ascii="Arial" w:hAnsi="Arial" w:cs="Arial"/>
        </w:rPr>
        <w:t xml:space="preserve"> encourage</w:t>
      </w:r>
      <w:r w:rsidRPr="00BC2284">
        <w:rPr>
          <w:rFonts w:ascii="Arial" w:hAnsi="Arial" w:cs="Arial"/>
        </w:rPr>
        <w:t xml:space="preserve"> agriculture that preserves the soil, conserves the water, safeguards the wildlife, and is Environmentally Friendly </w:t>
      </w:r>
      <w:r w:rsidR="0024315C" w:rsidRPr="00BC2284">
        <w:rPr>
          <w:rFonts w:ascii="Arial" w:hAnsi="Arial" w:cs="Arial"/>
        </w:rPr>
        <w:fldChar w:fldCharType="begin"/>
      </w:r>
      <w:r w:rsidR="0024315C" w:rsidRPr="00BC2284">
        <w:rPr>
          <w:rFonts w:ascii="Arial" w:hAnsi="Arial" w:cs="Arial"/>
        </w:rPr>
        <w:instrText xml:space="preserve"> ADDIN ZOTERO_ITEM CSL_CITATION {"citationID":"7zoxO0Ce","properties":{"formattedCitation":"(FAO, 2022)","plainCitation":"(FAO, 2022)","noteIndex":0},"citationItems":[{"id":253,"uris":["http://zotero.org/users/local/Xtum4kXA/items/HKXMZL2Q"],"itemData":{"id":253,"type":"report","title":"Conservation Agriculture","URL":"https://openknowledge.fao.org/server/api/core/bitstreams/024e17be-9fad-4556-be94-a8e2f229023d/content","author":[{"family":"FAO","given":"Food and Agriculture Organization of the United Nations"}],"issued":{"date-parts":[["2022"]]}}}],"schema":"https://github.com/citation-style-language/schema/raw/master/csl-citation.json"} </w:instrText>
      </w:r>
      <w:r w:rsidR="0024315C" w:rsidRPr="00BC2284">
        <w:rPr>
          <w:rFonts w:ascii="Arial" w:hAnsi="Arial" w:cs="Arial"/>
        </w:rPr>
        <w:fldChar w:fldCharType="separate"/>
      </w:r>
      <w:r w:rsidR="0024315C" w:rsidRPr="00BC2284">
        <w:rPr>
          <w:rFonts w:ascii="Arial" w:hAnsi="Arial" w:cs="Arial"/>
        </w:rPr>
        <w:t>(FAO, 2022)</w:t>
      </w:r>
      <w:r w:rsidR="0024315C" w:rsidRPr="00BC2284">
        <w:rPr>
          <w:rFonts w:ascii="Arial" w:hAnsi="Arial" w:cs="Arial"/>
        </w:rPr>
        <w:fldChar w:fldCharType="end"/>
      </w:r>
      <w:r w:rsidR="0024315C" w:rsidRPr="00BC2284">
        <w:rPr>
          <w:rFonts w:ascii="Arial" w:hAnsi="Arial" w:cs="Arial"/>
        </w:rPr>
        <w:t>.</w:t>
      </w:r>
      <w:bookmarkStart w:id="25" w:name="_Toc201528418"/>
    </w:p>
    <w:p w14:paraId="44E1128F" w14:textId="4CE45AB8" w:rsidR="000E6CB4" w:rsidRPr="00BC2284" w:rsidRDefault="000E6CB4" w:rsidP="001D2E7C">
      <w:pPr>
        <w:spacing w:line="360" w:lineRule="auto"/>
        <w:jc w:val="center"/>
        <w:rPr>
          <w:rFonts w:ascii="Arial" w:hAnsi="Arial" w:cs="Arial"/>
          <w:b/>
          <w:bCs/>
        </w:rPr>
      </w:pPr>
      <w:r w:rsidRPr="00BC2284">
        <w:rPr>
          <w:rFonts w:ascii="Arial" w:hAnsi="Arial" w:cs="Arial"/>
          <w:b/>
          <w:bCs/>
        </w:rPr>
        <w:t xml:space="preserve">Table </w:t>
      </w:r>
      <w:r w:rsidR="000D4055" w:rsidRPr="00BC2284">
        <w:rPr>
          <w:rFonts w:ascii="Arial" w:hAnsi="Arial" w:cs="Arial"/>
          <w:b/>
          <w:bCs/>
        </w:rPr>
        <w:t>4</w:t>
      </w:r>
      <w:r w:rsidRPr="00BC2284">
        <w:rPr>
          <w:rFonts w:ascii="Arial" w:hAnsi="Arial" w:cs="Arial"/>
          <w:b/>
          <w:bCs/>
        </w:rPr>
        <w:t>. Sustainability impacts of GAPs component in crop production</w:t>
      </w:r>
      <w:bookmarkEnd w:id="25"/>
    </w:p>
    <w:tbl>
      <w:tblPr>
        <w:tblW w:w="9037" w:type="dxa"/>
        <w:tblBorders>
          <w:top w:val="single" w:sz="4" w:space="0" w:color="auto"/>
          <w:bottom w:val="single" w:sz="4" w:space="0" w:color="auto"/>
          <w:insideH w:val="single" w:sz="4" w:space="0" w:color="auto"/>
        </w:tblBorders>
        <w:tblLook w:val="04A0" w:firstRow="1" w:lastRow="0" w:firstColumn="1" w:lastColumn="0" w:noHBand="0" w:noVBand="1"/>
      </w:tblPr>
      <w:tblGrid>
        <w:gridCol w:w="1647"/>
        <w:gridCol w:w="2378"/>
        <w:gridCol w:w="2948"/>
        <w:gridCol w:w="2064"/>
      </w:tblGrid>
      <w:tr w:rsidR="00B81BE4" w:rsidRPr="00BC2284" w14:paraId="1119F6EC" w14:textId="77777777" w:rsidTr="008063B4">
        <w:trPr>
          <w:trHeight w:val="821"/>
        </w:trPr>
        <w:tc>
          <w:tcPr>
            <w:tcW w:w="1641" w:type="dxa"/>
            <w:vAlign w:val="center"/>
          </w:tcPr>
          <w:p w14:paraId="55465F62" w14:textId="77777777" w:rsidR="00B81BE4" w:rsidRPr="00BC2284" w:rsidRDefault="00B81BE4" w:rsidP="00D023FC">
            <w:pPr>
              <w:spacing w:after="0" w:line="276" w:lineRule="auto"/>
              <w:jc w:val="center"/>
              <w:rPr>
                <w:rFonts w:ascii="Arial" w:hAnsi="Arial" w:cs="Arial"/>
                <w:b/>
                <w:bCs/>
              </w:rPr>
            </w:pPr>
            <w:r w:rsidRPr="00BC2284">
              <w:rPr>
                <w:rFonts w:ascii="Arial" w:hAnsi="Arial" w:cs="Arial"/>
                <w:b/>
                <w:bCs/>
              </w:rPr>
              <w:t>Sustainability</w:t>
            </w:r>
          </w:p>
          <w:p w14:paraId="07C61C7B" w14:textId="77777777" w:rsidR="00B81BE4" w:rsidRPr="00BC2284" w:rsidRDefault="00B81BE4" w:rsidP="00D023FC">
            <w:pPr>
              <w:spacing w:after="0" w:line="276" w:lineRule="auto"/>
              <w:jc w:val="center"/>
              <w:rPr>
                <w:rFonts w:ascii="Arial" w:hAnsi="Arial" w:cs="Arial"/>
                <w:b/>
                <w:bCs/>
              </w:rPr>
            </w:pPr>
            <w:r w:rsidRPr="00BC2284">
              <w:rPr>
                <w:rFonts w:ascii="Arial" w:hAnsi="Arial" w:cs="Arial"/>
                <w:b/>
                <w:bCs/>
              </w:rPr>
              <w:t>Dimension</w:t>
            </w:r>
          </w:p>
        </w:tc>
        <w:tc>
          <w:tcPr>
            <w:tcW w:w="2380" w:type="dxa"/>
            <w:vAlign w:val="center"/>
          </w:tcPr>
          <w:p w14:paraId="563F410C" w14:textId="625AFCC9" w:rsidR="00B81BE4" w:rsidRPr="00BC2284" w:rsidRDefault="00B81BE4" w:rsidP="00D023FC">
            <w:pPr>
              <w:spacing w:after="0" w:line="276" w:lineRule="auto"/>
              <w:jc w:val="center"/>
              <w:rPr>
                <w:rFonts w:ascii="Arial" w:hAnsi="Arial" w:cs="Arial"/>
                <w:b/>
                <w:bCs/>
              </w:rPr>
            </w:pPr>
            <w:r w:rsidRPr="00BC2284">
              <w:rPr>
                <w:rFonts w:ascii="Arial" w:hAnsi="Arial" w:cs="Arial"/>
                <w:b/>
                <w:bCs/>
              </w:rPr>
              <w:t>GAP</w:t>
            </w:r>
            <w:r w:rsidR="00256611" w:rsidRPr="00BC2284">
              <w:rPr>
                <w:rFonts w:ascii="Arial" w:hAnsi="Arial" w:cs="Arial"/>
                <w:b/>
                <w:bCs/>
              </w:rPr>
              <w:t>s</w:t>
            </w:r>
            <w:r w:rsidRPr="00BC2284">
              <w:rPr>
                <w:rFonts w:ascii="Arial" w:hAnsi="Arial" w:cs="Arial"/>
                <w:b/>
                <w:bCs/>
              </w:rPr>
              <w:t xml:space="preserve"> components</w:t>
            </w:r>
          </w:p>
        </w:tc>
        <w:tc>
          <w:tcPr>
            <w:tcW w:w="2951" w:type="dxa"/>
            <w:vAlign w:val="center"/>
          </w:tcPr>
          <w:p w14:paraId="53AF4333" w14:textId="77777777" w:rsidR="00B81BE4" w:rsidRPr="00BC2284" w:rsidRDefault="00B81BE4" w:rsidP="00D023FC">
            <w:pPr>
              <w:spacing w:after="0" w:line="276" w:lineRule="auto"/>
              <w:jc w:val="center"/>
              <w:rPr>
                <w:rFonts w:ascii="Arial" w:hAnsi="Arial" w:cs="Arial"/>
                <w:b/>
                <w:bCs/>
              </w:rPr>
            </w:pPr>
            <w:r w:rsidRPr="00BC2284">
              <w:rPr>
                <w:rFonts w:ascii="Arial" w:hAnsi="Arial" w:cs="Arial"/>
                <w:b/>
                <w:bCs/>
              </w:rPr>
              <w:t>Key Impacts</w:t>
            </w:r>
          </w:p>
        </w:tc>
        <w:tc>
          <w:tcPr>
            <w:tcW w:w="2065" w:type="dxa"/>
            <w:vAlign w:val="center"/>
          </w:tcPr>
          <w:p w14:paraId="05B1CD34" w14:textId="77777777" w:rsidR="00B81BE4" w:rsidRPr="00BC2284" w:rsidRDefault="00B81BE4" w:rsidP="00D023FC">
            <w:pPr>
              <w:spacing w:after="0" w:line="276" w:lineRule="auto"/>
              <w:jc w:val="center"/>
              <w:rPr>
                <w:rFonts w:ascii="Arial" w:hAnsi="Arial" w:cs="Arial"/>
                <w:b/>
                <w:bCs/>
              </w:rPr>
            </w:pPr>
            <w:r w:rsidRPr="00BC2284">
              <w:rPr>
                <w:rFonts w:ascii="Arial" w:hAnsi="Arial" w:cs="Arial"/>
                <w:b/>
                <w:bCs/>
              </w:rPr>
              <w:t>References</w:t>
            </w:r>
          </w:p>
        </w:tc>
      </w:tr>
      <w:tr w:rsidR="00B81BE4" w:rsidRPr="00BC2284" w14:paraId="79B20F7F" w14:textId="77777777" w:rsidTr="008063B4">
        <w:trPr>
          <w:trHeight w:val="1181"/>
        </w:trPr>
        <w:tc>
          <w:tcPr>
            <w:tcW w:w="1641" w:type="dxa"/>
            <w:vMerge w:val="restart"/>
          </w:tcPr>
          <w:p w14:paraId="2C226399" w14:textId="77777777" w:rsidR="00B81BE4" w:rsidRPr="00BC2284" w:rsidRDefault="00B81BE4" w:rsidP="00520049">
            <w:pPr>
              <w:spacing w:after="0" w:line="276" w:lineRule="auto"/>
              <w:jc w:val="both"/>
              <w:rPr>
                <w:rFonts w:ascii="Arial" w:hAnsi="Arial" w:cs="Arial"/>
              </w:rPr>
            </w:pPr>
            <w:r w:rsidRPr="00BC2284">
              <w:rPr>
                <w:rFonts w:ascii="Arial" w:hAnsi="Arial" w:cs="Arial"/>
              </w:rPr>
              <w:t>Soil &amp; Water Conservation</w:t>
            </w:r>
          </w:p>
        </w:tc>
        <w:tc>
          <w:tcPr>
            <w:tcW w:w="2380" w:type="dxa"/>
          </w:tcPr>
          <w:p w14:paraId="3E53B056" w14:textId="77777777" w:rsidR="00B81BE4" w:rsidRPr="00BC2284" w:rsidRDefault="00B81BE4" w:rsidP="00520049">
            <w:pPr>
              <w:spacing w:after="0" w:line="276" w:lineRule="auto"/>
              <w:jc w:val="both"/>
              <w:rPr>
                <w:rFonts w:ascii="Arial" w:hAnsi="Arial" w:cs="Arial"/>
              </w:rPr>
            </w:pPr>
            <w:r w:rsidRPr="00BC2284">
              <w:rPr>
                <w:rFonts w:ascii="Arial" w:hAnsi="Arial" w:cs="Arial"/>
              </w:rPr>
              <w:t>Cover cropping, Crop rotation,</w:t>
            </w:r>
            <w:r w:rsidRPr="00BC2284">
              <w:rPr>
                <w:rFonts w:ascii="Arial" w:hAnsi="Arial" w:cs="Arial"/>
              </w:rPr>
              <w:t> </w:t>
            </w:r>
            <w:r w:rsidRPr="00BC2284">
              <w:rPr>
                <w:rFonts w:ascii="Arial" w:hAnsi="Arial" w:cs="Arial"/>
              </w:rPr>
              <w:t>Zero Tillage, Alteration in cropping sequence</w:t>
            </w:r>
          </w:p>
          <w:p w14:paraId="2BA09F39" w14:textId="77777777" w:rsidR="00B81BE4" w:rsidRPr="00BC2284" w:rsidRDefault="00B81BE4" w:rsidP="00520049">
            <w:pPr>
              <w:spacing w:after="0" w:line="276" w:lineRule="auto"/>
              <w:jc w:val="both"/>
              <w:rPr>
                <w:rFonts w:ascii="Arial" w:hAnsi="Arial" w:cs="Arial"/>
              </w:rPr>
            </w:pPr>
          </w:p>
        </w:tc>
        <w:tc>
          <w:tcPr>
            <w:tcW w:w="2951" w:type="dxa"/>
          </w:tcPr>
          <w:p w14:paraId="4C09083A" w14:textId="77777777" w:rsidR="00B81BE4" w:rsidRPr="00BC2284" w:rsidRDefault="00B81BE4" w:rsidP="00520049">
            <w:pPr>
              <w:spacing w:after="0" w:line="276" w:lineRule="auto"/>
              <w:jc w:val="both"/>
              <w:rPr>
                <w:rFonts w:ascii="Arial" w:hAnsi="Arial" w:cs="Arial"/>
              </w:rPr>
            </w:pPr>
            <w:r w:rsidRPr="00BC2284">
              <w:rPr>
                <w:rFonts w:ascii="Arial" w:hAnsi="Arial" w:cs="Arial"/>
              </w:rPr>
              <w:t>Improved soil structure, fertility and moisture retention capacity. Increased water infiltration rate and soil carbon storage, reduce soil erosion</w:t>
            </w:r>
          </w:p>
        </w:tc>
        <w:tc>
          <w:tcPr>
            <w:tcW w:w="2065" w:type="dxa"/>
          </w:tcPr>
          <w:p w14:paraId="118D6D98" w14:textId="38A5CB16" w:rsidR="00B81BE4" w:rsidRPr="00BC2284" w:rsidRDefault="0024315C"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8n1ZnO3y","properties":{"formattedCitation":"(Blanchy et al., 2023)","plainCitation":"(Blanchy et al., 2023)","noteIndex":0},"citationItems":[{"id":254,"uris":["http://zotero.org/users/local/Xtum4kXA/items/6B9P3UNV"],"itemData":{"id":254,"type":"article-journal","abstract":"Abstract. Adopting soil and crop management practices that conserve or enhance soil structure is critical for supporting the sustainable adaptation of agriculture to climate change, as it should help maintain agricultural production in the face of increasing drought or water excess without impairing environmental quality. In this paper, we evaluate the evidence for this assertion by synthesizing the results of 34 published meta-analyses of the effects of such practices on soil physical and hydraulic properties relevant for climate change adaptation in European agriculture. We also review an additional 127 meta-analyses that investigated synergies and trade-offs or help to explain the effects of soil and crop management in terms of the underlying processes and mechanisms. Finally, we identify how responses to alternative soil–crop management systems vary under contrasting agro-environmental conditions across Europe. This information may help practitioners and policymakers to draw context-specific conclusions concerning the efficacy of management practices as climate adaptation tools. Our synthesis demonstrates that organic soil amendments and the adoption of practices that maintain “continuous living cover” result in significant benefits for the water regulation function of soils, mostly arising from the additional carbon inputs to soil and the stimulation of biological processes. These effects are clearly related to improved soil aggregation and enhanced bio-porosity, both of which reduce surface runoff and increase infiltration. One potentially negative consequence of these systems is a reduction in soil water storage and groundwater recharge, which may be problematic in dry climates. Some important synergies are reductions in nitrate leaching to groundwater and greenhouse gas emissions for nonleguminous cover crop systems. The benefits of reducing tillage intensity appear much less clear-cut. Increases in soil bulk density due to traffic compaction are commonly reported. However, biological activity is enhanced under reduced tillage intensity, which should improve soil structure and infiltration capacity and reduce surface runoff and the losses of agro-chemicals to surface water. However, the evidence for these beneficial effects is inconclusive, while significant trade-offs include yield penalties and increases in greenhouse gas emissions and the risks of leaching of pesticides and nitrate. Our synthesis also highlights important knowledge gaps on the effects of management practices on root growth and transpiration. Thus, conclusions related to the impacts of management on the crop water supply and other water regulation functions are necessarily based on inferences derived from proxy variables. Based on these knowledge gaps, we outlined several key avenues for future research on this topic.","container-title":"SOIL","DOI":"10.5194/soil-9-1-2023","ISSN":"2199-398X","issue":"1","journalAbbreviation":"SOIL","language":"en","license":"https://creativecommons.org/licenses/by/4.0/","page":"1-20","source":"DOI.org (Crossref)","title":"Soil and crop management practices and the water regulation functions of soils: a qualitative synthesis of meta-analyses relevant to European agriculture","title-short":"Soil and crop management practices and the water regulation functions of soils","volume":"9","author":[{"family":"Blanchy","given":"Guillaume"},{"family":"Bragato","given":"Gilberto"},{"family":"Di Bene","given":"Claudia"},{"family":"Jarvis","given":"Nicholas"},{"family":"Larsbo","given":"Mats"},{"family":"Meurer","given":"Katharina"},{"family":"Garré","given":"Sarah"}],"issued":{"date-parts":[["2023",1,4]]}}}],"schema":"https://github.com/citation-style-language/schema/raw/master/csl-citation.json"} </w:instrText>
            </w:r>
            <w:r w:rsidRPr="00BC2284">
              <w:rPr>
                <w:rFonts w:ascii="Arial" w:hAnsi="Arial" w:cs="Arial"/>
              </w:rPr>
              <w:fldChar w:fldCharType="separate"/>
            </w:r>
            <w:r w:rsidRPr="00BC2284">
              <w:rPr>
                <w:rFonts w:ascii="Arial" w:hAnsi="Arial" w:cs="Arial"/>
              </w:rPr>
              <w:t>(Blanchy et al., 2023)</w:t>
            </w:r>
            <w:r w:rsidRPr="00BC2284">
              <w:rPr>
                <w:rFonts w:ascii="Arial" w:hAnsi="Arial" w:cs="Arial"/>
              </w:rPr>
              <w:fldChar w:fldCharType="end"/>
            </w:r>
            <w:r w:rsidRPr="00BC2284">
              <w:rPr>
                <w:rFonts w:ascii="Arial" w:hAnsi="Arial" w:cs="Arial"/>
              </w:rPr>
              <w:t>,</w:t>
            </w:r>
            <w:r w:rsidR="00B81BE4"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T6sOCZYY","properties":{"formattedCitation":"(Jat et al., 2019b)","plainCitation":"(Jat et al., 2019b)","noteIndex":0},"citationItems":[{"id":256,"uris":["http://zotero.org/users/local/Xtum4kXA/items/RW8BQFHV"],"itemData":{"id":256,"type":"article-journal","container-title":"CATENA","DOI":"10.1016/j.catena.2019.05.005","ISSN":"03418162","journalAbbreviation":"CATENA","language":"en","page":"104059","source":"DOI.org (Crossref)","title":"Climate Smart Agriculture practices improve soil organic carbon pools, biological properties and crop productivity in cereal-based systems of North-West India","volume":"181","author":[{"family":"Jat","given":"H.S."},{"family":"Datta","given":"Ashim"},{"family":"Choudhary","given":"Madhu"},{"family":"Sharma","given":"P.C."},{"family":"Yadav","given":"A.K."},{"family":"Choudhary","given":"Vishu"},{"family":"Gathala","given":"M.K."},{"family":"Jat","given":"M.L."},{"family":"McDonald","given":"A."}],"issued":{"date-parts":[["2019",10]]}}}],"schema":"https://github.com/citation-style-language/schema/raw/master/csl-citation.json"} </w:instrText>
            </w:r>
            <w:r w:rsidRPr="00BC2284">
              <w:rPr>
                <w:rFonts w:ascii="Arial" w:hAnsi="Arial" w:cs="Arial"/>
              </w:rPr>
              <w:fldChar w:fldCharType="separate"/>
            </w:r>
            <w:r w:rsidRPr="00BC2284">
              <w:rPr>
                <w:rFonts w:ascii="Arial" w:hAnsi="Arial" w:cs="Arial"/>
              </w:rPr>
              <w:t>(Jat et al., 2019)</w:t>
            </w:r>
            <w:r w:rsidRPr="00BC2284">
              <w:rPr>
                <w:rFonts w:ascii="Arial" w:hAnsi="Arial" w:cs="Arial"/>
              </w:rPr>
              <w:fldChar w:fldCharType="end"/>
            </w:r>
            <w:r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f21dStJh","properties":{"formattedCitation":"(Borrelli et al., 2016)","plainCitation":"(Borrelli et al., 2016)","noteIndex":0},"citationItems":[{"id":258,"uris":["http://zotero.org/users/local/Xtum4kXA/items/LF7V6NJT"],"itemData":{"id":258,"type":"article-journal","container-title":"Land use policy","ISSN":"0264-8377","journalAbbreviation":"Land use policy","note":"publisher: Elsevier","page":"408-421","title":"Effect of Good Agricultural and Environmental Conditions on erosion and soil organic carbon balance: A national case study","volume":"50","author":[{"family":"Borrelli","given":"Pasquale"},{"family":"Paustian","given":"Keith"},{"family":"Panagos","given":"Panos"},{"family":"Jones","given":"Arwyn"},{"family":"Schütt","given":"Brigitta"},{"family":"Lugato","given":"Emanuele"}],"issued":{"date-parts":[["2016"]]}}}],"schema":"https://github.com/citation-style-language/schema/raw/master/csl-citation.json"} </w:instrText>
            </w:r>
            <w:r w:rsidRPr="00BC2284">
              <w:rPr>
                <w:rFonts w:ascii="Arial" w:hAnsi="Arial" w:cs="Arial"/>
              </w:rPr>
              <w:fldChar w:fldCharType="separate"/>
            </w:r>
            <w:r w:rsidRPr="00BC2284">
              <w:rPr>
                <w:rFonts w:ascii="Arial" w:hAnsi="Arial" w:cs="Arial"/>
              </w:rPr>
              <w:t>(Borrelli et al., 2016)</w:t>
            </w:r>
            <w:r w:rsidRPr="00BC2284">
              <w:rPr>
                <w:rFonts w:ascii="Arial" w:hAnsi="Arial" w:cs="Arial"/>
              </w:rPr>
              <w:fldChar w:fldCharType="end"/>
            </w:r>
          </w:p>
        </w:tc>
      </w:tr>
      <w:tr w:rsidR="00B81BE4" w:rsidRPr="00BC2284" w14:paraId="72693AB7" w14:textId="77777777" w:rsidTr="008063B4">
        <w:trPr>
          <w:trHeight w:val="860"/>
        </w:trPr>
        <w:tc>
          <w:tcPr>
            <w:tcW w:w="1641" w:type="dxa"/>
            <w:vMerge/>
          </w:tcPr>
          <w:p w14:paraId="3F096C94" w14:textId="77777777" w:rsidR="00B81BE4" w:rsidRPr="00BC2284" w:rsidRDefault="00B81BE4" w:rsidP="00520049">
            <w:pPr>
              <w:spacing w:after="0" w:line="276" w:lineRule="auto"/>
              <w:jc w:val="both"/>
              <w:rPr>
                <w:rFonts w:ascii="Arial" w:hAnsi="Arial" w:cs="Arial"/>
              </w:rPr>
            </w:pPr>
          </w:p>
        </w:tc>
        <w:tc>
          <w:tcPr>
            <w:tcW w:w="2380" w:type="dxa"/>
          </w:tcPr>
          <w:p w14:paraId="679743E7" w14:textId="77777777" w:rsidR="00B81BE4" w:rsidRPr="00BC2284" w:rsidRDefault="00B81BE4" w:rsidP="00520049">
            <w:pPr>
              <w:spacing w:after="0" w:line="276" w:lineRule="auto"/>
              <w:jc w:val="both"/>
              <w:rPr>
                <w:rFonts w:ascii="Arial" w:hAnsi="Arial" w:cs="Arial"/>
              </w:rPr>
            </w:pPr>
            <w:r w:rsidRPr="00BC2284">
              <w:rPr>
                <w:rFonts w:ascii="Arial" w:hAnsi="Arial" w:cs="Arial"/>
              </w:rPr>
              <w:t>Sub-surface drip irrigation</w:t>
            </w:r>
          </w:p>
        </w:tc>
        <w:tc>
          <w:tcPr>
            <w:tcW w:w="2951" w:type="dxa"/>
          </w:tcPr>
          <w:p w14:paraId="3114E277" w14:textId="77777777" w:rsidR="00B81BE4" w:rsidRPr="00BC2284" w:rsidRDefault="00B81BE4" w:rsidP="00520049">
            <w:pPr>
              <w:spacing w:after="0" w:line="276" w:lineRule="auto"/>
              <w:jc w:val="both"/>
              <w:rPr>
                <w:rFonts w:ascii="Arial" w:hAnsi="Arial" w:cs="Arial"/>
              </w:rPr>
            </w:pPr>
            <w:r w:rsidRPr="00BC2284">
              <w:rPr>
                <w:rFonts w:ascii="Arial" w:hAnsi="Arial" w:cs="Arial"/>
              </w:rPr>
              <w:t>Less water required, better return, less GHG</w:t>
            </w:r>
            <w:r w:rsidRPr="00BC2284">
              <w:rPr>
                <w:rFonts w:ascii="Arial" w:hAnsi="Arial" w:cs="Arial"/>
              </w:rPr>
              <w:t> </w:t>
            </w:r>
            <w:r w:rsidRPr="00BC2284">
              <w:rPr>
                <w:rFonts w:ascii="Arial" w:hAnsi="Arial" w:cs="Arial"/>
              </w:rPr>
              <w:t>emissions</w:t>
            </w:r>
          </w:p>
        </w:tc>
        <w:tc>
          <w:tcPr>
            <w:tcW w:w="2065" w:type="dxa"/>
          </w:tcPr>
          <w:p w14:paraId="0940B824" w14:textId="784DE6D1" w:rsidR="00B81BE4" w:rsidRPr="00BC2284" w:rsidRDefault="0024315C"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2CkNwb2w","properties":{"formattedCitation":"(Liu et al., 2025)","plainCitation":"(Liu et al., 2025)","noteIndex":0},"citationItems":[{"id":259,"uris":["http://zotero.org/users/local/Xtum4kXA/items/8EHF3ZQQ"],"itemData":{"id":259,"type":"article-journal","container-title":"Agricultural Water Management","ISSN":"0378-3774","journalAbbreviation":"Agricultural Water Management","note":"publisher: Elsevier","page":"109290","title":"Subsurface drip irrigation mitigated greenhouse gas emission and improved root growth and yield in apple in semi-arid region","volume":"308","author":[{"family":"Liu","given":"Jiabin"},{"family":"Gao","given":"Xiaodong"},{"family":"Song","given":"Juanjuan"},{"family":"Wen","given":"Mingyi"},{"family":"Wang","given":"Jianjun"},{"family":"Cai","given":"Yaohui"},{"family":"Zhao","given":"Xining"}],"issued":{"date-parts":[["2025"]]}}}],"schema":"https://github.com/citation-style-language/schema/raw/master/csl-citation.json"} </w:instrText>
            </w:r>
            <w:r w:rsidRPr="00BC2284">
              <w:rPr>
                <w:rFonts w:ascii="Arial" w:hAnsi="Arial" w:cs="Arial"/>
              </w:rPr>
              <w:fldChar w:fldCharType="separate"/>
            </w:r>
            <w:r w:rsidRPr="00BC2284">
              <w:rPr>
                <w:rFonts w:ascii="Arial" w:hAnsi="Arial" w:cs="Arial"/>
              </w:rPr>
              <w:t>(Liu et al., 2025)</w:t>
            </w:r>
            <w:r w:rsidRPr="00BC2284">
              <w:rPr>
                <w:rFonts w:ascii="Arial" w:hAnsi="Arial" w:cs="Arial"/>
              </w:rPr>
              <w:fldChar w:fldCharType="end"/>
            </w:r>
          </w:p>
          <w:p w14:paraId="12E4E671" w14:textId="77777777" w:rsidR="00B81BE4" w:rsidRPr="00BC2284" w:rsidRDefault="00B81BE4" w:rsidP="00520049">
            <w:pPr>
              <w:spacing w:after="0" w:line="276" w:lineRule="auto"/>
              <w:jc w:val="both"/>
              <w:rPr>
                <w:rFonts w:ascii="Arial" w:hAnsi="Arial" w:cs="Arial"/>
              </w:rPr>
            </w:pPr>
          </w:p>
        </w:tc>
      </w:tr>
      <w:tr w:rsidR="00B81BE4" w:rsidRPr="00BC2284" w14:paraId="062B34D7" w14:textId="77777777" w:rsidTr="008063B4">
        <w:trPr>
          <w:trHeight w:val="821"/>
        </w:trPr>
        <w:tc>
          <w:tcPr>
            <w:tcW w:w="1641" w:type="dxa"/>
          </w:tcPr>
          <w:p w14:paraId="49FE6B20" w14:textId="77777777" w:rsidR="00B81BE4" w:rsidRPr="00BC2284" w:rsidRDefault="00B81BE4" w:rsidP="00520049">
            <w:pPr>
              <w:spacing w:after="0" w:line="276" w:lineRule="auto"/>
              <w:jc w:val="both"/>
              <w:rPr>
                <w:rFonts w:ascii="Arial" w:hAnsi="Arial" w:cs="Arial"/>
              </w:rPr>
            </w:pPr>
            <w:r w:rsidRPr="00BC2284">
              <w:rPr>
                <w:rFonts w:ascii="Arial" w:hAnsi="Arial" w:cs="Arial"/>
              </w:rPr>
              <w:t>Biodiversity</w:t>
            </w:r>
          </w:p>
          <w:p w14:paraId="40609326" w14:textId="77777777" w:rsidR="00B81BE4" w:rsidRPr="00BC2284" w:rsidRDefault="00B81BE4" w:rsidP="00520049">
            <w:pPr>
              <w:spacing w:after="0" w:line="276" w:lineRule="auto"/>
              <w:jc w:val="both"/>
              <w:rPr>
                <w:rFonts w:ascii="Arial" w:hAnsi="Arial" w:cs="Arial"/>
              </w:rPr>
            </w:pPr>
          </w:p>
        </w:tc>
        <w:tc>
          <w:tcPr>
            <w:tcW w:w="2380" w:type="dxa"/>
          </w:tcPr>
          <w:p w14:paraId="53FA018E" w14:textId="77777777" w:rsidR="00B81BE4" w:rsidRPr="00BC2284" w:rsidRDefault="00B81BE4" w:rsidP="00520049">
            <w:pPr>
              <w:spacing w:after="0" w:line="276" w:lineRule="auto"/>
              <w:jc w:val="both"/>
              <w:rPr>
                <w:rFonts w:ascii="Arial" w:hAnsi="Arial" w:cs="Arial"/>
              </w:rPr>
            </w:pPr>
            <w:r w:rsidRPr="00BC2284">
              <w:rPr>
                <w:rFonts w:ascii="Arial" w:hAnsi="Arial" w:cs="Arial"/>
              </w:rPr>
              <w:t>Diversified production, minimized use of</w:t>
            </w:r>
            <w:r w:rsidRPr="00BC2284">
              <w:rPr>
                <w:rFonts w:ascii="Arial" w:hAnsi="Arial" w:cs="Arial"/>
              </w:rPr>
              <w:t> </w:t>
            </w:r>
            <w:r w:rsidRPr="00BC2284">
              <w:rPr>
                <w:rFonts w:ascii="Arial" w:hAnsi="Arial" w:cs="Arial"/>
              </w:rPr>
              <w:t>pesticide</w:t>
            </w:r>
          </w:p>
        </w:tc>
        <w:tc>
          <w:tcPr>
            <w:tcW w:w="2951" w:type="dxa"/>
          </w:tcPr>
          <w:p w14:paraId="391A7BE1" w14:textId="77777777" w:rsidR="00B81BE4" w:rsidRPr="00BC2284" w:rsidRDefault="00B81BE4" w:rsidP="00520049">
            <w:pPr>
              <w:spacing w:after="0" w:line="276" w:lineRule="auto"/>
              <w:jc w:val="both"/>
              <w:rPr>
                <w:rFonts w:ascii="Arial" w:hAnsi="Arial" w:cs="Arial"/>
              </w:rPr>
            </w:pPr>
            <w:r w:rsidRPr="00BC2284">
              <w:rPr>
                <w:rFonts w:ascii="Arial" w:hAnsi="Arial" w:cs="Arial"/>
              </w:rPr>
              <w:t>Better pest</w:t>
            </w:r>
            <w:r w:rsidRPr="00BC2284">
              <w:rPr>
                <w:rFonts w:ascii="Arial" w:hAnsi="Arial" w:cs="Arial"/>
              </w:rPr>
              <w:t> </w:t>
            </w:r>
            <w:r w:rsidRPr="00BC2284">
              <w:rPr>
                <w:rFonts w:ascii="Arial" w:hAnsi="Arial" w:cs="Arial"/>
              </w:rPr>
              <w:t>control due to increase on-farm biodiversity, Increased natural pest control</w:t>
            </w:r>
          </w:p>
        </w:tc>
        <w:tc>
          <w:tcPr>
            <w:tcW w:w="2065" w:type="dxa"/>
          </w:tcPr>
          <w:p w14:paraId="480F31AB" w14:textId="409A2E5F" w:rsidR="00B81BE4" w:rsidRPr="00BC2284" w:rsidRDefault="00794365"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iEDjDRsN","properties":{"formattedCitation":"(Tamburini et al., 2020)","plainCitation":"(Tamburini et al., 2020)","noteIndex":0},"citationItems":[{"id":260,"uris":["http://zotero.org/users/local/Xtum4kXA/items/4GTJSMLK"],"itemData":{"id":260,"type":"article-journal","abstract":"Diversification practices benefit biodiversity, pollination, pest control, nutrient cycling, soil fertility, and water regulation.\n          , \n            Enhancing biodiversity in cropping systems is suggested to promote ecosystem services, thereby reducing dependency on agronomic inputs while maintaining high crop yields. We assess the impact of several diversification practices in cropping systems on above- and belowground biodiversity and ecosystem services by reviewing 98 meta-analyses and performing a second-order meta-analysis based on 5160 original studies comprising 41,946 comparisons between diversified and simplified practices. Overall, diversification enhances biodiversity, pollination, pest control, nutrient cycling, soil fertility, and water regulation without compromising crop yields. Practices targeting aboveground biodiversity boosted pest control and water regulation, while those targeting belowground biodiversity enhanced nutrient cycling, soil fertility, and water regulation. Most often, diversification practices resulted in win-win support of services and crop yields. Variability in responses and occurrence of trade-offs highlight the context dependency of outcomes. Widespread adoption of diversification practices shows promise to contribute to biodiversity conservation and food security from local to global scales.","container-title":"Science Advances","DOI":"10.1126/sciadv.aba1715","ISSN":"2375-2548","issue":"45","journalAbbreviation":"Sci. Adv.","language":"en","license":"https://creativecommons.org/licenses/by-nc/4.0/","page":"eaba1715","source":"DOI.org (Crossref)","title":"Agricultural diversification promotes multiple ecosystem services without compromising yield","volume":"6","author":[{"family":"Tamburini","given":"Giovanni"},{"family":"Bommarco","given":"Riccardo"},{"family":"Wanger","given":"Thomas Cherico"},{"family":"Kremen","given":"Claire"},{"family":"Van Der Heijden","given":"Marcel G. A."},{"family":"Liebman","given":"Matt"},{"family":"Hallin","given":"Sara"}],"issued":{"date-parts":[["2020",11,6]]}}}],"schema":"https://github.com/citation-style-language/schema/raw/master/csl-citation.json"} </w:instrText>
            </w:r>
            <w:r w:rsidRPr="00BC2284">
              <w:rPr>
                <w:rFonts w:ascii="Arial" w:hAnsi="Arial" w:cs="Arial"/>
              </w:rPr>
              <w:fldChar w:fldCharType="separate"/>
            </w:r>
            <w:r w:rsidRPr="00BC2284">
              <w:rPr>
                <w:rFonts w:ascii="Arial" w:hAnsi="Arial" w:cs="Arial"/>
              </w:rPr>
              <w:t>(Tamburini et al., 2020)</w:t>
            </w:r>
            <w:r w:rsidRPr="00BC2284">
              <w:rPr>
                <w:rFonts w:ascii="Arial" w:hAnsi="Arial" w:cs="Arial"/>
              </w:rPr>
              <w:fldChar w:fldCharType="end"/>
            </w:r>
          </w:p>
          <w:p w14:paraId="09F1392D" w14:textId="77777777" w:rsidR="00B81BE4" w:rsidRPr="00BC2284" w:rsidRDefault="00B81BE4" w:rsidP="00520049">
            <w:pPr>
              <w:spacing w:after="0" w:line="276" w:lineRule="auto"/>
              <w:jc w:val="both"/>
              <w:rPr>
                <w:rFonts w:ascii="Arial" w:hAnsi="Arial" w:cs="Arial"/>
              </w:rPr>
            </w:pPr>
          </w:p>
        </w:tc>
      </w:tr>
      <w:tr w:rsidR="00B81BE4" w:rsidRPr="00BC2284" w14:paraId="1CEEBA00" w14:textId="77777777" w:rsidTr="008063B4">
        <w:trPr>
          <w:trHeight w:val="821"/>
        </w:trPr>
        <w:tc>
          <w:tcPr>
            <w:tcW w:w="1641" w:type="dxa"/>
          </w:tcPr>
          <w:p w14:paraId="4296C624" w14:textId="77777777" w:rsidR="00B81BE4" w:rsidRPr="00BC2284" w:rsidRDefault="00B81BE4" w:rsidP="00520049">
            <w:pPr>
              <w:spacing w:after="0" w:line="276" w:lineRule="auto"/>
              <w:jc w:val="both"/>
              <w:rPr>
                <w:rFonts w:ascii="Arial" w:hAnsi="Arial" w:cs="Arial"/>
              </w:rPr>
            </w:pPr>
            <w:r w:rsidRPr="00BC2284">
              <w:rPr>
                <w:rFonts w:ascii="Arial" w:hAnsi="Arial" w:cs="Arial"/>
              </w:rPr>
              <w:t>Yield and Crop Quality</w:t>
            </w:r>
          </w:p>
        </w:tc>
        <w:tc>
          <w:tcPr>
            <w:tcW w:w="2380" w:type="dxa"/>
          </w:tcPr>
          <w:p w14:paraId="2D3C2919" w14:textId="77777777" w:rsidR="00B81BE4" w:rsidRPr="00BC2284" w:rsidRDefault="00B81BE4" w:rsidP="00520049">
            <w:pPr>
              <w:spacing w:after="0" w:line="276" w:lineRule="auto"/>
              <w:jc w:val="both"/>
              <w:rPr>
                <w:rFonts w:ascii="Arial" w:hAnsi="Arial" w:cs="Arial"/>
              </w:rPr>
            </w:pPr>
            <w:r w:rsidRPr="00BC2284">
              <w:rPr>
                <w:rFonts w:ascii="Arial" w:hAnsi="Arial" w:cs="Arial"/>
              </w:rPr>
              <w:t>Conservation tillage, balanced fertilization</w:t>
            </w:r>
          </w:p>
        </w:tc>
        <w:tc>
          <w:tcPr>
            <w:tcW w:w="2951" w:type="dxa"/>
          </w:tcPr>
          <w:p w14:paraId="78016BA3" w14:textId="77777777" w:rsidR="00B81BE4" w:rsidRPr="00BC2284" w:rsidRDefault="00B81BE4" w:rsidP="00520049">
            <w:pPr>
              <w:spacing w:after="0" w:line="276" w:lineRule="auto"/>
              <w:jc w:val="both"/>
              <w:rPr>
                <w:rFonts w:ascii="Arial" w:hAnsi="Arial" w:cs="Arial"/>
              </w:rPr>
            </w:pPr>
            <w:r w:rsidRPr="00BC2284">
              <w:rPr>
                <w:rFonts w:ascii="Arial" w:hAnsi="Arial" w:cs="Arial"/>
              </w:rPr>
              <w:t>improved yield stability and product quality</w:t>
            </w:r>
          </w:p>
        </w:tc>
        <w:tc>
          <w:tcPr>
            <w:tcW w:w="2065" w:type="dxa"/>
          </w:tcPr>
          <w:p w14:paraId="698B37F6" w14:textId="3E9BAA2D" w:rsidR="00B81BE4" w:rsidRPr="00BC2284" w:rsidRDefault="00794365"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EGSbAonH","properties":{"formattedCitation":"(Ponisio et al., 2015)","plainCitation":"(Ponisio et al., 2015)","noteIndex":0},"citationItems":[{"id":262,"uris":["http://zotero.org/users/local/Xtum4kXA/items/RDX6MHBC"],"itemData":{"id":262,"type":"article-journal","abstract":"Agriculture today places great strains on biodiversity, soils, water and the atmosphere, and these strains will be exacerbated if current trends in population growth, meat and energy consumption, and food waste continue. Thus, farming systems that are both highly productive and minimize environmental harms are critically needed. How organic agriculture may contribute to world food production has been subject to vigorous debate over the past decade. Here, we revisit this topic comparing organic and conventional yields with a new meta-dataset three times larger than previously used (115 studies containing more than 1000 observations) and a new hierarchical analytical framework that can better account for the heterogeneity and structure in the data. We find organic yields are only 19.2% (±3.7%) lower than conventional yields, a smaller yield gap than previous estimates. More importantly, we find entirely different effects of crop types and management practices on the yield gap compared with previous studies. For example, we found no significant differences in yields for leguminous versus non-leguminous crops, perennials versus annuals or developed versus developing countries. Instead, we found the novel result that two agricultural diversification practices, multi-cropping and crop rotations, substantially reduce the yield gap (to 9 ± 4% and 8 ± 5%, respectively) when the methods were applied in only organic systems. These promising results, based on robust analysis of a larger meta-dataset, suggest that appropriate investment in agroecological research to improve organic management systems could greatly reduce or eliminate the yield gap for some crops or regions.","container-title":"Proceedings of the Royal Society B: Biological Sciences","DOI":"10.1098/rspb.2014.1396","ISSN":"0962-8452, 1471-2954","issue":"1799","journalAbbreviation":"Proc. R. Soc. B.","language":"en","page":"20141396","source":"DOI.org (Crossref)","title":"Diversification practices reduce organic to conventional yield gap","volume":"282","author":[{"family":"Ponisio","given":"Lauren C."},{"family":"M'Gonigle","given":"Leithen K."},{"family":"Mace","given":"Kevi C."},{"family":"Palomino","given":"Jenny"},{"family":"De Valpine","given":"Perry"},{"family":"Kremen","given":"Claire"}],"issued":{"date-parts":[["2015",1,22]]}}}],"schema":"https://github.com/citation-style-language/schema/raw/master/csl-citation.json"} </w:instrText>
            </w:r>
            <w:r w:rsidRPr="00BC2284">
              <w:rPr>
                <w:rFonts w:ascii="Arial" w:hAnsi="Arial" w:cs="Arial"/>
              </w:rPr>
              <w:fldChar w:fldCharType="separate"/>
            </w:r>
            <w:r w:rsidRPr="00BC2284">
              <w:rPr>
                <w:rFonts w:ascii="Arial" w:hAnsi="Arial" w:cs="Arial"/>
              </w:rPr>
              <w:t>(Ponisio et al., 2015)</w:t>
            </w:r>
            <w:r w:rsidRPr="00BC2284">
              <w:rPr>
                <w:rFonts w:ascii="Arial" w:hAnsi="Arial" w:cs="Arial"/>
              </w:rPr>
              <w:fldChar w:fldCharType="end"/>
            </w:r>
          </w:p>
        </w:tc>
      </w:tr>
      <w:tr w:rsidR="00B81BE4" w:rsidRPr="00BC2284" w14:paraId="6FC70A57" w14:textId="77777777" w:rsidTr="008063B4">
        <w:trPr>
          <w:trHeight w:val="821"/>
        </w:trPr>
        <w:tc>
          <w:tcPr>
            <w:tcW w:w="1641" w:type="dxa"/>
          </w:tcPr>
          <w:p w14:paraId="0D625F7B" w14:textId="77777777" w:rsidR="00B81BE4" w:rsidRPr="00BC2284" w:rsidRDefault="00B81BE4" w:rsidP="00520049">
            <w:pPr>
              <w:spacing w:after="0" w:line="276" w:lineRule="auto"/>
              <w:jc w:val="both"/>
              <w:rPr>
                <w:rFonts w:ascii="Arial" w:hAnsi="Arial" w:cs="Arial"/>
              </w:rPr>
            </w:pPr>
            <w:r w:rsidRPr="00BC2284">
              <w:rPr>
                <w:rFonts w:ascii="Arial" w:hAnsi="Arial" w:cs="Arial"/>
              </w:rPr>
              <w:t>Environmental Footprint</w:t>
            </w:r>
          </w:p>
        </w:tc>
        <w:tc>
          <w:tcPr>
            <w:tcW w:w="2380" w:type="dxa"/>
          </w:tcPr>
          <w:p w14:paraId="11F59E1F" w14:textId="77777777" w:rsidR="00B81BE4" w:rsidRPr="00BC2284" w:rsidRDefault="00B81BE4" w:rsidP="00520049">
            <w:pPr>
              <w:spacing w:after="0" w:line="276" w:lineRule="auto"/>
              <w:jc w:val="both"/>
              <w:rPr>
                <w:rFonts w:ascii="Arial" w:hAnsi="Arial" w:cs="Arial"/>
              </w:rPr>
            </w:pPr>
            <w:r w:rsidRPr="00BC2284">
              <w:rPr>
                <w:rFonts w:ascii="Arial" w:hAnsi="Arial" w:cs="Arial"/>
              </w:rPr>
              <w:t>No-till, residue retention</w:t>
            </w:r>
          </w:p>
        </w:tc>
        <w:tc>
          <w:tcPr>
            <w:tcW w:w="2951" w:type="dxa"/>
          </w:tcPr>
          <w:p w14:paraId="16BFB3BA" w14:textId="77777777" w:rsidR="00B81BE4" w:rsidRPr="00BC2284" w:rsidRDefault="00B81BE4" w:rsidP="00520049">
            <w:pPr>
              <w:spacing w:after="0" w:line="276" w:lineRule="auto"/>
              <w:jc w:val="both"/>
              <w:rPr>
                <w:rFonts w:ascii="Arial" w:hAnsi="Arial" w:cs="Arial"/>
              </w:rPr>
            </w:pPr>
            <w:bookmarkStart w:id="26" w:name="_Hlk201414040"/>
            <w:r w:rsidRPr="00BC2284">
              <w:rPr>
                <w:rFonts w:ascii="Arial" w:hAnsi="Arial" w:cs="Arial"/>
              </w:rPr>
              <w:t>Lower GHG emissions, Expansion carbon sequestration</w:t>
            </w:r>
            <w:bookmarkEnd w:id="26"/>
          </w:p>
        </w:tc>
        <w:tc>
          <w:tcPr>
            <w:tcW w:w="2065" w:type="dxa"/>
          </w:tcPr>
          <w:p w14:paraId="535E9D58" w14:textId="00B5DAA8" w:rsidR="00B81BE4" w:rsidRPr="00BC2284" w:rsidRDefault="00794365"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OMCSVihd","properties":{"formattedCitation":"(FAO, 2022)","plainCitation":"(FAO, 2022)","noteIndex":0},"citationItems":[{"id":253,"uris":["http://zotero.org/users/local/Xtum4kXA/items/HKXMZL2Q"],"itemData":{"id":253,"type":"report","title":"Conservation Agriculture","URL":"https://openknowledge.fao.org/server/api/core/bitstreams/024e17be-9fad-4556-be94-a8e2f229023d/content","author":[{"family":"FAO","given":"Food and Agriculture Organization of the United Nations"}],"issued":{"date-parts":[["2022"]]}}}],"schema":"https://github.com/citation-style-language/schema/raw/master/csl-citation.json"} </w:instrText>
            </w:r>
            <w:r w:rsidRPr="00BC2284">
              <w:rPr>
                <w:rFonts w:ascii="Arial" w:hAnsi="Arial" w:cs="Arial"/>
              </w:rPr>
              <w:fldChar w:fldCharType="separate"/>
            </w:r>
            <w:r w:rsidRPr="00BC2284">
              <w:rPr>
                <w:rFonts w:ascii="Arial" w:hAnsi="Arial" w:cs="Arial"/>
              </w:rPr>
              <w:t>(FAO, 2022)</w:t>
            </w:r>
            <w:r w:rsidRPr="00BC2284">
              <w:rPr>
                <w:rFonts w:ascii="Arial" w:hAnsi="Arial" w:cs="Arial"/>
              </w:rPr>
              <w:fldChar w:fldCharType="end"/>
            </w:r>
          </w:p>
        </w:tc>
      </w:tr>
      <w:tr w:rsidR="00B81BE4" w:rsidRPr="00BC2284" w14:paraId="70532A6A" w14:textId="77777777" w:rsidTr="008063B4">
        <w:trPr>
          <w:trHeight w:val="821"/>
        </w:trPr>
        <w:tc>
          <w:tcPr>
            <w:tcW w:w="1641" w:type="dxa"/>
          </w:tcPr>
          <w:p w14:paraId="41E48F7C" w14:textId="77777777" w:rsidR="00B81BE4" w:rsidRPr="00BC2284" w:rsidRDefault="00B81BE4" w:rsidP="00520049">
            <w:pPr>
              <w:spacing w:after="0" w:line="276" w:lineRule="auto"/>
              <w:jc w:val="both"/>
              <w:rPr>
                <w:rFonts w:ascii="Arial" w:hAnsi="Arial" w:cs="Arial"/>
              </w:rPr>
            </w:pPr>
            <w:r w:rsidRPr="00BC2284">
              <w:rPr>
                <w:rFonts w:ascii="Arial" w:hAnsi="Arial" w:cs="Arial"/>
              </w:rPr>
              <w:t>Human Health</w:t>
            </w:r>
          </w:p>
        </w:tc>
        <w:tc>
          <w:tcPr>
            <w:tcW w:w="2380" w:type="dxa"/>
          </w:tcPr>
          <w:p w14:paraId="786166D4" w14:textId="77777777" w:rsidR="00B81BE4" w:rsidRPr="00BC2284" w:rsidRDefault="00B81BE4" w:rsidP="00520049">
            <w:pPr>
              <w:spacing w:after="0" w:line="276" w:lineRule="auto"/>
              <w:jc w:val="both"/>
              <w:rPr>
                <w:rFonts w:ascii="Arial" w:hAnsi="Arial" w:cs="Arial"/>
              </w:rPr>
            </w:pPr>
            <w:r w:rsidRPr="00BC2284">
              <w:rPr>
                <w:rFonts w:ascii="Arial" w:hAnsi="Arial" w:cs="Arial"/>
              </w:rPr>
              <w:t>Reduction of the chemical usage, personal protective equipment (PPE) usage</w:t>
            </w:r>
          </w:p>
        </w:tc>
        <w:tc>
          <w:tcPr>
            <w:tcW w:w="2951" w:type="dxa"/>
          </w:tcPr>
          <w:p w14:paraId="4BB2CA9A" w14:textId="77777777" w:rsidR="00B81BE4" w:rsidRPr="00BC2284" w:rsidRDefault="00B81BE4" w:rsidP="00520049">
            <w:pPr>
              <w:spacing w:after="0" w:line="276" w:lineRule="auto"/>
              <w:jc w:val="both"/>
              <w:rPr>
                <w:rFonts w:ascii="Arial" w:hAnsi="Arial" w:cs="Arial"/>
              </w:rPr>
            </w:pPr>
            <w:r w:rsidRPr="00BC2284">
              <w:rPr>
                <w:rFonts w:ascii="Arial" w:hAnsi="Arial" w:cs="Arial"/>
              </w:rPr>
              <w:t>Lower food pesticide residues, Exposure of farmers toward pesticide is less</w:t>
            </w:r>
          </w:p>
        </w:tc>
        <w:tc>
          <w:tcPr>
            <w:tcW w:w="2065" w:type="dxa"/>
          </w:tcPr>
          <w:p w14:paraId="25134BE4" w14:textId="7DEBC656" w:rsidR="00B81BE4" w:rsidRPr="00BC2284" w:rsidRDefault="00794365" w:rsidP="00520049">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ho2AbBoC","properties":{"formattedCitation":"(Damalas &amp; Koutroubas, 2016)","plainCitation":"(Damalas &amp; Koutroubas, 2016)","noteIndex":0},"citationItems":[{"id":230,"uris":["http://zotero.org/users/local/Xtum4kXA/items/PW9YN5AM"],"itemData":{"id":230,"type":"article-journal","abstract":"Synthetic pesticides are extensively used in agriculture to control harmful pests and prevent crop yield losses or product damage. Because of high biological activity and, in certain cases, long persistence in the environment, pesticides may cause undesirable effects to human health and to the environment. Farmers are routinely exposed to high levels of pesticides, usually much greater than those of consumers. Farmers’ exposure mainly occurs during the preparation and application of the pesticide spray solutions and during the cleaning-up of spraying equipment. Farmers who mix, load, and spray pesticides can be exposed to these chemicals due to spills and splashes, direct spray contact as a result of faulty or missing protective equipment, or even drift. However, farmers can be also exposed to pesticides even when performing activities not directly related to pesticide use. Farmers who perform manual labor in areas treated with pesticides can face major exposure from direct spray, drift from neighboring fields, or by contact with pesticide residues on the crop or soil. This kind of exposure is often underestimated. The dermal and inhalation routes of entry are typically the most common routes of farmers’ exposure to pesticides. Dermal exposure during usual pesticide handling takes place in body areas that remain uncovered by protective clothing, such as the face and the hands. Farmers’ exposure to pesticides can be reduced through less use of pesticides and through the correct use of the appropriate type of personal protective equipment in all stages of pesticide handling.","container-title":"Toxics","DOI":"10.3390/toxics4010001","ISSN":"2305-6304","issue":"1","journalAbbreviation":"Toxics","language":"en","page":"1","source":"DOI.org (Crossref)","title":"Farmers’ Exposure to Pesticides: Toxicity Types and Ways of Prevention","title-short":"Farmers’ Exposure to Pesticides","volume":"4","author":[{"family":"Damalas","given":"Christos"},{"family":"Koutroubas","given":"Spyridon"}],"issued":{"date-parts":[["2016",1,8]]}}}],"schema":"https://github.com/citation-style-language/schema/raw/master/csl-citation.json"} </w:instrText>
            </w:r>
            <w:r w:rsidRPr="00BC2284">
              <w:rPr>
                <w:rFonts w:ascii="Arial" w:hAnsi="Arial" w:cs="Arial"/>
              </w:rPr>
              <w:fldChar w:fldCharType="separate"/>
            </w:r>
            <w:r w:rsidRPr="00BC2284">
              <w:rPr>
                <w:rFonts w:ascii="Arial" w:hAnsi="Arial" w:cs="Arial"/>
              </w:rPr>
              <w:t>(Damalas &amp; Koutroubas, 2016)</w:t>
            </w:r>
            <w:r w:rsidRPr="00BC2284">
              <w:rPr>
                <w:rFonts w:ascii="Arial" w:hAnsi="Arial" w:cs="Arial"/>
              </w:rPr>
              <w:fldChar w:fldCharType="end"/>
            </w:r>
          </w:p>
        </w:tc>
      </w:tr>
    </w:tbl>
    <w:p w14:paraId="30EBA3D4" w14:textId="5AD4D74D" w:rsidR="00785233" w:rsidRPr="00BC2284" w:rsidRDefault="004C492F" w:rsidP="00785233">
      <w:pPr>
        <w:spacing w:before="120" w:line="360" w:lineRule="auto"/>
        <w:jc w:val="both"/>
        <w:rPr>
          <w:rFonts w:ascii="Arial" w:hAnsi="Arial" w:cs="Arial"/>
        </w:rPr>
      </w:pPr>
      <w:r w:rsidRPr="00BC2284">
        <w:rPr>
          <w:rFonts w:ascii="Arial" w:hAnsi="Arial" w:cs="Arial"/>
        </w:rPr>
        <w:lastRenderedPageBreak/>
        <w:t>Crop rotation enhance</w:t>
      </w:r>
      <w:r w:rsidR="00156522" w:rsidRPr="00BC2284">
        <w:rPr>
          <w:rFonts w:ascii="Arial" w:hAnsi="Arial" w:cs="Arial"/>
        </w:rPr>
        <w:t>s</w:t>
      </w:r>
      <w:r w:rsidRPr="00BC2284">
        <w:rPr>
          <w:rFonts w:ascii="Arial" w:hAnsi="Arial" w:cs="Arial"/>
        </w:rPr>
        <w:t xml:space="preserve"> soil structure while minimizing soil erosion </w:t>
      </w:r>
      <w:r w:rsidR="00794365" w:rsidRPr="00BC2284">
        <w:rPr>
          <w:rFonts w:ascii="Arial" w:hAnsi="Arial" w:cs="Arial"/>
        </w:rPr>
        <w:fldChar w:fldCharType="begin"/>
      </w:r>
      <w:r w:rsidR="00794365" w:rsidRPr="00BC2284">
        <w:rPr>
          <w:rFonts w:ascii="Arial" w:hAnsi="Arial" w:cs="Arial"/>
        </w:rPr>
        <w:instrText xml:space="preserve"> ADDIN ZOTERO_ITEM CSL_CITATION {"citationID":"2eKh88Dm","properties":{"formattedCitation":"(Blanchy et al., 2023)","plainCitation":"(Blanchy et al., 2023)","noteIndex":0},"citationItems":[{"id":254,"uris":["http://zotero.org/users/local/Xtum4kXA/items/6B9P3UNV"],"itemData":{"id":254,"type":"article-journal","abstract":"Abstract. Adopting soil and crop management practices that conserve or enhance soil structure is critical for supporting the sustainable adaptation of agriculture to climate change, as it should help maintain agricultural production in the face of increasing drought or water excess without impairing environmental quality. In this paper, we evaluate the evidence for this assertion by synthesizing the results of 34 published meta-analyses of the effects of such practices on soil physical and hydraulic properties relevant for climate change adaptation in European agriculture. We also review an additional 127 meta-analyses that investigated synergies and trade-offs or help to explain the effects of soil and crop management in terms of the underlying processes and mechanisms. Finally, we identify how responses to alternative soil–crop management systems vary under contrasting agro-environmental conditions across Europe. This information may help practitioners and policymakers to draw context-specific conclusions concerning the efficacy of management practices as climate adaptation tools. Our synthesis demonstrates that organic soil amendments and the adoption of practices that maintain “continuous living cover” result in significant benefits for the water regulation function of soils, mostly arising from the additional carbon inputs to soil and the stimulation of biological processes. These effects are clearly related to improved soil aggregation and enhanced bio-porosity, both of which reduce surface runoff and increase infiltration. One potentially negative consequence of these systems is a reduction in soil water storage and groundwater recharge, which may be problematic in dry climates. Some important synergies are reductions in nitrate leaching to groundwater and greenhouse gas emissions for nonleguminous cover crop systems. The benefits of reducing tillage intensity appear much less clear-cut. Increases in soil bulk density due to traffic compaction are commonly reported. However, biological activity is enhanced under reduced tillage intensity, which should improve soil structure and infiltration capacity and reduce surface runoff and the losses of agro-chemicals to surface water. However, the evidence for these beneficial effects is inconclusive, while significant trade-offs include yield penalties and increases in greenhouse gas emissions and the risks of leaching of pesticides and nitrate. Our synthesis also highlights important knowledge gaps on the effects of management practices on root growth and transpiration. Thus, conclusions related to the impacts of management on the crop water supply and other water regulation functions are necessarily based on inferences derived from proxy variables. Based on these knowledge gaps, we outlined several key avenues for future research on this topic.","container-title":"SOIL","DOI":"10.5194/soil-9-1-2023","ISSN":"2199-398X","issue":"1","journalAbbreviation":"SOIL","language":"en","license":"https://creativecommons.org/licenses/by/4.0/","page":"1-20","source":"DOI.org (Crossref)","title":"Soil and crop management practices and the water regulation functions of soils: a qualitative synthesis of meta-analyses relevant to European agriculture","title-short":"Soil and crop management practices and the water regulation functions of soils","volume":"9","author":[{"family":"Blanchy","given":"Guillaume"},{"family":"Bragato","given":"Gilberto"},{"family":"Di Bene","given":"Claudia"},{"family":"Jarvis","given":"Nicholas"},{"family":"Larsbo","given":"Mats"},{"family":"Meurer","given":"Katharina"},{"family":"Garré","given":"Sarah"}],"issued":{"date-parts":[["2023",1,4]]}}}],"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rPr>
        <w:t>(Blanchy et al., 2023)</w:t>
      </w:r>
      <w:r w:rsidR="00794365" w:rsidRPr="00BC2284">
        <w:rPr>
          <w:rFonts w:ascii="Arial" w:hAnsi="Arial" w:cs="Arial"/>
        </w:rPr>
        <w:fldChar w:fldCharType="end"/>
      </w:r>
      <w:r w:rsidR="00794365" w:rsidRPr="00BC2284">
        <w:rPr>
          <w:rFonts w:ascii="Arial" w:hAnsi="Arial" w:cs="Arial"/>
        </w:rPr>
        <w:t xml:space="preserve">. </w:t>
      </w:r>
      <w:r w:rsidR="00734A01" w:rsidRPr="00BC2284">
        <w:rPr>
          <w:rFonts w:ascii="Arial" w:hAnsi="Arial" w:cs="Arial"/>
        </w:rPr>
        <w:t xml:space="preserve">It has been recently estimated that the application of GAPs owing to conservation tillage, integrated pest management, and effective irrigation can enhance the ecosystem services remarkably and assure or even upsurge the stability of yields </w:t>
      </w:r>
      <w:r w:rsidR="00794365" w:rsidRPr="00BC2284">
        <w:rPr>
          <w:rFonts w:ascii="Arial" w:hAnsi="Arial" w:cs="Arial"/>
        </w:rPr>
        <w:fldChar w:fldCharType="begin"/>
      </w:r>
      <w:r w:rsidR="00794365" w:rsidRPr="00BC2284">
        <w:rPr>
          <w:rFonts w:ascii="Arial" w:hAnsi="Arial" w:cs="Arial"/>
        </w:rPr>
        <w:instrText xml:space="preserve"> ADDIN ZOTERO_ITEM CSL_CITATION {"citationID":"Ck8fthce","properties":{"formattedCitation":"(FAO, 2022; Jat et al., 2019b)","plainCitation":"(FAO, 2022; Jat et al., 2019b)","noteIndex":0},"citationItems":[{"id":253,"uris":["http://zotero.org/users/local/Xtum4kXA/items/HKXMZL2Q"],"itemData":{"id":253,"type":"report","title":"Conservation Agriculture","URL":"https://openknowledge.fao.org/server/api/core/bitstreams/024e17be-9fad-4556-be94-a8e2f229023d/content","author":[{"family":"FAO","given":"Food and Agriculture Organization of the United Nations"}],"issued":{"date-parts":[["2022"]]}}},{"id":256,"uris":["http://zotero.org/users/local/Xtum4kXA/items/RW8BQFHV"],"itemData":{"id":256,"type":"article-journal","container-title":"CATENA","DOI":"10.1016/j.catena.2019.05.005","ISSN":"03418162","journalAbbreviation":"CATENA","language":"en","page":"104059","source":"DOI.org (Crossref)","title":"Climate Smart Agriculture practices improve soil organic carbon pools, biological properties and crop productivity in cereal-based systems of North-West India","volume":"181","author":[{"family":"Jat","given":"H.S."},{"family":"Datta","given":"Ashim"},{"family":"Choudhary","given":"Madhu"},{"family":"Sharma","given":"P.C."},{"family":"Yadav","given":"A.K."},{"family":"Choudhary","given":"Vishu"},{"family":"Gathala","given":"M.K."},{"family":"Jat","given":"M.L."},{"family":"McDonald","given":"A."}],"issued":{"date-parts":[["2019",10]]}}}],"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rPr>
        <w:t>(FAO, 2022; Jat et al., 2019)</w:t>
      </w:r>
      <w:r w:rsidR="00794365" w:rsidRPr="00BC2284">
        <w:rPr>
          <w:rFonts w:ascii="Arial" w:hAnsi="Arial" w:cs="Arial"/>
        </w:rPr>
        <w:fldChar w:fldCharType="end"/>
      </w:r>
      <w:r w:rsidR="00794365" w:rsidRPr="00BC2284">
        <w:rPr>
          <w:rFonts w:ascii="Arial" w:hAnsi="Arial" w:cs="Arial"/>
        </w:rPr>
        <w:t xml:space="preserve">. </w:t>
      </w:r>
      <w:r w:rsidRPr="00BC2284">
        <w:rPr>
          <w:rFonts w:ascii="Arial" w:hAnsi="Arial" w:cs="Arial"/>
        </w:rPr>
        <w:t xml:space="preserve">Diversified production and minimum pesticide use </w:t>
      </w:r>
      <w:r w:rsidR="00723736" w:rsidRPr="00BC2284">
        <w:rPr>
          <w:rFonts w:ascii="Arial" w:hAnsi="Arial" w:cs="Arial"/>
        </w:rPr>
        <w:t xml:space="preserve">also </w:t>
      </w:r>
      <w:r w:rsidRPr="00BC2284">
        <w:rPr>
          <w:rFonts w:ascii="Arial" w:hAnsi="Arial" w:cs="Arial"/>
        </w:rPr>
        <w:t>help to enhance on</w:t>
      </w:r>
      <w:r w:rsidR="00520049" w:rsidRPr="00BC2284">
        <w:rPr>
          <w:rFonts w:ascii="Arial" w:hAnsi="Arial" w:cs="Arial"/>
        </w:rPr>
        <w:t>-</w:t>
      </w:r>
      <w:r w:rsidRPr="00BC2284">
        <w:rPr>
          <w:rFonts w:ascii="Arial" w:hAnsi="Arial" w:cs="Arial"/>
        </w:rPr>
        <w:t>farm ecosystem services such as natural pest control</w:t>
      </w:r>
      <w:r w:rsidR="00723736" w:rsidRPr="00BC2284">
        <w:rPr>
          <w:rFonts w:ascii="Arial" w:hAnsi="Arial" w:cs="Arial"/>
        </w:rPr>
        <w:t xml:space="preserve"> </w:t>
      </w:r>
      <w:r w:rsidR="00794365" w:rsidRPr="00BC2284">
        <w:rPr>
          <w:rFonts w:ascii="Arial" w:hAnsi="Arial" w:cs="Arial"/>
        </w:rPr>
        <w:fldChar w:fldCharType="begin"/>
      </w:r>
      <w:r w:rsidR="00794365" w:rsidRPr="00BC2284">
        <w:rPr>
          <w:rFonts w:ascii="Arial" w:hAnsi="Arial" w:cs="Arial"/>
        </w:rPr>
        <w:instrText xml:space="preserve"> ADDIN ZOTERO_ITEM CSL_CITATION {"citationID":"YGyWedEm","properties":{"formattedCitation":"(Tamburini et al., 2020)","plainCitation":"(Tamburini et al., 2020)","noteIndex":0},"citationItems":[{"id":260,"uris":["http://zotero.org/users/local/Xtum4kXA/items/4GTJSMLK"],"itemData":{"id":260,"type":"article-journal","abstract":"Diversification practices benefit biodiversity, pollination, pest control, nutrient cycling, soil fertility, and water regulation.\n          , \n            Enhancing biodiversity in cropping systems is suggested to promote ecosystem services, thereby reducing dependency on agronomic inputs while maintaining high crop yields. We assess the impact of several diversification practices in cropping systems on above- and belowground biodiversity and ecosystem services by reviewing 98 meta-analyses and performing a second-order meta-analysis based on 5160 original studies comprising 41,946 comparisons between diversified and simplified practices. Overall, diversification enhances biodiversity, pollination, pest control, nutrient cycling, soil fertility, and water regulation without compromising crop yields. Practices targeting aboveground biodiversity boosted pest control and water regulation, while those targeting belowground biodiversity enhanced nutrient cycling, soil fertility, and water regulation. Most often, diversification practices resulted in win-win support of services and crop yields. Variability in responses and occurrence of trade-offs highlight the context dependency of outcomes. Widespread adoption of diversification practices shows promise to contribute to biodiversity conservation and food security from local to global scales.","container-title":"Science Advances","DOI":"10.1126/sciadv.aba1715","ISSN":"2375-2548","issue":"45","journalAbbreviation":"Sci. Adv.","language":"en","license":"https://creativecommons.org/licenses/by-nc/4.0/","page":"eaba1715","source":"DOI.org (Crossref)","title":"Agricultural diversification promotes multiple ecosystem services without compromising yield","volume":"6","author":[{"family":"Tamburini","given":"Giovanni"},{"family":"Bommarco","given":"Riccardo"},{"family":"Wanger","given":"Thomas Cherico"},{"family":"Kremen","given":"Claire"},{"family":"Van Der Heijden","given":"Marcel G. A."},{"family":"Liebman","given":"Matt"},{"family":"Hallin","given":"Sara"}],"issued":{"date-parts":[["2020",11,6]]}}}],"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rPr>
        <w:t>(Tamburini et al., 2020)</w:t>
      </w:r>
      <w:r w:rsidR="00794365" w:rsidRPr="00BC2284">
        <w:rPr>
          <w:rFonts w:ascii="Arial" w:hAnsi="Arial" w:cs="Arial"/>
        </w:rPr>
        <w:fldChar w:fldCharType="end"/>
      </w:r>
      <w:r w:rsidR="00794365" w:rsidRPr="00BC2284">
        <w:rPr>
          <w:rFonts w:ascii="Arial" w:hAnsi="Arial" w:cs="Arial"/>
        </w:rPr>
        <w:t xml:space="preserve">. </w:t>
      </w:r>
      <w:r w:rsidR="00734A01" w:rsidRPr="00BC2284">
        <w:rPr>
          <w:rFonts w:ascii="Arial" w:hAnsi="Arial" w:cs="Arial"/>
        </w:rPr>
        <w:t xml:space="preserve">In addition, the implementation of GAPs helps reduce greenhouse gas exposure as well as the use of agrochemical emissions, therefore, supporting climate resistance and the safety of the population </w:t>
      </w:r>
      <w:r w:rsidR="00794365" w:rsidRPr="00BC2284">
        <w:rPr>
          <w:rFonts w:ascii="Arial" w:hAnsi="Arial" w:cs="Arial"/>
        </w:rPr>
        <w:fldChar w:fldCharType="begin"/>
      </w:r>
      <w:r w:rsidR="00794365" w:rsidRPr="00BC2284">
        <w:rPr>
          <w:rFonts w:ascii="Arial" w:hAnsi="Arial" w:cs="Arial"/>
        </w:rPr>
        <w:instrText xml:space="preserve"> ADDIN ZOTERO_ITEM CSL_CITATION {"citationID":"wq5MGSMJ","properties":{"formattedCitation":"(Ponisio et al., 2015)","plainCitation":"(Ponisio et al., 2015)","noteIndex":0},"citationItems":[{"id":262,"uris":["http://zotero.org/users/local/Xtum4kXA/items/RDX6MHBC"],"itemData":{"id":262,"type":"article-journal","abstract":"Agriculture today places great strains on biodiversity, soils, water and the atmosphere, and these strains will be exacerbated if current trends in population growth, meat and energy consumption, and food waste continue. Thus, farming systems that are both highly productive and minimize environmental harms are critically needed. How organic agriculture may contribute to world food production has been subject to vigorous debate over the past decade. Here, we revisit this topic comparing organic and conventional yields with a new meta-dataset three times larger than previously used (115 studies containing more than 1000 observations) and a new hierarchical analytical framework that can better account for the heterogeneity and structure in the data. We find organic yields are only 19.2% (±3.7%) lower than conventional yields, a smaller yield gap than previous estimates. More importantly, we find entirely different effects of crop types and management practices on the yield gap compared with previous studies. For example, we found no significant differences in yields for leguminous versus non-leguminous crops, perennials versus annuals or developed versus developing countries. Instead, we found the novel result that two agricultural diversification practices, multi-cropping and crop rotations, substantially reduce the yield gap (to 9 ± 4% and 8 ± 5%, respectively) when the methods were applied in only organic systems. These promising results, based on robust analysis of a larger meta-dataset, suggest that appropriate investment in agroecological research to improve organic management systems could greatly reduce or eliminate the yield gap for some crops or regions.","container-title":"Proceedings of the Royal Society B: Biological Sciences","DOI":"10.1098/rspb.2014.1396","ISSN":"0962-8452, 1471-2954","issue":"1799","journalAbbreviation":"Proc. R. Soc. B.","language":"en","page":"20141396","source":"DOI.org (Crossref)","title":"Diversification practices reduce organic to conventional yield gap","volume":"282","author":[{"family":"Ponisio","given":"Lauren C."},{"family":"M'Gonigle","given":"Leithen K."},{"family":"Mace","given":"Kevi C."},{"family":"Palomino","given":"Jenny"},{"family":"De Valpine","given":"Perry"},{"family":"Kremen","given":"Claire"}],"issued":{"date-parts":[["2015",1,22]]}}}],"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rPr>
        <w:t>(Ponisio et al., 2015)</w:t>
      </w:r>
      <w:r w:rsidR="00794365" w:rsidRPr="00BC2284">
        <w:rPr>
          <w:rFonts w:ascii="Arial" w:hAnsi="Arial" w:cs="Arial"/>
        </w:rPr>
        <w:fldChar w:fldCharType="end"/>
      </w:r>
      <w:r w:rsidR="00794365" w:rsidRPr="00BC2284">
        <w:rPr>
          <w:rFonts w:ascii="Arial" w:hAnsi="Arial" w:cs="Arial"/>
        </w:rPr>
        <w:t xml:space="preserve">. </w:t>
      </w:r>
      <w:r w:rsidR="00867942" w:rsidRPr="00BC2284">
        <w:rPr>
          <w:rFonts w:ascii="Arial" w:hAnsi="Arial" w:cs="Arial"/>
        </w:rPr>
        <w:t xml:space="preserve">Proper maintenance of </w:t>
      </w:r>
      <w:r w:rsidR="00520049" w:rsidRPr="00BC2284">
        <w:rPr>
          <w:rFonts w:ascii="Arial" w:hAnsi="Arial" w:cs="Arial"/>
        </w:rPr>
        <w:t>p</w:t>
      </w:r>
      <w:r w:rsidR="00867942" w:rsidRPr="00BC2284">
        <w:rPr>
          <w:rFonts w:ascii="Arial" w:hAnsi="Arial" w:cs="Arial"/>
        </w:rPr>
        <w:t>re</w:t>
      </w:r>
      <w:r w:rsidR="00520049" w:rsidRPr="00BC2284">
        <w:rPr>
          <w:rFonts w:ascii="Arial" w:hAnsi="Arial" w:cs="Arial"/>
        </w:rPr>
        <w:t>-</w:t>
      </w:r>
      <w:r w:rsidR="00867942" w:rsidRPr="00BC2284">
        <w:rPr>
          <w:rFonts w:ascii="Arial" w:hAnsi="Arial" w:cs="Arial"/>
        </w:rPr>
        <w:t>harvest intervals</w:t>
      </w:r>
      <w:r w:rsidR="00156522" w:rsidRPr="00BC2284">
        <w:rPr>
          <w:rFonts w:ascii="Arial" w:hAnsi="Arial" w:cs="Arial"/>
        </w:rPr>
        <w:t xml:space="preserve"> and use of personal protective equipment is</w:t>
      </w:r>
      <w:r w:rsidR="00867942" w:rsidRPr="00BC2284">
        <w:rPr>
          <w:rFonts w:ascii="Arial" w:hAnsi="Arial" w:cs="Arial"/>
        </w:rPr>
        <w:t xml:space="preserve"> requisite for GAPs</w:t>
      </w:r>
      <w:r w:rsidR="00156522" w:rsidRPr="00BC2284">
        <w:rPr>
          <w:rFonts w:ascii="Arial" w:hAnsi="Arial" w:cs="Arial"/>
        </w:rPr>
        <w:t xml:space="preserve">, as it </w:t>
      </w:r>
      <w:r w:rsidR="00EA096A" w:rsidRPr="00BC2284">
        <w:rPr>
          <w:rFonts w:ascii="Arial" w:hAnsi="Arial" w:cs="Arial"/>
        </w:rPr>
        <w:t>protect</w:t>
      </w:r>
      <w:r w:rsidR="00156522" w:rsidRPr="00BC2284">
        <w:rPr>
          <w:rFonts w:ascii="Arial" w:hAnsi="Arial" w:cs="Arial"/>
        </w:rPr>
        <w:t>s</w:t>
      </w:r>
      <w:r w:rsidR="00EA096A" w:rsidRPr="00BC2284">
        <w:rPr>
          <w:rFonts w:ascii="Arial" w:hAnsi="Arial" w:cs="Arial"/>
        </w:rPr>
        <w:t xml:space="preserve"> human health </w:t>
      </w:r>
      <w:r w:rsidR="00156522" w:rsidRPr="00BC2284">
        <w:rPr>
          <w:rFonts w:ascii="Arial" w:hAnsi="Arial" w:cs="Arial"/>
        </w:rPr>
        <w:t>by</w:t>
      </w:r>
      <w:r w:rsidR="00EA096A" w:rsidRPr="00BC2284">
        <w:rPr>
          <w:rFonts w:ascii="Arial" w:hAnsi="Arial" w:cs="Arial"/>
        </w:rPr>
        <w:t xml:space="preserve"> reduc</w:t>
      </w:r>
      <w:r w:rsidR="00520049" w:rsidRPr="00BC2284">
        <w:rPr>
          <w:rFonts w:ascii="Arial" w:hAnsi="Arial" w:cs="Arial"/>
        </w:rPr>
        <w:t>ing</w:t>
      </w:r>
      <w:r w:rsidR="00156522" w:rsidRPr="00BC2284">
        <w:rPr>
          <w:rFonts w:ascii="Arial" w:hAnsi="Arial" w:cs="Arial"/>
        </w:rPr>
        <w:t xml:space="preserve"> chemical exposure </w:t>
      </w:r>
      <w:r w:rsidR="00794365" w:rsidRPr="00BC2284">
        <w:rPr>
          <w:rFonts w:ascii="Arial" w:hAnsi="Arial" w:cs="Arial"/>
        </w:rPr>
        <w:fldChar w:fldCharType="begin"/>
      </w:r>
      <w:r w:rsidR="00794365" w:rsidRPr="00BC2284">
        <w:rPr>
          <w:rFonts w:ascii="Arial" w:hAnsi="Arial" w:cs="Arial"/>
        </w:rPr>
        <w:instrText xml:space="preserve"> ADDIN ZOTERO_ITEM CSL_CITATION {"citationID":"IWNjg0hH","properties":{"formattedCitation":"(Damalas &amp; Koutroubas, 2016)","plainCitation":"(Damalas &amp; Koutroubas, 2016)","noteIndex":0},"citationItems":[{"id":230,"uris":["http://zotero.org/users/local/Xtum4kXA/items/PW9YN5AM"],"itemData":{"id":230,"type":"article-journal","abstract":"Synthetic pesticides are extensively used in agriculture to control harmful pests and prevent crop yield losses or product damage. Because of high biological activity and, in certain cases, long persistence in the environment, pesticides may cause undesirable effects to human health and to the environment. Farmers are routinely exposed to high levels of pesticides, usually much greater than those of consumers. Farmers’ exposure mainly occurs during the preparation and application of the pesticide spray solutions and during the cleaning-up of spraying equipment. Farmers who mix, load, and spray pesticides can be exposed to these chemicals due to spills and splashes, direct spray contact as a result of faulty or missing protective equipment, or even drift. However, farmers can be also exposed to pesticides even when performing activities not directly related to pesticide use. Farmers who perform manual labor in areas treated with pesticides can face major exposure from direct spray, drift from neighboring fields, or by contact with pesticide residues on the crop or soil. This kind of exposure is often underestimated. The dermal and inhalation routes of entry are typically the most common routes of farmers’ exposure to pesticides. Dermal exposure during usual pesticide handling takes place in body areas that remain uncovered by protective clothing, such as the face and the hands. Farmers’ exposure to pesticides can be reduced through less use of pesticides and through the correct use of the appropriate type of personal protective equipment in all stages of pesticide handling.","container-title":"Toxics","DOI":"10.3390/toxics4010001","ISSN":"2305-6304","issue":"1","journalAbbreviation":"Toxics","language":"en","page":"1","source":"DOI.org (Crossref)","title":"Farmers’ Exposure to Pesticides: Toxicity Types and Ways of Prevention","title-short":"Farmers’ Exposure to Pesticides","volume":"4","author":[{"family":"Damalas","given":"Christos"},{"family":"Koutroubas","given":"Spyridon"}],"issued":{"date-parts":[["2016",1,8]]}}}],"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rPr>
        <w:t>(Damalas &amp; Koutroubas, 2016)</w:t>
      </w:r>
      <w:r w:rsidR="00794365" w:rsidRPr="00BC2284">
        <w:rPr>
          <w:rFonts w:ascii="Arial" w:hAnsi="Arial" w:cs="Arial"/>
        </w:rPr>
        <w:fldChar w:fldCharType="end"/>
      </w:r>
      <w:r w:rsidR="00794365" w:rsidRPr="00BC2284">
        <w:rPr>
          <w:rFonts w:ascii="Arial" w:hAnsi="Arial" w:cs="Arial"/>
        </w:rPr>
        <w:t xml:space="preserve">. </w:t>
      </w:r>
      <w:r w:rsidR="00867942" w:rsidRPr="00BC2284">
        <w:rPr>
          <w:rFonts w:ascii="Arial" w:hAnsi="Arial" w:cs="Arial"/>
        </w:rPr>
        <w:t xml:space="preserve">several studies focus </w:t>
      </w:r>
      <w:r w:rsidR="00520049" w:rsidRPr="00BC2284">
        <w:rPr>
          <w:rFonts w:ascii="Arial" w:hAnsi="Arial" w:cs="Arial"/>
        </w:rPr>
        <w:t xml:space="preserve">on </w:t>
      </w:r>
      <w:r w:rsidR="00867942" w:rsidRPr="00BC2284">
        <w:rPr>
          <w:rFonts w:ascii="Arial" w:hAnsi="Arial" w:cs="Arial"/>
        </w:rPr>
        <w:t>a lower percentage of farmers properly execut</w:t>
      </w:r>
      <w:r w:rsidR="00520049" w:rsidRPr="00BC2284">
        <w:rPr>
          <w:rFonts w:ascii="Arial" w:hAnsi="Arial" w:cs="Arial"/>
        </w:rPr>
        <w:t>ing</w:t>
      </w:r>
      <w:r w:rsidR="00867942" w:rsidRPr="00BC2284">
        <w:rPr>
          <w:rFonts w:ascii="Arial" w:hAnsi="Arial" w:cs="Arial"/>
        </w:rPr>
        <w:t xml:space="preserve"> this rule despite their higher awareness level on PHI</w:t>
      </w:r>
      <w:r w:rsidR="00794365" w:rsidRPr="00BC2284">
        <w:rPr>
          <w:rFonts w:ascii="Arial" w:hAnsi="Arial" w:cs="Arial"/>
        </w:rPr>
        <w:t xml:space="preserve">. </w:t>
      </w:r>
      <w:r w:rsidR="00EA096A" w:rsidRPr="00BC2284">
        <w:rPr>
          <w:rFonts w:ascii="Arial" w:hAnsi="Arial" w:cs="Arial"/>
        </w:rPr>
        <w:t xml:space="preserve">According to a </w:t>
      </w:r>
      <w:r w:rsidR="00794365" w:rsidRPr="00BC2284">
        <w:rPr>
          <w:rFonts w:ascii="Arial" w:hAnsi="Arial" w:cs="Arial"/>
        </w:rPr>
        <w:fldChar w:fldCharType="begin"/>
      </w:r>
      <w:r w:rsidR="00794365" w:rsidRPr="00BC2284">
        <w:rPr>
          <w:rFonts w:ascii="Arial" w:hAnsi="Arial" w:cs="Arial"/>
        </w:rPr>
        <w:instrText xml:space="preserve"> ADDIN ZOTERO_ITEM CSL_CITATION {"citationID":"1b5HK29r","properties":{"formattedCitation":"(Kamrujaman et al., 2023)","plainCitation":"(Kamrujaman et al., 2023)","noteIndex":0},"citationItems":[{"id":202,"uris":["http://zotero.org/users/local/Xtum4kXA/items/96SHP8JF"],"itemData":{"id":202,"type":"article-journal","abstract":"A study was conducted to determine the extent of pre-harvest interval practice (from here and later in PHI) after pesticide application by the brinjal farmers of Shajahanpur upazila in Bogura, Bangladesh. Data were collected from 210 brinjal farmers during October 2021 to April 2022 through personal interview and focus group discussions (FGDs). Descriptive statistics were used to analyze the data. The findings revealed that majority of the brinjal growers of the study area practiced PHI at the level of highly toxic (62%) in October, highly toxic in November (51.3), moderately toxic (83.5%) in December, moderately toxic (85.4%) in January, moderately toxic in February (74.5%), slightly toxic (51%) in March, and slightly toxic (62.9%) in April. Overall, the practice scenario of PHI by large portion of the brinjal farmers (97%) fell in unsafe categories whereas only 3% of them practiced PHI at a safe level. Survey responses indicated that extensive inaccurate pesticide usage, particularly inadequate PHI, endangers human health and the environment. It is suggested that Department of Agricultural Extension (DAE), other GOs, and NGOs should take necessary joint efforts to instruct brinjal farmers on pesticide residue management by putting approved PHI level into practice and observing prudent pesticide use with reference to safe brinjal production.","container-title":"Journal of Bangladesh Agricultural University","DOI":"10.5455/JBAU.164178","ISSN":"1810-3030","issue":"3","journalAbbreviation":"J Bangladesh Agril Univ","license":"http://www.scopemed.org/?page=license","page":"390","source":"DOI.org (Crossref)","title":"Pre-Harvest Interval Practice after Pesticide Application: A Survey on Brinjal Farmers in Bogura, Bangladesh","title-short":"Pre-Harvest Interval Practice after Pesticide Application","volume":"21","author":[{"family":"Kamrujaman","given":"Md"},{"family":"Sheheli","given":"Shonia"},{"family":"Rahman","given":"Md"},{"family":"Mithun","given":"Md"}],"issued":{"date-parts":[["2023"]]}}}],"schema":"https://github.com/citation-style-language/schema/raw/master/csl-citation.json"} </w:instrText>
      </w:r>
      <w:r w:rsidR="00794365" w:rsidRPr="00BC2284">
        <w:rPr>
          <w:rFonts w:ascii="Arial" w:hAnsi="Arial" w:cs="Arial"/>
        </w:rPr>
        <w:fldChar w:fldCharType="separate"/>
      </w:r>
      <w:r w:rsidR="00D86F38" w:rsidRPr="00BC2284">
        <w:rPr>
          <w:rFonts w:ascii="Arial" w:hAnsi="Arial" w:cs="Arial"/>
        </w:rPr>
        <w:t xml:space="preserve">Kamrujaman et al., </w:t>
      </w:r>
      <w:r w:rsidR="00F975D2" w:rsidRPr="00BC2284">
        <w:rPr>
          <w:rFonts w:ascii="Arial" w:hAnsi="Arial" w:cs="Arial"/>
        </w:rPr>
        <w:t>(</w:t>
      </w:r>
      <w:r w:rsidR="00D86F38" w:rsidRPr="00BC2284">
        <w:rPr>
          <w:rFonts w:ascii="Arial" w:hAnsi="Arial" w:cs="Arial"/>
        </w:rPr>
        <w:t>2023)</w:t>
      </w:r>
      <w:r w:rsidR="00794365" w:rsidRPr="00BC2284">
        <w:rPr>
          <w:rFonts w:ascii="Arial" w:hAnsi="Arial" w:cs="Arial"/>
        </w:rPr>
        <w:fldChar w:fldCharType="end"/>
      </w:r>
      <w:r w:rsidR="00EA096A" w:rsidRPr="00BC2284">
        <w:rPr>
          <w:rFonts w:ascii="Arial" w:hAnsi="Arial" w:cs="Arial"/>
        </w:rPr>
        <w:t xml:space="preserve">, </w:t>
      </w:r>
      <w:r w:rsidR="00520049" w:rsidRPr="00BC2284">
        <w:rPr>
          <w:rFonts w:ascii="Arial" w:hAnsi="Arial" w:cs="Arial"/>
        </w:rPr>
        <w:t>O</w:t>
      </w:r>
      <w:r w:rsidR="00EA096A" w:rsidRPr="00BC2284">
        <w:rPr>
          <w:rFonts w:ascii="Arial" w:hAnsi="Arial" w:cs="Arial"/>
        </w:rPr>
        <w:t xml:space="preserve">nly 3% GAP user farmers in </w:t>
      </w:r>
      <w:proofErr w:type="spellStart"/>
      <w:r w:rsidR="00EA096A" w:rsidRPr="00BC2284">
        <w:rPr>
          <w:rFonts w:ascii="Arial" w:hAnsi="Arial" w:cs="Arial"/>
        </w:rPr>
        <w:t>Bogura</w:t>
      </w:r>
      <w:proofErr w:type="spellEnd"/>
      <w:r w:rsidR="00EA096A" w:rsidRPr="00BC2284">
        <w:rPr>
          <w:rFonts w:ascii="Arial" w:hAnsi="Arial" w:cs="Arial"/>
        </w:rPr>
        <w:t xml:space="preserve"> are maintaining proper pre</w:t>
      </w:r>
      <w:r w:rsidR="00520049" w:rsidRPr="00BC2284">
        <w:rPr>
          <w:rFonts w:ascii="Arial" w:hAnsi="Arial" w:cs="Arial"/>
        </w:rPr>
        <w:t>-</w:t>
      </w:r>
      <w:r w:rsidR="00EA096A" w:rsidRPr="00BC2284">
        <w:rPr>
          <w:rFonts w:ascii="Arial" w:hAnsi="Arial" w:cs="Arial"/>
        </w:rPr>
        <w:t xml:space="preserve">harvest periods for eggplant cultivation. </w:t>
      </w:r>
      <w:bookmarkStart w:id="27" w:name="_Toc201699810"/>
    </w:p>
    <w:p w14:paraId="3C0D9461" w14:textId="5407238C" w:rsidR="00156522" w:rsidRPr="00BC2284" w:rsidRDefault="00235816" w:rsidP="00F82375">
      <w:pPr>
        <w:pStyle w:val="Heading4"/>
        <w:rPr>
          <w:rFonts w:ascii="Arial" w:hAnsi="Arial" w:cs="Arial"/>
          <w:sz w:val="22"/>
        </w:rPr>
      </w:pPr>
      <w:r w:rsidRPr="00BC2284">
        <w:rPr>
          <w:rFonts w:ascii="Arial" w:hAnsi="Arial" w:cs="Arial"/>
          <w:sz w:val="22"/>
        </w:rPr>
        <w:t>3.</w:t>
      </w:r>
      <w:r w:rsidR="000D4055" w:rsidRPr="00BC2284">
        <w:rPr>
          <w:rFonts w:ascii="Arial" w:hAnsi="Arial" w:cs="Arial"/>
          <w:sz w:val="22"/>
        </w:rPr>
        <w:t>9</w:t>
      </w:r>
      <w:r w:rsidRPr="00BC2284">
        <w:rPr>
          <w:rFonts w:ascii="Arial" w:hAnsi="Arial" w:cs="Arial"/>
          <w:sz w:val="22"/>
        </w:rPr>
        <w:t xml:space="preserve"> </w:t>
      </w:r>
      <w:r w:rsidR="00F82375" w:rsidRPr="00BC2284">
        <w:rPr>
          <w:rFonts w:ascii="Arial" w:hAnsi="Arial" w:cs="Arial"/>
          <w:sz w:val="22"/>
        </w:rPr>
        <w:t>Agro-environmental outcomes of GAP</w:t>
      </w:r>
      <w:r w:rsidR="00B81BE4" w:rsidRPr="00BC2284">
        <w:rPr>
          <w:rFonts w:ascii="Arial" w:hAnsi="Arial" w:cs="Arial"/>
          <w:sz w:val="22"/>
        </w:rPr>
        <w:t>s</w:t>
      </w:r>
      <w:r w:rsidR="00F82375" w:rsidRPr="00BC2284">
        <w:rPr>
          <w:rFonts w:ascii="Arial" w:hAnsi="Arial" w:cs="Arial"/>
          <w:sz w:val="22"/>
        </w:rPr>
        <w:t xml:space="preserve"> adoption</w:t>
      </w:r>
      <w:bookmarkEnd w:id="27"/>
    </w:p>
    <w:p w14:paraId="52F04E07" w14:textId="07A33011" w:rsidR="00520049" w:rsidRPr="00BC2284" w:rsidRDefault="00392819" w:rsidP="00F975D2">
      <w:pPr>
        <w:spacing w:line="360" w:lineRule="auto"/>
        <w:jc w:val="both"/>
        <w:rPr>
          <w:rFonts w:ascii="Arial" w:hAnsi="Arial" w:cs="Arial"/>
        </w:rPr>
      </w:pPr>
      <w:r w:rsidRPr="00BC2284">
        <w:rPr>
          <w:rFonts w:ascii="Arial" w:hAnsi="Arial" w:cs="Arial"/>
        </w:rPr>
        <w:t xml:space="preserve">According to </w:t>
      </w:r>
      <w:r w:rsidR="00794365" w:rsidRPr="00BC2284">
        <w:rPr>
          <w:rFonts w:ascii="Arial" w:hAnsi="Arial" w:cs="Arial"/>
        </w:rPr>
        <w:fldChar w:fldCharType="begin"/>
      </w:r>
      <w:r w:rsidR="00794365" w:rsidRPr="00BC2284">
        <w:rPr>
          <w:rFonts w:ascii="Arial" w:hAnsi="Arial" w:cs="Arial"/>
        </w:rPr>
        <w:instrText xml:space="preserve"> ADDIN ZOTERO_ITEM CSL_CITATION {"citationID":"4eS8JBLJ","properties":{"formattedCitation":"(Lechenet et al., 2017)","plainCitation":"(Lechenet et al., 2017)","noteIndex":0},"citationItems":[{"id":266,"uris":["http://zotero.org/users/local/Xtum4kXA/items/XE2F2A2E"],"itemData":{"id":266,"type":"article-journal","container-title":"Nature plants","ISSN":"2055-0278","issue":"3","journalAbbreviation":"Nature plants","note":"publisher: Nature Publishing Group","page":"1-6","title":"Reducing pesticide use while preserving crop productivity and profitability on arable farms","volume":"3","author":[{"family":"Lechenet","given":"Martin"},{"family":"Dessaint","given":"Fabrice"},{"family":"Py","given":"Guillaume"},{"family":"Makowski","given":"David"},{"family":"Munier-Jolain","given":"Nicolas"}],"issued":{"date-parts":[["2017"]]}}}],"schema":"https://github.com/citation-style-language/schema/raw/master/csl-citation.json"} </w:instrText>
      </w:r>
      <w:r w:rsidR="00794365" w:rsidRPr="00BC2284">
        <w:rPr>
          <w:rFonts w:ascii="Arial" w:hAnsi="Arial" w:cs="Arial"/>
        </w:rPr>
        <w:fldChar w:fldCharType="separate"/>
      </w:r>
      <w:proofErr w:type="spellStart"/>
      <w:r w:rsidR="00D86F38" w:rsidRPr="00BC2284">
        <w:rPr>
          <w:rFonts w:ascii="Arial" w:hAnsi="Arial" w:cs="Arial"/>
        </w:rPr>
        <w:t>Lechenet</w:t>
      </w:r>
      <w:proofErr w:type="spellEnd"/>
      <w:r w:rsidR="00D86F38" w:rsidRPr="00BC2284">
        <w:rPr>
          <w:rFonts w:ascii="Arial" w:hAnsi="Arial" w:cs="Arial"/>
        </w:rPr>
        <w:t xml:space="preserve"> et al. </w:t>
      </w:r>
      <w:r w:rsidR="00520049" w:rsidRPr="00BC2284">
        <w:rPr>
          <w:rFonts w:ascii="Arial" w:hAnsi="Arial" w:cs="Arial"/>
        </w:rPr>
        <w:t>(</w:t>
      </w:r>
      <w:r w:rsidR="00D86F38" w:rsidRPr="00BC2284">
        <w:rPr>
          <w:rFonts w:ascii="Arial" w:hAnsi="Arial" w:cs="Arial"/>
        </w:rPr>
        <w:t>2017)</w:t>
      </w:r>
      <w:r w:rsidR="00794365" w:rsidRPr="00BC2284">
        <w:rPr>
          <w:rFonts w:ascii="Arial" w:hAnsi="Arial" w:cs="Arial"/>
        </w:rPr>
        <w:fldChar w:fldCharType="end"/>
      </w:r>
      <w:r w:rsidR="00794365" w:rsidRPr="00BC2284">
        <w:rPr>
          <w:rFonts w:ascii="Arial" w:hAnsi="Arial" w:cs="Arial"/>
        </w:rPr>
        <w:t xml:space="preserve">, </w:t>
      </w:r>
      <w:r w:rsidR="0072793D" w:rsidRPr="00BC2284">
        <w:rPr>
          <w:rFonts w:ascii="Arial" w:hAnsi="Arial" w:cs="Arial"/>
        </w:rPr>
        <w:t xml:space="preserve">GAPs </w:t>
      </w:r>
      <w:r w:rsidRPr="00BC2284">
        <w:rPr>
          <w:rFonts w:ascii="Arial" w:hAnsi="Arial" w:cs="Arial"/>
        </w:rPr>
        <w:t>follow</w:t>
      </w:r>
      <w:r w:rsidR="00520049" w:rsidRPr="00BC2284">
        <w:rPr>
          <w:rFonts w:ascii="Arial" w:hAnsi="Arial" w:cs="Arial"/>
        </w:rPr>
        <w:t xml:space="preserve"> the</w:t>
      </w:r>
      <w:r w:rsidR="0072793D" w:rsidRPr="00BC2284">
        <w:rPr>
          <w:rFonts w:ascii="Arial" w:hAnsi="Arial" w:cs="Arial"/>
        </w:rPr>
        <w:t xml:space="preserve"> IPM strategy</w:t>
      </w:r>
      <w:r w:rsidR="00520049" w:rsidRPr="00BC2284">
        <w:rPr>
          <w:rFonts w:ascii="Arial" w:hAnsi="Arial" w:cs="Arial"/>
        </w:rPr>
        <w:t>,</w:t>
      </w:r>
      <w:r w:rsidR="0072793D" w:rsidRPr="00BC2284">
        <w:rPr>
          <w:rFonts w:ascii="Arial" w:hAnsi="Arial" w:cs="Arial"/>
        </w:rPr>
        <w:t xml:space="preserve"> which reduce</w:t>
      </w:r>
      <w:r w:rsidR="00520049" w:rsidRPr="00BC2284">
        <w:rPr>
          <w:rFonts w:ascii="Arial" w:hAnsi="Arial" w:cs="Arial"/>
        </w:rPr>
        <w:t>s</w:t>
      </w:r>
      <w:r w:rsidR="0072793D" w:rsidRPr="00BC2284">
        <w:rPr>
          <w:rFonts w:ascii="Arial" w:hAnsi="Arial" w:cs="Arial"/>
        </w:rPr>
        <w:t xml:space="preserve"> the pest pressure naturally at the same time minimiz</w:t>
      </w:r>
      <w:r w:rsidR="00520049" w:rsidRPr="00BC2284">
        <w:rPr>
          <w:rFonts w:ascii="Arial" w:hAnsi="Arial" w:cs="Arial"/>
        </w:rPr>
        <w:t>ing</w:t>
      </w:r>
      <w:r w:rsidR="0072793D" w:rsidRPr="00BC2284">
        <w:rPr>
          <w:rFonts w:ascii="Arial" w:hAnsi="Arial" w:cs="Arial"/>
        </w:rPr>
        <w:t xml:space="preserve"> </w:t>
      </w:r>
      <w:r w:rsidR="00520049" w:rsidRPr="00BC2284">
        <w:rPr>
          <w:rFonts w:ascii="Arial" w:hAnsi="Arial" w:cs="Arial"/>
        </w:rPr>
        <w:t>reliance</w:t>
      </w:r>
      <w:r w:rsidR="0072793D" w:rsidRPr="00BC2284">
        <w:rPr>
          <w:rFonts w:ascii="Arial" w:hAnsi="Arial" w:cs="Arial"/>
        </w:rPr>
        <w:t xml:space="preserve"> on chemical pesticide</w:t>
      </w:r>
      <w:r w:rsidR="00520049" w:rsidRPr="00BC2284">
        <w:rPr>
          <w:rFonts w:ascii="Arial" w:hAnsi="Arial" w:cs="Arial"/>
        </w:rPr>
        <w:t>s,</w:t>
      </w:r>
      <w:r w:rsidR="0072793D" w:rsidRPr="00BC2284">
        <w:rPr>
          <w:rFonts w:ascii="Arial" w:hAnsi="Arial" w:cs="Arial"/>
        </w:rPr>
        <w:t xml:space="preserve"> </w:t>
      </w:r>
      <w:r w:rsidRPr="00BC2284">
        <w:rPr>
          <w:rFonts w:ascii="Arial" w:hAnsi="Arial" w:cs="Arial"/>
        </w:rPr>
        <w:t>result</w:t>
      </w:r>
      <w:r w:rsidR="00520049" w:rsidRPr="00BC2284">
        <w:rPr>
          <w:rFonts w:ascii="Arial" w:hAnsi="Arial" w:cs="Arial"/>
        </w:rPr>
        <w:t>ing</w:t>
      </w:r>
      <w:r w:rsidRPr="00BC2284">
        <w:rPr>
          <w:rFonts w:ascii="Arial" w:hAnsi="Arial" w:cs="Arial"/>
        </w:rPr>
        <w:t xml:space="preserve"> in approximately 2% reduction of pesticide use. </w:t>
      </w:r>
      <w:r w:rsidR="0072793D" w:rsidRPr="00BC2284">
        <w:rPr>
          <w:rFonts w:ascii="Arial" w:hAnsi="Arial" w:cs="Arial"/>
        </w:rPr>
        <w:t>Minimum tillage</w:t>
      </w:r>
      <w:r w:rsidRPr="00BC2284">
        <w:rPr>
          <w:rFonts w:ascii="Arial" w:hAnsi="Arial" w:cs="Arial"/>
        </w:rPr>
        <w:t>, c</w:t>
      </w:r>
      <w:r w:rsidR="0072793D" w:rsidRPr="00BC2284">
        <w:rPr>
          <w:rFonts w:ascii="Arial" w:hAnsi="Arial" w:cs="Arial"/>
        </w:rPr>
        <w:t>over cropping</w:t>
      </w:r>
      <w:r w:rsidR="00520049" w:rsidRPr="00BC2284">
        <w:rPr>
          <w:rFonts w:ascii="Arial" w:hAnsi="Arial" w:cs="Arial"/>
        </w:rPr>
        <w:t>,</w:t>
      </w:r>
      <w:r w:rsidR="0072793D" w:rsidRPr="00BC2284">
        <w:rPr>
          <w:rFonts w:ascii="Arial" w:hAnsi="Arial" w:cs="Arial"/>
        </w:rPr>
        <w:t xml:space="preserve"> and amendment of soil </w:t>
      </w:r>
      <w:r w:rsidRPr="00BC2284">
        <w:rPr>
          <w:rFonts w:ascii="Arial" w:hAnsi="Arial" w:cs="Arial"/>
        </w:rPr>
        <w:t xml:space="preserve">support the growth of </w:t>
      </w:r>
      <w:r w:rsidR="00520049" w:rsidRPr="00BC2284">
        <w:rPr>
          <w:rFonts w:ascii="Arial" w:hAnsi="Arial" w:cs="Arial"/>
        </w:rPr>
        <w:t xml:space="preserve">a </w:t>
      </w:r>
      <w:r w:rsidRPr="00BC2284">
        <w:rPr>
          <w:rFonts w:ascii="Arial" w:hAnsi="Arial" w:cs="Arial"/>
        </w:rPr>
        <w:t xml:space="preserve">diversified microbial community that </w:t>
      </w:r>
      <w:r w:rsidR="00520049" w:rsidRPr="00BC2284">
        <w:rPr>
          <w:rFonts w:ascii="Arial" w:hAnsi="Arial" w:cs="Arial"/>
        </w:rPr>
        <w:t>is</w:t>
      </w:r>
      <w:r w:rsidRPr="00BC2284">
        <w:rPr>
          <w:rFonts w:ascii="Arial" w:hAnsi="Arial" w:cs="Arial"/>
        </w:rPr>
        <w:t xml:space="preserve"> essential for nutrient cycling. These practices increase soil biomass approximately 27% and soil aggregate stability 28%</w:t>
      </w:r>
      <w:r w:rsidR="00811056" w:rsidRPr="00BC2284">
        <w:rPr>
          <w:rFonts w:ascii="Arial" w:hAnsi="Arial" w:cs="Arial"/>
        </w:rPr>
        <w:t xml:space="preserve"> </w:t>
      </w:r>
      <w:r w:rsidR="00520049" w:rsidRPr="00BC2284">
        <w:rPr>
          <w:rFonts w:ascii="Arial" w:hAnsi="Arial" w:cs="Arial"/>
        </w:rPr>
        <w:t>to</w:t>
      </w:r>
      <w:r w:rsidR="00811056" w:rsidRPr="00BC2284">
        <w:rPr>
          <w:rFonts w:ascii="Arial" w:hAnsi="Arial" w:cs="Arial"/>
        </w:rPr>
        <w:t xml:space="preserve"> conventional farming</w:t>
      </w:r>
      <w:r w:rsidR="00520049" w:rsidRPr="00BC2284">
        <w:rPr>
          <w:rFonts w:ascii="Arial" w:hAnsi="Arial" w:cs="Arial"/>
        </w:rPr>
        <w:t>,</w:t>
      </w:r>
      <w:r w:rsidRPr="00BC2284">
        <w:rPr>
          <w:rFonts w:ascii="Arial" w:hAnsi="Arial" w:cs="Arial"/>
        </w:rPr>
        <w:t xml:space="preserve"> which protect</w:t>
      </w:r>
      <w:r w:rsidR="00520049" w:rsidRPr="00BC2284">
        <w:rPr>
          <w:rFonts w:ascii="Arial" w:hAnsi="Arial" w:cs="Arial"/>
        </w:rPr>
        <w:t>s</w:t>
      </w:r>
      <w:r w:rsidRPr="00BC2284">
        <w:rPr>
          <w:rFonts w:ascii="Arial" w:hAnsi="Arial" w:cs="Arial"/>
        </w:rPr>
        <w:t xml:space="preserve"> soil erosion and improve</w:t>
      </w:r>
      <w:r w:rsidR="00520049" w:rsidRPr="00BC2284">
        <w:rPr>
          <w:rFonts w:ascii="Arial" w:hAnsi="Arial" w:cs="Arial"/>
        </w:rPr>
        <w:t>s</w:t>
      </w:r>
      <w:r w:rsidRPr="00BC2284">
        <w:rPr>
          <w:rFonts w:ascii="Arial" w:hAnsi="Arial" w:cs="Arial"/>
        </w:rPr>
        <w:t xml:space="preserve"> water</w:t>
      </w:r>
    </w:p>
    <w:p w14:paraId="09292CA4" w14:textId="1A77C29C" w:rsidR="00F82375" w:rsidRPr="00BC2284" w:rsidRDefault="008819C4" w:rsidP="00F975D2">
      <w:pPr>
        <w:spacing w:line="360" w:lineRule="auto"/>
        <w:jc w:val="both"/>
        <w:rPr>
          <w:rFonts w:ascii="Arial" w:hAnsi="Arial" w:cs="Arial"/>
          <w:lang w:val="de-DE"/>
        </w:rPr>
      </w:pPr>
      <w:r w:rsidRPr="00BC2284">
        <w:rPr>
          <w:rFonts w:ascii="Arial" w:hAnsi="Arial" w:cs="Arial"/>
          <w:noProof/>
        </w:rPr>
        <w:drawing>
          <wp:anchor distT="0" distB="0" distL="114300" distR="114300" simplePos="0" relativeHeight="251702272" behindDoc="0" locked="0" layoutInCell="1" allowOverlap="1" wp14:anchorId="6B0235D7" wp14:editId="7F71AA9E">
            <wp:simplePos x="0" y="0"/>
            <wp:positionH relativeFrom="margin">
              <wp:align>right</wp:align>
            </wp:positionH>
            <wp:positionV relativeFrom="paragraph">
              <wp:posOffset>197734</wp:posOffset>
            </wp:positionV>
            <wp:extent cx="5685503" cy="2160639"/>
            <wp:effectExtent l="0" t="0" r="0" b="0"/>
            <wp:wrapTopAndBottom/>
            <wp:docPr id="1631658813" name="Chart 1">
              <a:extLst xmlns:a="http://schemas.openxmlformats.org/drawingml/2006/main">
                <a:ext uri="{FF2B5EF4-FFF2-40B4-BE49-F238E27FC236}">
                  <a16:creationId xmlns:a16="http://schemas.microsoft.com/office/drawing/2014/main" id="{DE1ECE48-E917-88AA-5D46-84C882D669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392819" w:rsidRPr="00BC2284">
        <w:rPr>
          <w:rFonts w:ascii="Arial" w:hAnsi="Arial" w:cs="Arial"/>
        </w:rPr>
        <w:t xml:space="preserve"> </w:t>
      </w:r>
      <w:r w:rsidR="00392819" w:rsidRPr="00BC2284">
        <w:rPr>
          <w:rFonts w:ascii="Arial" w:hAnsi="Arial" w:cs="Arial"/>
          <w:lang w:val="de-DE"/>
        </w:rPr>
        <w:t xml:space="preserve">infiltration rate </w:t>
      </w:r>
      <w:r w:rsidR="00794365" w:rsidRPr="00BC2284">
        <w:rPr>
          <w:rFonts w:ascii="Arial" w:hAnsi="Arial" w:cs="Arial"/>
        </w:rPr>
        <w:fldChar w:fldCharType="begin"/>
      </w:r>
      <w:r w:rsidR="00794365" w:rsidRPr="00BC2284">
        <w:rPr>
          <w:rFonts w:ascii="Arial" w:hAnsi="Arial" w:cs="Arial"/>
          <w:lang w:val="de-DE"/>
        </w:rPr>
        <w:instrText xml:space="preserve"> ADDIN ZOTERO_ITEM CSL_CITATION {"citationID":"y6IPixWe","properties":{"formattedCitation":"(Lechenet et al., 2017)","plainCitation":"(Lechenet et al., 2017)","noteIndex":0},"citationItems":[{"id":266,"uris":["http://zotero.org/users/local/Xtum4kXA/items/XE2F2A2E"],"itemData":{"id":266,"type":"article-journal","container-title":"Nature plants","ISSN":"2055-0278","issue":"3","journalAbbreviation":"Nature plants","note":"publisher: Nature Publishing Group","page":"1-6","title":"Reducing pesticide use while preserving crop productivity and profitability on arable farms","volume":"3","author":[{"family":"Lechenet","given":"Martin"},{"family":"Dessaint","given":"Fabrice"},{"family":"Py","given":"Guillaume"},{"family":"Makowski","given":"David"},{"family":"Munier-Jolain","given":"Nicolas"}],"issued":{"date-parts":[["2017"]]}}}],"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lang w:val="de-DE"/>
        </w:rPr>
        <w:t>(Lechenet et al., 2017)</w:t>
      </w:r>
      <w:r w:rsidR="00794365" w:rsidRPr="00BC2284">
        <w:rPr>
          <w:rFonts w:ascii="Arial" w:hAnsi="Arial" w:cs="Arial"/>
        </w:rPr>
        <w:fldChar w:fldCharType="end"/>
      </w:r>
      <w:r w:rsidR="00794365" w:rsidRPr="00BC2284">
        <w:rPr>
          <w:rFonts w:ascii="Arial" w:hAnsi="Arial" w:cs="Arial"/>
          <w:lang w:val="de-DE"/>
        </w:rPr>
        <w:t>.</w:t>
      </w:r>
    </w:p>
    <w:p w14:paraId="40093D5A" w14:textId="741207D1" w:rsidR="00F975D2" w:rsidRPr="00BC2284" w:rsidRDefault="00F975D2" w:rsidP="001D2E7C">
      <w:pPr>
        <w:pStyle w:val="Caption"/>
        <w:jc w:val="center"/>
        <w:rPr>
          <w:rFonts w:ascii="Arial" w:hAnsi="Arial" w:cs="Arial"/>
          <w:b/>
          <w:bCs/>
          <w:i w:val="0"/>
          <w:iCs w:val="0"/>
          <w:color w:val="auto"/>
          <w:sz w:val="22"/>
          <w:szCs w:val="22"/>
        </w:rPr>
      </w:pPr>
      <w:bookmarkStart w:id="28" w:name="_Toc201528737"/>
      <w:r w:rsidRPr="00BC2284">
        <w:rPr>
          <w:rFonts w:ascii="Arial" w:hAnsi="Arial" w:cs="Arial"/>
          <w:b/>
          <w:bCs/>
          <w:i w:val="0"/>
          <w:iCs w:val="0"/>
          <w:color w:val="auto"/>
          <w:sz w:val="22"/>
          <w:szCs w:val="22"/>
        </w:rPr>
        <w:t>Fig</w:t>
      </w:r>
      <w:r w:rsidR="001D2E7C" w:rsidRPr="00BC2284">
        <w:rPr>
          <w:rFonts w:ascii="Arial" w:hAnsi="Arial" w:cs="Arial"/>
          <w:b/>
          <w:bCs/>
          <w:i w:val="0"/>
          <w:iCs w:val="0"/>
          <w:color w:val="auto"/>
          <w:sz w:val="22"/>
          <w:szCs w:val="22"/>
        </w:rPr>
        <w:t>.</w:t>
      </w:r>
      <w:r w:rsidRPr="00BC2284">
        <w:rPr>
          <w:rFonts w:ascii="Arial" w:hAnsi="Arial" w:cs="Arial"/>
          <w:b/>
          <w:bCs/>
          <w:i w:val="0"/>
          <w:iCs w:val="0"/>
          <w:color w:val="auto"/>
          <w:sz w:val="22"/>
          <w:szCs w:val="22"/>
        </w:rPr>
        <w:t xml:space="preserve"> </w:t>
      </w:r>
      <w:r w:rsidRPr="00BC2284">
        <w:rPr>
          <w:rFonts w:ascii="Arial" w:hAnsi="Arial" w:cs="Arial"/>
          <w:b/>
          <w:bCs/>
          <w:i w:val="0"/>
          <w:iCs w:val="0"/>
          <w:color w:val="auto"/>
          <w:sz w:val="22"/>
          <w:szCs w:val="22"/>
        </w:rPr>
        <w:fldChar w:fldCharType="begin"/>
      </w:r>
      <w:r w:rsidRPr="00BC2284">
        <w:rPr>
          <w:rFonts w:ascii="Arial" w:hAnsi="Arial" w:cs="Arial"/>
          <w:b/>
          <w:bCs/>
          <w:i w:val="0"/>
          <w:iCs w:val="0"/>
          <w:color w:val="auto"/>
          <w:sz w:val="22"/>
          <w:szCs w:val="22"/>
        </w:rPr>
        <w:instrText xml:space="preserve"> SEQ Figure \* ARABIC </w:instrText>
      </w:r>
      <w:r w:rsidRPr="00BC2284">
        <w:rPr>
          <w:rFonts w:ascii="Arial" w:hAnsi="Arial" w:cs="Arial"/>
          <w:b/>
          <w:bCs/>
          <w:i w:val="0"/>
          <w:iCs w:val="0"/>
          <w:color w:val="auto"/>
          <w:sz w:val="22"/>
          <w:szCs w:val="22"/>
        </w:rPr>
        <w:fldChar w:fldCharType="separate"/>
      </w:r>
      <w:r w:rsidRPr="00BC2284">
        <w:rPr>
          <w:rFonts w:ascii="Arial" w:hAnsi="Arial" w:cs="Arial"/>
          <w:b/>
          <w:bCs/>
          <w:i w:val="0"/>
          <w:iCs w:val="0"/>
          <w:noProof/>
          <w:color w:val="auto"/>
          <w:sz w:val="22"/>
          <w:szCs w:val="22"/>
        </w:rPr>
        <w:t>4</w:t>
      </w:r>
      <w:r w:rsidRPr="00BC2284">
        <w:rPr>
          <w:rFonts w:ascii="Arial" w:hAnsi="Arial" w:cs="Arial"/>
          <w:b/>
          <w:bCs/>
          <w:i w:val="0"/>
          <w:iCs w:val="0"/>
          <w:color w:val="auto"/>
          <w:sz w:val="22"/>
          <w:szCs w:val="22"/>
        </w:rPr>
        <w:fldChar w:fldCharType="end"/>
      </w:r>
      <w:r w:rsidRPr="00BC2284">
        <w:rPr>
          <w:rFonts w:ascii="Arial" w:hAnsi="Arial" w:cs="Arial"/>
          <w:b/>
          <w:bCs/>
          <w:i w:val="0"/>
          <w:iCs w:val="0"/>
          <w:color w:val="auto"/>
          <w:sz w:val="22"/>
          <w:szCs w:val="22"/>
        </w:rPr>
        <w:t>. Impact of GAPs on environmental sustainability</w:t>
      </w:r>
      <w:bookmarkEnd w:id="28"/>
      <w:r w:rsidR="00520049" w:rsidRPr="00BC2284">
        <w:rPr>
          <w:rFonts w:ascii="Arial" w:hAnsi="Arial" w:cs="Arial"/>
          <w:b/>
          <w:bCs/>
          <w:i w:val="0"/>
          <w:iCs w:val="0"/>
          <w:color w:val="auto"/>
          <w:sz w:val="22"/>
          <w:szCs w:val="22"/>
        </w:rPr>
        <w:t xml:space="preserve"> (</w:t>
      </w:r>
      <w:proofErr w:type="spellStart"/>
      <w:r w:rsidR="00520049" w:rsidRPr="00BC2284">
        <w:rPr>
          <w:rFonts w:ascii="Arial" w:hAnsi="Arial" w:cs="Arial"/>
          <w:b/>
          <w:bCs/>
          <w:i w:val="0"/>
          <w:iCs w:val="0"/>
          <w:color w:val="auto"/>
          <w:sz w:val="22"/>
          <w:szCs w:val="22"/>
        </w:rPr>
        <w:t>Lechenet</w:t>
      </w:r>
      <w:proofErr w:type="spellEnd"/>
      <w:r w:rsidR="00520049" w:rsidRPr="00BC2284">
        <w:rPr>
          <w:rFonts w:ascii="Arial" w:hAnsi="Arial" w:cs="Arial"/>
          <w:b/>
          <w:bCs/>
          <w:i w:val="0"/>
          <w:iCs w:val="0"/>
          <w:color w:val="auto"/>
          <w:sz w:val="22"/>
          <w:szCs w:val="22"/>
        </w:rPr>
        <w:t xml:space="preserve"> et al., 2017; Paul et al., 2019; Xing et al., 2024)</w:t>
      </w:r>
    </w:p>
    <w:p w14:paraId="7F705DB0" w14:textId="3F7AB6CB" w:rsidR="00785233" w:rsidRPr="00BC2284" w:rsidRDefault="00811056" w:rsidP="00DC49AC">
      <w:pPr>
        <w:spacing w:line="360" w:lineRule="auto"/>
        <w:jc w:val="both"/>
        <w:rPr>
          <w:rFonts w:ascii="Arial" w:hAnsi="Arial" w:cs="Arial"/>
        </w:rPr>
      </w:pPr>
      <w:r w:rsidRPr="00BC2284">
        <w:rPr>
          <w:rFonts w:ascii="Arial" w:hAnsi="Arial" w:cs="Arial"/>
        </w:rPr>
        <w:t>GAPs in</w:t>
      </w:r>
      <w:r w:rsidR="00654F1F" w:rsidRPr="00BC2284">
        <w:rPr>
          <w:rFonts w:ascii="Arial" w:hAnsi="Arial" w:cs="Arial"/>
        </w:rPr>
        <w:t>c</w:t>
      </w:r>
      <w:r w:rsidRPr="00BC2284">
        <w:rPr>
          <w:rFonts w:ascii="Arial" w:hAnsi="Arial" w:cs="Arial"/>
        </w:rPr>
        <w:t xml:space="preserve">rease water use efficiency (WUE) approximately 60% and species richness 34% than traditional farming by efficient irrigation management, soil water conservation techniques, diversified cropping system, and reduced pesticide use </w:t>
      </w:r>
      <w:r w:rsidR="00794365" w:rsidRPr="00BC2284">
        <w:rPr>
          <w:rFonts w:ascii="Arial" w:hAnsi="Arial" w:cs="Arial"/>
        </w:rPr>
        <w:fldChar w:fldCharType="begin"/>
      </w:r>
      <w:r w:rsidR="00794365" w:rsidRPr="00BC2284">
        <w:rPr>
          <w:rFonts w:ascii="Arial" w:hAnsi="Arial" w:cs="Arial"/>
        </w:rPr>
        <w:instrText xml:space="preserve"> ADDIN ZOTERO_ITEM CSL_CITATION {"citationID":"vat2MAL1","properties":{"formattedCitation":"(Xing et al., 2024)","plainCitation":"(Xing et al., 2024)","noteIndex":0},"citationItems":[{"id":267,"uris":["http://zotero.org/users/local/Xtum4kXA/items/KMWAXMMT"],"itemData":{"id":267,"type":"article-journal","container-title":"Frontiers in Sustainable Food Systems","ISSN":"2571-581X","journalAbbreviation":"Frontiers in Sustainable Food Systems","note":"publisher: Frontiers Media SA","page":"1494819","title":"Enhancing soil health and crop yields through water-fertilizer coupling technology","volume":"8","author":[{"family":"Xing","given":"Yingying"},{"family":"Zhang","given":"Xiangzhu"},{"family":"Wang","given":"Xiukang"}],"issued":{"date-parts":[["2024"]]}}}],"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rPr>
        <w:t>(Xing et al., 2024)</w:t>
      </w:r>
      <w:r w:rsidR="00794365" w:rsidRPr="00BC2284">
        <w:rPr>
          <w:rFonts w:ascii="Arial" w:hAnsi="Arial" w:cs="Arial"/>
        </w:rPr>
        <w:fldChar w:fldCharType="end"/>
      </w:r>
      <w:r w:rsidR="00794365" w:rsidRPr="00BC2284">
        <w:rPr>
          <w:rFonts w:ascii="Arial" w:hAnsi="Arial" w:cs="Arial"/>
        </w:rPr>
        <w:t xml:space="preserve">. </w:t>
      </w:r>
      <w:r w:rsidRPr="00BC2284">
        <w:rPr>
          <w:rFonts w:ascii="Arial" w:hAnsi="Arial" w:cs="Arial"/>
        </w:rPr>
        <w:t xml:space="preserve">GAPs increase soil </w:t>
      </w:r>
      <w:r w:rsidRPr="00BC2284">
        <w:rPr>
          <w:rFonts w:ascii="Arial" w:hAnsi="Arial" w:cs="Arial"/>
        </w:rPr>
        <w:lastRenderedPageBreak/>
        <w:t xml:space="preserve">organic carbon </w:t>
      </w:r>
      <w:r w:rsidR="00785233" w:rsidRPr="00BC2284">
        <w:rPr>
          <w:rFonts w:ascii="Arial" w:hAnsi="Arial" w:cs="Arial"/>
        </w:rPr>
        <w:t xml:space="preserve">by </w:t>
      </w:r>
      <w:r w:rsidRPr="00BC2284">
        <w:rPr>
          <w:rFonts w:ascii="Arial" w:hAnsi="Arial" w:cs="Arial"/>
        </w:rPr>
        <w:t>almost 7</w:t>
      </w:r>
      <w:r w:rsidR="00654F1F" w:rsidRPr="00BC2284">
        <w:rPr>
          <w:rFonts w:ascii="Arial" w:hAnsi="Arial" w:cs="Arial"/>
        </w:rPr>
        <w:t>%</w:t>
      </w:r>
      <w:r w:rsidRPr="00BC2284">
        <w:rPr>
          <w:rFonts w:ascii="Arial" w:hAnsi="Arial" w:cs="Arial"/>
        </w:rPr>
        <w:t xml:space="preserve"> by adopting soil </w:t>
      </w:r>
      <w:r w:rsidR="00654F1F" w:rsidRPr="00BC2284">
        <w:rPr>
          <w:rFonts w:ascii="Arial" w:hAnsi="Arial" w:cs="Arial"/>
        </w:rPr>
        <w:t xml:space="preserve">organic </w:t>
      </w:r>
      <w:r w:rsidRPr="00BC2284">
        <w:rPr>
          <w:rFonts w:ascii="Arial" w:hAnsi="Arial" w:cs="Arial"/>
        </w:rPr>
        <w:t>amendment practices and cover cro</w:t>
      </w:r>
      <w:r w:rsidR="00654F1F" w:rsidRPr="00BC2284">
        <w:rPr>
          <w:rFonts w:ascii="Arial" w:hAnsi="Arial" w:cs="Arial"/>
        </w:rPr>
        <w:t>p</w:t>
      </w:r>
      <w:r w:rsidRPr="00BC2284">
        <w:rPr>
          <w:rFonts w:ascii="Arial" w:hAnsi="Arial" w:cs="Arial"/>
        </w:rPr>
        <w:t>ping</w:t>
      </w:r>
      <w:r w:rsidR="00785233" w:rsidRPr="00BC2284">
        <w:rPr>
          <w:rFonts w:ascii="Arial" w:hAnsi="Arial" w:cs="Arial"/>
        </w:rPr>
        <w:t>,</w:t>
      </w:r>
      <w:r w:rsidR="00654F1F" w:rsidRPr="00BC2284">
        <w:rPr>
          <w:rFonts w:ascii="Arial" w:hAnsi="Arial" w:cs="Arial"/>
        </w:rPr>
        <w:t xml:space="preserve"> which contribute to build</w:t>
      </w:r>
      <w:r w:rsidR="00785233" w:rsidRPr="00BC2284">
        <w:rPr>
          <w:rFonts w:ascii="Arial" w:hAnsi="Arial" w:cs="Arial"/>
        </w:rPr>
        <w:t>ing</w:t>
      </w:r>
      <w:r w:rsidR="00654F1F" w:rsidRPr="00BC2284">
        <w:rPr>
          <w:rFonts w:ascii="Arial" w:hAnsi="Arial" w:cs="Arial"/>
        </w:rPr>
        <w:t xml:space="preserve"> up organic matter in the soil. About 31% reduction of nitrous oxide emission by adopting slow-release fertilizer and integrated nutrient management practices</w:t>
      </w:r>
      <w:r w:rsidR="00785233" w:rsidRPr="00BC2284">
        <w:rPr>
          <w:rFonts w:ascii="Arial" w:hAnsi="Arial" w:cs="Arial"/>
        </w:rPr>
        <w:t>,</w:t>
      </w:r>
      <w:r w:rsidR="00654F1F" w:rsidRPr="00BC2284">
        <w:rPr>
          <w:rFonts w:ascii="Arial" w:hAnsi="Arial" w:cs="Arial"/>
        </w:rPr>
        <w:t xml:space="preserve"> which is essential component of GAPs </w:t>
      </w:r>
      <w:r w:rsidR="00794365" w:rsidRPr="00BC2284">
        <w:rPr>
          <w:rFonts w:ascii="Arial" w:hAnsi="Arial" w:cs="Arial"/>
        </w:rPr>
        <w:fldChar w:fldCharType="begin"/>
      </w:r>
      <w:r w:rsidR="00794365" w:rsidRPr="00BC2284">
        <w:rPr>
          <w:rFonts w:ascii="Arial" w:hAnsi="Arial" w:cs="Arial"/>
        </w:rPr>
        <w:instrText xml:space="preserve"> ADDIN ZOTERO_ITEM CSL_CITATION {"citationID":"qwF6XEyT","properties":{"formattedCitation":"(Paul et al., 2019)","plainCitation":"(Paul et al., 2019)","noteIndex":0},"citationItems":[{"id":268,"uris":["http://zotero.org/users/local/Xtum4kXA/items/KY6D4RTB"],"itemData":{"id":268,"type":"article-journal","container-title":"New and Future Developments in Microbial Biotechnology and Bioengineering","journalAbbreviation":"New and Future Developments in Microbial Biotechnology and Bioengineering","note":"publisher: Elsevier","page":"319-339","title":"Tapping soil biodiversity for enhancing resource use efficiency","author":[{"family":"Paul","given":"Ranjan"},{"family":"Sahoo","given":"Sonalika"},{"family":"Ghosh","given":"Avijit"}],"issued":{"date-parts":[["2019"]]}}}],"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rPr>
        <w:t>(Paul et al., 2019)</w:t>
      </w:r>
      <w:r w:rsidR="00794365" w:rsidRPr="00BC2284">
        <w:rPr>
          <w:rFonts w:ascii="Arial" w:hAnsi="Arial" w:cs="Arial"/>
        </w:rPr>
        <w:fldChar w:fldCharType="end"/>
      </w:r>
      <w:r w:rsidR="00794365" w:rsidRPr="00BC2284">
        <w:rPr>
          <w:rFonts w:ascii="Arial" w:hAnsi="Arial" w:cs="Arial"/>
        </w:rPr>
        <w:t>.</w:t>
      </w:r>
      <w:bookmarkStart w:id="29" w:name="_Toc201699811"/>
    </w:p>
    <w:p w14:paraId="3842B33C" w14:textId="77777777" w:rsidR="00785233" w:rsidRPr="00BC2284" w:rsidRDefault="00785233" w:rsidP="000E6CB4">
      <w:pPr>
        <w:pStyle w:val="Heading4"/>
        <w:rPr>
          <w:rFonts w:ascii="Arial" w:hAnsi="Arial" w:cs="Arial"/>
          <w:sz w:val="22"/>
        </w:rPr>
      </w:pPr>
    </w:p>
    <w:p w14:paraId="3572F38B" w14:textId="14C72E2A" w:rsidR="000E6CB4" w:rsidRPr="00BC2284" w:rsidRDefault="000E6CB4" w:rsidP="000E6CB4">
      <w:pPr>
        <w:pStyle w:val="Heading4"/>
        <w:rPr>
          <w:rFonts w:ascii="Arial" w:hAnsi="Arial" w:cs="Arial"/>
          <w:sz w:val="22"/>
        </w:rPr>
      </w:pPr>
      <w:r w:rsidRPr="00BC2284">
        <w:rPr>
          <w:rFonts w:ascii="Arial" w:hAnsi="Arial" w:cs="Arial"/>
          <w:sz w:val="22"/>
        </w:rPr>
        <w:t>3.</w:t>
      </w:r>
      <w:r w:rsidR="000D4055" w:rsidRPr="00BC2284">
        <w:rPr>
          <w:rFonts w:ascii="Arial" w:hAnsi="Arial" w:cs="Arial"/>
          <w:sz w:val="22"/>
        </w:rPr>
        <w:t>10</w:t>
      </w:r>
      <w:r w:rsidRPr="00BC2284">
        <w:rPr>
          <w:rFonts w:ascii="Arial" w:hAnsi="Arial" w:cs="Arial"/>
          <w:sz w:val="22"/>
        </w:rPr>
        <w:t xml:space="preserve"> Effects of GAP</w:t>
      </w:r>
      <w:r w:rsidR="00B81BE4" w:rsidRPr="00BC2284">
        <w:rPr>
          <w:rFonts w:ascii="Arial" w:hAnsi="Arial" w:cs="Arial"/>
          <w:sz w:val="22"/>
        </w:rPr>
        <w:t>s</w:t>
      </w:r>
      <w:r w:rsidRPr="00BC2284">
        <w:rPr>
          <w:rFonts w:ascii="Arial" w:hAnsi="Arial" w:cs="Arial"/>
          <w:sz w:val="22"/>
        </w:rPr>
        <w:t xml:space="preserve"> on soil biodiversity</w:t>
      </w:r>
      <w:bookmarkStart w:id="30" w:name="_Hlk201363607"/>
      <w:bookmarkEnd w:id="29"/>
    </w:p>
    <w:p w14:paraId="401637D8" w14:textId="49E7E98F" w:rsidR="00A019E5" w:rsidRPr="00BC2284" w:rsidRDefault="00D50D73" w:rsidP="002223AB">
      <w:pPr>
        <w:spacing w:line="360" w:lineRule="auto"/>
        <w:jc w:val="both"/>
        <w:rPr>
          <w:rFonts w:ascii="Arial" w:hAnsi="Arial" w:cs="Arial"/>
        </w:rPr>
      </w:pPr>
      <w:r w:rsidRPr="00BC2284">
        <w:rPr>
          <w:rFonts w:ascii="Arial" w:hAnsi="Arial" w:cs="Arial"/>
          <w:noProof/>
        </w:rPr>
        <w:drawing>
          <wp:anchor distT="0" distB="0" distL="114300" distR="114300" simplePos="0" relativeHeight="251704320" behindDoc="0" locked="0" layoutInCell="1" allowOverlap="1" wp14:anchorId="651428DD" wp14:editId="3AF4A173">
            <wp:simplePos x="0" y="0"/>
            <wp:positionH relativeFrom="margin">
              <wp:posOffset>405130</wp:posOffset>
            </wp:positionH>
            <wp:positionV relativeFrom="paragraph">
              <wp:posOffset>667385</wp:posOffset>
            </wp:positionV>
            <wp:extent cx="4572000" cy="2743200"/>
            <wp:effectExtent l="0" t="0" r="0" b="0"/>
            <wp:wrapTopAndBottom/>
            <wp:docPr id="440871672" name="Chart 1">
              <a:extLst xmlns:a="http://schemas.openxmlformats.org/drawingml/2006/main">
                <a:ext uri="{FF2B5EF4-FFF2-40B4-BE49-F238E27FC236}">
                  <a16:creationId xmlns:a16="http://schemas.microsoft.com/office/drawing/2014/main" id="{D2B56387-F338-56A7-0771-1304031988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0E6CB4" w:rsidRPr="00BC2284">
        <w:rPr>
          <w:rFonts w:ascii="Arial" w:hAnsi="Arial" w:cs="Arial"/>
        </w:rPr>
        <w:t xml:space="preserve">A study conducted in </w:t>
      </w:r>
      <w:proofErr w:type="spellStart"/>
      <w:r w:rsidR="000E6CB4" w:rsidRPr="00BC2284">
        <w:rPr>
          <w:rFonts w:ascii="Arial" w:hAnsi="Arial" w:cs="Arial"/>
        </w:rPr>
        <w:t>Borovce</w:t>
      </w:r>
      <w:proofErr w:type="spellEnd"/>
      <w:r w:rsidR="000E6CB4" w:rsidRPr="00BC2284">
        <w:rPr>
          <w:rFonts w:ascii="Arial" w:hAnsi="Arial" w:cs="Arial"/>
        </w:rPr>
        <w:t xml:space="preserve">, Slovakia </w:t>
      </w:r>
      <w:r w:rsidR="00E81D8D" w:rsidRPr="00BC2284">
        <w:rPr>
          <w:rFonts w:ascii="Arial" w:hAnsi="Arial" w:cs="Arial"/>
        </w:rPr>
        <w:t xml:space="preserve">revealing that </w:t>
      </w:r>
      <w:r w:rsidR="000E6CB4" w:rsidRPr="00BC2284">
        <w:rPr>
          <w:rFonts w:ascii="Arial" w:hAnsi="Arial" w:cs="Arial"/>
        </w:rPr>
        <w:t xml:space="preserve">GAPs create </w:t>
      </w:r>
      <w:r w:rsidR="00485E6B" w:rsidRPr="00BC2284">
        <w:rPr>
          <w:rFonts w:ascii="Arial" w:hAnsi="Arial" w:cs="Arial"/>
        </w:rPr>
        <w:t xml:space="preserve">a </w:t>
      </w:r>
      <w:r w:rsidR="000E6CB4" w:rsidRPr="00BC2284">
        <w:rPr>
          <w:rFonts w:ascii="Arial" w:hAnsi="Arial" w:cs="Arial"/>
        </w:rPr>
        <w:t xml:space="preserve">valuable impact on soil biodiversity by improving </w:t>
      </w:r>
      <w:r w:rsidR="00E81D8D" w:rsidRPr="00BC2284">
        <w:rPr>
          <w:rFonts w:ascii="Arial" w:hAnsi="Arial" w:cs="Arial"/>
        </w:rPr>
        <w:t xml:space="preserve">the </w:t>
      </w:r>
      <w:r w:rsidR="000E6CB4" w:rsidRPr="00BC2284">
        <w:rPr>
          <w:rFonts w:ascii="Arial" w:hAnsi="Arial" w:cs="Arial"/>
        </w:rPr>
        <w:t>humus content of the soil</w:t>
      </w:r>
      <w:r w:rsidR="00485E6B" w:rsidRPr="00BC2284">
        <w:rPr>
          <w:rFonts w:ascii="Arial" w:hAnsi="Arial" w:cs="Arial"/>
        </w:rPr>
        <w:t xml:space="preserve"> </w:t>
      </w:r>
      <w:r w:rsidR="00794365" w:rsidRPr="00BC2284">
        <w:rPr>
          <w:rFonts w:ascii="Arial" w:hAnsi="Arial" w:cs="Arial"/>
        </w:rPr>
        <w:fldChar w:fldCharType="begin"/>
      </w:r>
      <w:r w:rsidR="00794365" w:rsidRPr="00BC2284">
        <w:rPr>
          <w:rFonts w:ascii="Arial" w:hAnsi="Arial" w:cs="Arial"/>
        </w:rPr>
        <w:instrText xml:space="preserve"> ADDIN ZOTERO_ITEM CSL_CITATION {"citationID":"38skk48w","properties":{"formattedCitation":"(Hou\\uc0\\u353{}kov\\uc0\\u225{} et al., 2021)","plainCitation":"(Houšková et al., 2021)","noteIndex":0},"citationItems":[{"id":269,"uris":["http://zotero.org/users/local/Xtum4kXA/items/46ZQML3L"],"itemData":{"id":269,"type":"article-journal","container-title":"Open Journal of Ecology","DOI":"10.4236/oje.2021.111007","ISSN":"2162-1985, 2162-1993","issue":"01","journalAbbreviation":"OJE","page":"75-85","source":"DOI.org (Crossref)","title":"Contribution of Good Agricultural Practices to Soil Biodiversity","volume":"11","author":[{"family":"Houšková","given":"Beata"},{"family":"Bušo","given":"Rastislav"},{"family":"Makovníková","given":"Jarmila"}],"issued":{"date-parts":[["2021"]]}}}],"schema":"https://github.com/citation-style-language/schema/raw/master/csl-citation.json"} </w:instrText>
      </w:r>
      <w:r w:rsidR="00794365" w:rsidRPr="00BC2284">
        <w:rPr>
          <w:rFonts w:ascii="Arial" w:hAnsi="Arial" w:cs="Arial"/>
        </w:rPr>
        <w:fldChar w:fldCharType="separate"/>
      </w:r>
      <w:r w:rsidR="00794365" w:rsidRPr="00BC2284">
        <w:rPr>
          <w:rFonts w:ascii="Arial" w:hAnsi="Arial" w:cs="Arial"/>
        </w:rPr>
        <w:t>(Houšková et al., 2021)</w:t>
      </w:r>
      <w:r w:rsidR="00794365" w:rsidRPr="00BC2284">
        <w:rPr>
          <w:rFonts w:ascii="Arial" w:hAnsi="Arial" w:cs="Arial"/>
        </w:rPr>
        <w:fldChar w:fldCharType="end"/>
      </w:r>
      <w:r w:rsidR="00794365" w:rsidRPr="00BC2284">
        <w:rPr>
          <w:rFonts w:ascii="Arial" w:hAnsi="Arial" w:cs="Arial"/>
        </w:rPr>
        <w:t>.</w:t>
      </w:r>
      <w:r w:rsidR="000E6CB4" w:rsidRPr="00BC2284">
        <w:rPr>
          <w:rFonts w:ascii="Arial" w:hAnsi="Arial" w:cs="Arial"/>
        </w:rPr>
        <w:t xml:space="preserve"> </w:t>
      </w:r>
    </w:p>
    <w:p w14:paraId="6753C318" w14:textId="2AA8B64F" w:rsidR="001D2E7C" w:rsidRPr="00BC2284" w:rsidRDefault="001D2E7C" w:rsidP="00785233">
      <w:pPr>
        <w:pStyle w:val="Caption"/>
        <w:spacing w:before="240"/>
        <w:jc w:val="center"/>
        <w:rPr>
          <w:rFonts w:ascii="Arial" w:hAnsi="Arial" w:cs="Arial"/>
          <w:b/>
          <w:bCs/>
          <w:i w:val="0"/>
          <w:iCs w:val="0"/>
          <w:noProof/>
          <w:color w:val="auto"/>
          <w:sz w:val="22"/>
          <w:szCs w:val="22"/>
        </w:rPr>
      </w:pPr>
      <w:bookmarkStart w:id="31" w:name="_Toc201528738"/>
      <w:r w:rsidRPr="00BC2284">
        <w:rPr>
          <w:rFonts w:ascii="Arial" w:hAnsi="Arial" w:cs="Arial"/>
          <w:b/>
          <w:bCs/>
          <w:i w:val="0"/>
          <w:iCs w:val="0"/>
          <w:color w:val="auto"/>
          <w:sz w:val="22"/>
          <w:szCs w:val="22"/>
        </w:rPr>
        <w:t xml:space="preserve">Fig. </w:t>
      </w:r>
      <w:r w:rsidRPr="00BC2284">
        <w:rPr>
          <w:rFonts w:ascii="Arial" w:hAnsi="Arial" w:cs="Arial"/>
          <w:b/>
          <w:bCs/>
          <w:i w:val="0"/>
          <w:iCs w:val="0"/>
          <w:color w:val="auto"/>
          <w:sz w:val="22"/>
          <w:szCs w:val="22"/>
        </w:rPr>
        <w:fldChar w:fldCharType="begin"/>
      </w:r>
      <w:r w:rsidRPr="00BC2284">
        <w:rPr>
          <w:rFonts w:ascii="Arial" w:hAnsi="Arial" w:cs="Arial"/>
          <w:b/>
          <w:bCs/>
          <w:i w:val="0"/>
          <w:iCs w:val="0"/>
          <w:color w:val="auto"/>
          <w:sz w:val="22"/>
          <w:szCs w:val="22"/>
        </w:rPr>
        <w:instrText xml:space="preserve"> SEQ Figure \* ARABIC </w:instrText>
      </w:r>
      <w:r w:rsidRPr="00BC2284">
        <w:rPr>
          <w:rFonts w:ascii="Arial" w:hAnsi="Arial" w:cs="Arial"/>
          <w:b/>
          <w:bCs/>
          <w:i w:val="0"/>
          <w:iCs w:val="0"/>
          <w:color w:val="auto"/>
          <w:sz w:val="22"/>
          <w:szCs w:val="22"/>
        </w:rPr>
        <w:fldChar w:fldCharType="separate"/>
      </w:r>
      <w:r w:rsidRPr="00BC2284">
        <w:rPr>
          <w:rFonts w:ascii="Arial" w:hAnsi="Arial" w:cs="Arial"/>
          <w:b/>
          <w:bCs/>
          <w:i w:val="0"/>
          <w:iCs w:val="0"/>
          <w:noProof/>
          <w:color w:val="auto"/>
          <w:sz w:val="22"/>
          <w:szCs w:val="22"/>
        </w:rPr>
        <w:t>5</w:t>
      </w:r>
      <w:r w:rsidRPr="00BC2284">
        <w:rPr>
          <w:rFonts w:ascii="Arial" w:hAnsi="Arial" w:cs="Arial"/>
          <w:b/>
          <w:bCs/>
          <w:i w:val="0"/>
          <w:iCs w:val="0"/>
          <w:color w:val="auto"/>
          <w:sz w:val="22"/>
          <w:szCs w:val="22"/>
        </w:rPr>
        <w:fldChar w:fldCharType="end"/>
      </w:r>
      <w:r w:rsidRPr="00BC2284">
        <w:rPr>
          <w:rFonts w:ascii="Arial" w:hAnsi="Arial" w:cs="Arial"/>
          <w:b/>
          <w:bCs/>
          <w:i w:val="0"/>
          <w:iCs w:val="0"/>
          <w:color w:val="auto"/>
          <w:sz w:val="22"/>
          <w:szCs w:val="22"/>
        </w:rPr>
        <w:t>. Effects of different GAPs on soil health</w:t>
      </w:r>
      <w:bookmarkEnd w:id="31"/>
      <w:r w:rsidR="00785233" w:rsidRPr="00BC2284">
        <w:rPr>
          <w:rFonts w:ascii="Arial" w:hAnsi="Arial" w:cs="Arial"/>
          <w:b/>
          <w:bCs/>
          <w:i w:val="0"/>
          <w:iCs w:val="0"/>
          <w:color w:val="auto"/>
          <w:sz w:val="22"/>
          <w:szCs w:val="22"/>
        </w:rPr>
        <w:t xml:space="preserve"> (</w:t>
      </w:r>
      <w:proofErr w:type="spellStart"/>
      <w:r w:rsidR="00785233" w:rsidRPr="00BC2284">
        <w:rPr>
          <w:rFonts w:ascii="Arial" w:hAnsi="Arial" w:cs="Arial"/>
          <w:b/>
          <w:bCs/>
          <w:i w:val="0"/>
          <w:iCs w:val="0"/>
          <w:color w:val="auto"/>
          <w:sz w:val="22"/>
          <w:szCs w:val="22"/>
        </w:rPr>
        <w:t>Houšková</w:t>
      </w:r>
      <w:proofErr w:type="spellEnd"/>
      <w:r w:rsidR="00785233" w:rsidRPr="00BC2284">
        <w:rPr>
          <w:rFonts w:ascii="Arial" w:hAnsi="Arial" w:cs="Arial"/>
          <w:b/>
          <w:bCs/>
          <w:i w:val="0"/>
          <w:iCs w:val="0"/>
          <w:color w:val="auto"/>
          <w:sz w:val="22"/>
          <w:szCs w:val="22"/>
        </w:rPr>
        <w:t xml:space="preserve"> et al., 2021)</w:t>
      </w:r>
    </w:p>
    <w:p w14:paraId="216B94A3" w14:textId="2481A531" w:rsidR="000E6CB4" w:rsidRPr="00BC2284" w:rsidRDefault="007F165E" w:rsidP="000D4055">
      <w:pPr>
        <w:spacing w:line="360" w:lineRule="auto"/>
        <w:jc w:val="both"/>
        <w:rPr>
          <w:rFonts w:ascii="Arial" w:hAnsi="Arial" w:cs="Arial"/>
        </w:rPr>
      </w:pPr>
      <w:r w:rsidRPr="00BC2284">
        <w:rPr>
          <w:rFonts w:ascii="Arial" w:hAnsi="Arial" w:cs="Arial"/>
        </w:rPr>
        <w:t xml:space="preserve">This can be </w:t>
      </w:r>
      <w:r w:rsidR="000E6CB4" w:rsidRPr="00BC2284">
        <w:rPr>
          <w:rFonts w:ascii="Arial" w:hAnsi="Arial" w:cs="Arial"/>
        </w:rPr>
        <w:t>credited with less soil disturbance, more retention of organic matter</w:t>
      </w:r>
      <w:r w:rsidR="00485E6B" w:rsidRPr="00BC2284">
        <w:rPr>
          <w:rFonts w:ascii="Arial" w:hAnsi="Arial" w:cs="Arial"/>
        </w:rPr>
        <w:t>,</w:t>
      </w:r>
      <w:r w:rsidR="000E6CB4" w:rsidRPr="00BC2284">
        <w:rPr>
          <w:rFonts w:ascii="Arial" w:hAnsi="Arial" w:cs="Arial"/>
        </w:rPr>
        <w:t xml:space="preserve"> as well as improvement of microbial activity.</w:t>
      </w:r>
      <w:r w:rsidR="00A019E5" w:rsidRPr="00BC2284">
        <w:rPr>
          <w:rFonts w:ascii="Arial" w:hAnsi="Arial" w:cs="Arial"/>
        </w:rPr>
        <w:t xml:space="preserve"> </w:t>
      </w:r>
      <w:r w:rsidR="000E6CB4" w:rsidRPr="00BC2284">
        <w:rPr>
          <w:rFonts w:ascii="Arial" w:hAnsi="Arial" w:cs="Arial"/>
        </w:rPr>
        <w:t xml:space="preserve">No-till and minimum tillage </w:t>
      </w:r>
      <w:r w:rsidR="00E81D8D" w:rsidRPr="00BC2284">
        <w:rPr>
          <w:rFonts w:ascii="Arial" w:hAnsi="Arial" w:cs="Arial"/>
        </w:rPr>
        <w:t xml:space="preserve">preserve </w:t>
      </w:r>
      <w:r w:rsidR="000E6CB4" w:rsidRPr="00BC2284">
        <w:rPr>
          <w:rFonts w:ascii="Arial" w:hAnsi="Arial" w:cs="Arial"/>
        </w:rPr>
        <w:t xml:space="preserve">soil structure and also </w:t>
      </w:r>
      <w:r w:rsidR="00E81D8D" w:rsidRPr="00BC2284">
        <w:rPr>
          <w:rFonts w:ascii="Arial" w:hAnsi="Arial" w:cs="Arial"/>
        </w:rPr>
        <w:t>encourage</w:t>
      </w:r>
      <w:r w:rsidR="00485E6B" w:rsidRPr="00BC2284">
        <w:rPr>
          <w:rFonts w:ascii="Arial" w:hAnsi="Arial" w:cs="Arial"/>
        </w:rPr>
        <w:t xml:space="preserve"> </w:t>
      </w:r>
      <w:r w:rsidR="000E6CB4" w:rsidRPr="00BC2284">
        <w:rPr>
          <w:rFonts w:ascii="Arial" w:hAnsi="Arial" w:cs="Arial"/>
        </w:rPr>
        <w:t>the build-up of organic residues on the surface, which conditions are conducive to the existence of microbial groups, earthworms</w:t>
      </w:r>
      <w:r w:rsidR="00485E6B" w:rsidRPr="00BC2284">
        <w:rPr>
          <w:rFonts w:ascii="Arial" w:hAnsi="Arial" w:cs="Arial"/>
        </w:rPr>
        <w:t>,</w:t>
      </w:r>
      <w:r w:rsidR="000E6CB4" w:rsidRPr="00BC2284">
        <w:rPr>
          <w:rFonts w:ascii="Arial" w:hAnsi="Arial" w:cs="Arial"/>
        </w:rPr>
        <w:t xml:space="preserve"> and other desirable animals </w:t>
      </w:r>
      <w:r w:rsidR="008A3B11" w:rsidRPr="00BC2284">
        <w:rPr>
          <w:rFonts w:ascii="Arial" w:hAnsi="Arial" w:cs="Arial"/>
        </w:rPr>
        <w:fldChar w:fldCharType="begin"/>
      </w:r>
      <w:r w:rsidR="008A3B11" w:rsidRPr="00BC2284">
        <w:rPr>
          <w:rFonts w:ascii="Arial" w:hAnsi="Arial" w:cs="Arial"/>
        </w:rPr>
        <w:instrText xml:space="preserve"> ADDIN ZOTERO_ITEM CSL_CITATION {"citationID":"bdeYEKSr","properties":{"formattedCitation":"(Hou\\uc0\\u353{}kov\\uc0\\u225{} et al., 2021; Jat et al., 2019b)","plainCitation":"(Houšková et al., 2021; Jat et al., 2019b)","noteIndex":0},"citationItems":[{"id":269,"uris":["http://zotero.org/users/local/Xtum4kXA/items/46ZQML3L"],"itemData":{"id":269,"type":"article-journal","container-title":"Open Journal of Ecology","DOI":"10.4236/oje.2021.111007","ISSN":"2162-1985, 2162-1993","issue":"01","journalAbbreviation":"OJE","page":"75-85","source":"DOI.org (Crossref)","title":"Contribution of Good Agricultural Practices to Soil Biodiversity","volume":"11","author":[{"family":"Houšková","given":"Beata"},{"family":"Bušo","given":"Rastislav"},{"family":"Makovníková","given":"Jarmila"}],"issued":{"date-parts":[["2021"]]}}},{"id":256,"uris":["http://zotero.org/users/local/Xtum4kXA/items/RW8BQFHV"],"itemData":{"id":256,"type":"article-journal","container-title":"CATENA","DOI":"10.1016/j.catena.2019.05.005","ISSN":"03418162","journalAbbreviation":"CATENA","language":"en","page":"104059","source":"DOI.org (Crossref)","title":"Climate Smart Agriculture practices improve soil organic carbon pools, biological properties and crop productivity in cereal-based systems of North-West India","volume":"181","author":[{"family":"Jat","given":"H.S."},{"family":"Datta","given":"Ashim"},{"family":"Choudhary","given":"Madhu"},{"family":"Sharma","given":"P.C."},{"family":"Yadav","given":"A.K."},{"family":"Choudhary","given":"Vishu"},{"family":"Gathala","given":"M.K."},{"family":"Jat","given":"M.L."},{"family":"McDonald","given":"A."}],"issued":{"date-parts":[["2019",10]]}}}],"schema":"https://github.com/citation-style-language/schema/raw/master/csl-citation.json"} </w:instrText>
      </w:r>
      <w:r w:rsidR="008A3B11" w:rsidRPr="00BC2284">
        <w:rPr>
          <w:rFonts w:ascii="Arial" w:hAnsi="Arial" w:cs="Arial"/>
        </w:rPr>
        <w:fldChar w:fldCharType="separate"/>
      </w:r>
      <w:r w:rsidR="008A3B11" w:rsidRPr="00BC2284">
        <w:rPr>
          <w:rFonts w:ascii="Arial" w:hAnsi="Arial" w:cs="Arial"/>
        </w:rPr>
        <w:t>(Houšková et al., 2021; Jat et al., 2019)</w:t>
      </w:r>
      <w:r w:rsidR="008A3B11" w:rsidRPr="00BC2284">
        <w:rPr>
          <w:rFonts w:ascii="Arial" w:hAnsi="Arial" w:cs="Arial"/>
        </w:rPr>
        <w:fldChar w:fldCharType="end"/>
      </w:r>
      <w:r w:rsidR="008A3B11" w:rsidRPr="00BC2284">
        <w:rPr>
          <w:rFonts w:ascii="Arial" w:hAnsi="Arial" w:cs="Arial"/>
        </w:rPr>
        <w:t xml:space="preserve">. </w:t>
      </w:r>
      <w:r w:rsidR="000E6CB4" w:rsidRPr="00BC2284">
        <w:rPr>
          <w:rFonts w:ascii="Arial" w:hAnsi="Arial" w:cs="Arial"/>
        </w:rPr>
        <w:t xml:space="preserve">In contrast, mulching has the effect of stabilizing the temperature of the soil and minimizing evaporation, thus maintaining moisture, as well as ensuring a constant supply of organic matter that facilitates a microbial biomass and enzymatic action </w:t>
      </w:r>
      <w:r w:rsidR="008A3B11" w:rsidRPr="00BC2284">
        <w:rPr>
          <w:rFonts w:ascii="Arial" w:hAnsi="Arial" w:cs="Arial"/>
        </w:rPr>
        <w:fldChar w:fldCharType="begin"/>
      </w:r>
      <w:r w:rsidR="008A3B11" w:rsidRPr="00BC2284">
        <w:rPr>
          <w:rFonts w:ascii="Arial" w:hAnsi="Arial" w:cs="Arial"/>
        </w:rPr>
        <w:instrText xml:space="preserve"> ADDIN ZOTERO_ITEM CSL_CITATION {"citationID":"jqbLXHEW","properties":{"formattedCitation":"(Hou\\uc0\\u353{}kov\\uc0\\u225{} et al., 2021)","plainCitation":"(Houšková et al., 2021)","noteIndex":0},"citationItems":[{"id":269,"uris":["http://zotero.org/users/local/Xtum4kXA/items/46ZQML3L"],"itemData":{"id":269,"type":"article-journal","container-title":"Open Journal of Ecology","DOI":"10.4236/oje.2021.111007","ISSN":"2162-1985, 2162-1993","issue":"01","journalAbbreviation":"OJE","page":"75-85","source":"DOI.org (Crossref)","title":"Contribution of Good Agricultural Practices to Soil Biodiversity","volume":"11","author":[{"family":"Houšková","given":"Beata"},{"family":"Bušo","given":"Rastislav"},{"family":"Makovníková","given":"Jarmila"}],"issued":{"date-parts":[["2021"]]}}}],"schema":"https://github.com/citation-style-language/schema/raw/master/csl-citation.json"} </w:instrText>
      </w:r>
      <w:r w:rsidR="008A3B11" w:rsidRPr="00BC2284">
        <w:rPr>
          <w:rFonts w:ascii="Arial" w:hAnsi="Arial" w:cs="Arial"/>
        </w:rPr>
        <w:fldChar w:fldCharType="separate"/>
      </w:r>
      <w:r w:rsidR="008A3B11" w:rsidRPr="00BC2284">
        <w:rPr>
          <w:rFonts w:ascii="Arial" w:hAnsi="Arial" w:cs="Arial"/>
        </w:rPr>
        <w:t>(Houšková et al., 2021)</w:t>
      </w:r>
      <w:r w:rsidR="008A3B11" w:rsidRPr="00BC2284">
        <w:rPr>
          <w:rFonts w:ascii="Arial" w:hAnsi="Arial" w:cs="Arial"/>
        </w:rPr>
        <w:fldChar w:fldCharType="end"/>
      </w:r>
      <w:r w:rsidR="008A3B11" w:rsidRPr="00BC2284">
        <w:rPr>
          <w:rFonts w:ascii="Arial" w:hAnsi="Arial" w:cs="Arial"/>
        </w:rPr>
        <w:t xml:space="preserve">. </w:t>
      </w:r>
      <w:r w:rsidR="002223AB" w:rsidRPr="00BC2284">
        <w:rPr>
          <w:rFonts w:ascii="Arial" w:hAnsi="Arial" w:cs="Arial"/>
        </w:rPr>
        <w:t>An increased soil humus means better cycling of nutrients and carbon sequestration</w:t>
      </w:r>
      <w:r w:rsidR="00525E50" w:rsidRPr="00BC2284">
        <w:rPr>
          <w:rFonts w:ascii="Arial" w:hAnsi="Arial" w:cs="Arial"/>
        </w:rPr>
        <w:t>,</w:t>
      </w:r>
      <w:r w:rsidR="002223AB" w:rsidRPr="00BC2284">
        <w:rPr>
          <w:rFonts w:ascii="Arial" w:hAnsi="Arial" w:cs="Arial"/>
        </w:rPr>
        <w:t xml:space="preserve"> and the </w:t>
      </w:r>
      <w:r w:rsidR="000E6CB4" w:rsidRPr="00BC2284">
        <w:rPr>
          <w:rFonts w:ascii="Arial" w:hAnsi="Arial" w:cs="Arial"/>
        </w:rPr>
        <w:t>increased water content improves microbial activity and root growth. Such advancements of soil health are not only trending to harbor biodiversity but also towards resilient, productive</w:t>
      </w:r>
      <w:bookmarkEnd w:id="30"/>
      <w:r w:rsidR="00525E50" w:rsidRPr="00BC2284">
        <w:rPr>
          <w:rFonts w:ascii="Arial" w:hAnsi="Arial" w:cs="Arial"/>
        </w:rPr>
        <w:t xml:space="preserve">, </w:t>
      </w:r>
      <w:r w:rsidR="000E6CB4" w:rsidRPr="00BC2284">
        <w:rPr>
          <w:rFonts w:ascii="Arial" w:hAnsi="Arial" w:cs="Arial"/>
        </w:rPr>
        <w:t xml:space="preserve">and sustainable agroecosystems </w:t>
      </w:r>
      <w:r w:rsidR="008A3B11" w:rsidRPr="00BC2284">
        <w:rPr>
          <w:rFonts w:ascii="Arial" w:hAnsi="Arial" w:cs="Arial"/>
        </w:rPr>
        <w:fldChar w:fldCharType="begin"/>
      </w:r>
      <w:r w:rsidR="008A3B11" w:rsidRPr="00BC2284">
        <w:rPr>
          <w:rFonts w:ascii="Arial" w:hAnsi="Arial" w:cs="Arial"/>
        </w:rPr>
        <w:instrText xml:space="preserve"> ADDIN ZOTERO_ITEM CSL_CITATION {"citationID":"nGjsxbvc","properties":{"formattedCitation":"(Hou\\uc0\\u353{}kov\\uc0\\u225{} et al., 2021)","plainCitation":"(Houšková et al., 2021)","noteIndex":0},"citationItems":[{"id":269,"uris":["http://zotero.org/users/local/Xtum4kXA/items/46ZQML3L"],"itemData":{"id":269,"type":"article-journal","container-title":"Open Journal of Ecology","DOI":"10.4236/oje.2021.111007","ISSN":"2162-1985, 2162-1993","issue":"01","journalAbbreviation":"OJE","page":"75-85","source":"DOI.org (Crossref)","title":"Contribution of Good Agricultural Practices to Soil Biodiversity","volume":"11","author":[{"family":"Houšková","given":"Beata"},{"family":"Bušo","given":"Rastislav"},{"family":"Makovníková","given":"Jarmila"}],"issued":{"date-parts":[["2021"]]}}}],"schema":"https://github.com/citation-style-language/schema/raw/master/csl-citation.json"} </w:instrText>
      </w:r>
      <w:r w:rsidR="008A3B11" w:rsidRPr="00BC2284">
        <w:rPr>
          <w:rFonts w:ascii="Arial" w:hAnsi="Arial" w:cs="Arial"/>
        </w:rPr>
        <w:fldChar w:fldCharType="separate"/>
      </w:r>
      <w:r w:rsidR="008A3B11" w:rsidRPr="00BC2284">
        <w:rPr>
          <w:rFonts w:ascii="Arial" w:hAnsi="Arial" w:cs="Arial"/>
        </w:rPr>
        <w:t>(Houšková et al., 2021)</w:t>
      </w:r>
      <w:r w:rsidR="008A3B11" w:rsidRPr="00BC2284">
        <w:rPr>
          <w:rFonts w:ascii="Arial" w:hAnsi="Arial" w:cs="Arial"/>
        </w:rPr>
        <w:fldChar w:fldCharType="end"/>
      </w:r>
      <w:r w:rsidR="008A3B11" w:rsidRPr="00BC2284">
        <w:rPr>
          <w:rFonts w:ascii="Arial" w:hAnsi="Arial" w:cs="Arial"/>
        </w:rPr>
        <w:t>.</w:t>
      </w:r>
    </w:p>
    <w:p w14:paraId="7A42B2AF" w14:textId="326017EA" w:rsidR="00235816" w:rsidRPr="00BC2284" w:rsidRDefault="00235816" w:rsidP="00235816">
      <w:pPr>
        <w:pStyle w:val="Heading4"/>
        <w:rPr>
          <w:rFonts w:ascii="Arial" w:hAnsi="Arial" w:cs="Arial"/>
          <w:sz w:val="22"/>
        </w:rPr>
      </w:pPr>
      <w:bookmarkStart w:id="32" w:name="_Toc201699813"/>
      <w:r w:rsidRPr="00BC2284">
        <w:rPr>
          <w:rFonts w:ascii="Arial" w:hAnsi="Arial" w:cs="Arial"/>
          <w:sz w:val="22"/>
        </w:rPr>
        <w:t>3.</w:t>
      </w:r>
      <w:r w:rsidR="000D4055" w:rsidRPr="00BC2284">
        <w:rPr>
          <w:rFonts w:ascii="Arial" w:hAnsi="Arial" w:cs="Arial"/>
          <w:sz w:val="22"/>
        </w:rPr>
        <w:t>1</w:t>
      </w:r>
      <w:r w:rsidRPr="00BC2284">
        <w:rPr>
          <w:rFonts w:ascii="Arial" w:hAnsi="Arial" w:cs="Arial"/>
          <w:sz w:val="22"/>
        </w:rPr>
        <w:t>1 Comprehensive overview of factor</w:t>
      </w:r>
      <w:r w:rsidR="00785233" w:rsidRPr="00BC2284">
        <w:rPr>
          <w:rFonts w:ascii="Arial" w:hAnsi="Arial" w:cs="Arial"/>
          <w:sz w:val="22"/>
        </w:rPr>
        <w:t>s</w:t>
      </w:r>
      <w:r w:rsidRPr="00BC2284">
        <w:rPr>
          <w:rFonts w:ascii="Arial" w:hAnsi="Arial" w:cs="Arial"/>
          <w:sz w:val="22"/>
        </w:rPr>
        <w:t xml:space="preserve"> limiting GAP</w:t>
      </w:r>
      <w:r w:rsidR="00B81BE4" w:rsidRPr="00BC2284">
        <w:rPr>
          <w:rFonts w:ascii="Arial" w:hAnsi="Arial" w:cs="Arial"/>
          <w:sz w:val="22"/>
        </w:rPr>
        <w:t>s</w:t>
      </w:r>
      <w:r w:rsidRPr="00BC2284">
        <w:rPr>
          <w:rFonts w:ascii="Arial" w:hAnsi="Arial" w:cs="Arial"/>
          <w:sz w:val="22"/>
        </w:rPr>
        <w:t xml:space="preserve"> adoption</w:t>
      </w:r>
      <w:bookmarkEnd w:id="32"/>
    </w:p>
    <w:p w14:paraId="373203B4" w14:textId="461C5866" w:rsidR="000E6CB4" w:rsidRPr="00BC2284" w:rsidRDefault="000E6CB4" w:rsidP="000E6CB4">
      <w:pPr>
        <w:spacing w:line="360" w:lineRule="auto"/>
        <w:jc w:val="both"/>
        <w:rPr>
          <w:rFonts w:ascii="Arial" w:hAnsi="Arial" w:cs="Arial"/>
        </w:rPr>
      </w:pPr>
      <w:r w:rsidRPr="00BC2284">
        <w:rPr>
          <w:rFonts w:ascii="Arial" w:hAnsi="Arial" w:cs="Arial"/>
        </w:rPr>
        <w:lastRenderedPageBreak/>
        <w:t>Although it has been acknowledged that Good Agricultural Practices (GAPs) are capable of addressing questions towards enhancing sustainability, improving productivity, and ensuring food safety, their implementation, particularly amongst the smallholder farmers in most developing regions</w:t>
      </w:r>
      <w:r w:rsidR="00525E50" w:rsidRPr="00BC2284">
        <w:rPr>
          <w:rFonts w:ascii="Arial" w:hAnsi="Arial" w:cs="Arial"/>
        </w:rPr>
        <w:t>,</w:t>
      </w:r>
      <w:r w:rsidRPr="00BC2284">
        <w:rPr>
          <w:rFonts w:ascii="Arial" w:hAnsi="Arial" w:cs="Arial"/>
        </w:rPr>
        <w:t xml:space="preserve"> is low. There are many interdependent barriers to </w:t>
      </w:r>
      <w:r w:rsidR="00E81D8D" w:rsidRPr="00BC2284">
        <w:rPr>
          <w:rFonts w:ascii="Arial" w:hAnsi="Arial" w:cs="Arial"/>
        </w:rPr>
        <w:t>large-scale</w:t>
      </w:r>
      <w:r w:rsidRPr="00BC2284">
        <w:rPr>
          <w:rFonts w:ascii="Arial" w:hAnsi="Arial" w:cs="Arial"/>
        </w:rPr>
        <w:t xml:space="preserve"> implementation on the production, economic, institutional, technical</w:t>
      </w:r>
      <w:r w:rsidR="00525E50" w:rsidRPr="00BC2284">
        <w:rPr>
          <w:rFonts w:ascii="Arial" w:hAnsi="Arial" w:cs="Arial"/>
        </w:rPr>
        <w:t>,</w:t>
      </w:r>
      <w:r w:rsidRPr="00BC2284">
        <w:rPr>
          <w:rFonts w:ascii="Arial" w:hAnsi="Arial" w:cs="Arial"/>
        </w:rPr>
        <w:t xml:space="preserve"> and socio-cultural levels. </w:t>
      </w:r>
      <w:r w:rsidR="00020C22" w:rsidRPr="00BC2284">
        <w:rPr>
          <w:rFonts w:ascii="Arial" w:hAnsi="Arial" w:cs="Arial"/>
        </w:rPr>
        <w:t xml:space="preserve">High </w:t>
      </w:r>
      <w:r w:rsidRPr="00BC2284">
        <w:rPr>
          <w:rFonts w:ascii="Arial" w:hAnsi="Arial" w:cs="Arial"/>
        </w:rPr>
        <w:t>costs of input and certification</w:t>
      </w:r>
      <w:r w:rsidR="00020C22" w:rsidRPr="00BC2284">
        <w:rPr>
          <w:rFonts w:ascii="Arial" w:hAnsi="Arial" w:cs="Arial"/>
        </w:rPr>
        <w:t xml:space="preserve"> process</w:t>
      </w:r>
      <w:r w:rsidRPr="00BC2284">
        <w:rPr>
          <w:rFonts w:ascii="Arial" w:hAnsi="Arial" w:cs="Arial"/>
        </w:rPr>
        <w:t>, poor extension systems</w:t>
      </w:r>
      <w:r w:rsidR="00020C22" w:rsidRPr="00BC2284">
        <w:rPr>
          <w:rFonts w:ascii="Arial" w:hAnsi="Arial" w:cs="Arial"/>
        </w:rPr>
        <w:t xml:space="preserve">, </w:t>
      </w:r>
      <w:r w:rsidR="00785233" w:rsidRPr="00BC2284">
        <w:rPr>
          <w:rFonts w:ascii="Arial" w:hAnsi="Arial" w:cs="Arial"/>
        </w:rPr>
        <w:t xml:space="preserve">and </w:t>
      </w:r>
      <w:r w:rsidR="00525E50" w:rsidRPr="00BC2284">
        <w:rPr>
          <w:rFonts w:ascii="Arial" w:hAnsi="Arial" w:cs="Arial"/>
        </w:rPr>
        <w:t xml:space="preserve">a </w:t>
      </w:r>
      <w:r w:rsidRPr="00BC2284">
        <w:rPr>
          <w:rFonts w:ascii="Arial" w:hAnsi="Arial" w:cs="Arial"/>
        </w:rPr>
        <w:t xml:space="preserve">lack of access to credit, </w:t>
      </w:r>
      <w:r w:rsidR="00020C22" w:rsidRPr="00BC2284">
        <w:rPr>
          <w:rFonts w:ascii="Arial" w:hAnsi="Arial" w:cs="Arial"/>
        </w:rPr>
        <w:t xml:space="preserve">are </w:t>
      </w:r>
      <w:r w:rsidR="00DE2AEF" w:rsidRPr="00BC2284">
        <w:rPr>
          <w:rFonts w:ascii="Arial" w:hAnsi="Arial" w:cs="Arial"/>
        </w:rPr>
        <w:t>identified</w:t>
      </w:r>
      <w:r w:rsidR="00020C22" w:rsidRPr="00BC2284">
        <w:rPr>
          <w:rFonts w:ascii="Arial" w:hAnsi="Arial" w:cs="Arial"/>
        </w:rPr>
        <w:t xml:space="preserve"> </w:t>
      </w:r>
      <w:r w:rsidR="00785233" w:rsidRPr="00BC2284">
        <w:rPr>
          <w:rFonts w:ascii="Arial" w:hAnsi="Arial" w:cs="Arial"/>
        </w:rPr>
        <w:t xml:space="preserve">as </w:t>
      </w:r>
      <w:r w:rsidR="00020C22" w:rsidRPr="00BC2284">
        <w:rPr>
          <w:rFonts w:ascii="Arial" w:hAnsi="Arial" w:cs="Arial"/>
        </w:rPr>
        <w:t>the major barriers to GAPs adoption among small landholder</w:t>
      </w:r>
      <w:r w:rsidR="00785233" w:rsidRPr="00BC2284">
        <w:rPr>
          <w:rFonts w:ascii="Arial" w:hAnsi="Arial" w:cs="Arial"/>
        </w:rPr>
        <w:t>s</w:t>
      </w:r>
      <w:r w:rsidR="00020C22" w:rsidRPr="00BC2284">
        <w:rPr>
          <w:rFonts w:ascii="Arial" w:hAnsi="Arial" w:cs="Arial"/>
        </w:rPr>
        <w:t xml:space="preserve"> in Asia </w:t>
      </w:r>
      <w:r w:rsidR="008A3B11" w:rsidRPr="00BC2284">
        <w:rPr>
          <w:rFonts w:ascii="Arial" w:hAnsi="Arial" w:cs="Arial"/>
        </w:rPr>
        <w:fldChar w:fldCharType="begin"/>
      </w:r>
      <w:r w:rsidR="008A3B11" w:rsidRPr="00BC2284">
        <w:rPr>
          <w:rFonts w:ascii="Arial" w:hAnsi="Arial" w:cs="Arial"/>
        </w:rPr>
        <w:instrText xml:space="preserve"> ADDIN ZOTERO_ITEM CSL_CITATION {"citationID":"mWQr2CWs","properties":{"formattedCitation":"(M. S. Islam et al., 2024b; Kharel et al., 2022; Parikhani et al., 2015)","plainCitation":"(M. S. Islam et al., 2024b; Kharel et al., 2022; Parikhani et al., 2015)","noteIndex":0},"citationItems":[{"id":244,"uris":["http://zotero.org/users/local/Xtum4kXA/items/BN3C363X"],"itemData":{"id":244,"type":"article-journal","title":"Prospects and challenges of good agricultural practices for vegetable production: In the context of sustainable agriculture in Bangladesh","author":[{"family":"Islam","given":"Md Shazzadul"},{"family":"Yabar","given":"Helmut"},{"family":"Mizunoya","given":"Takeshi"}],"issued":{"date-parts":[["2024"]]}}},{"id":198,"uris":["http://zotero.org/users/local/Xtum4kXA/items/4L4Q6TM3"],"itemData":{"id":198,"type":"article-journal","container-title":"Journal of Agriculture and Food Research","DOI":"10.1016/j.jafr.2022.100447","ISSN":"26661543","journalAbbreviation":"Journal of Agriculture and Food Research","language":"en","page":"100447","source":"DOI.org (Crossref)","title":"Good agriculture practices for safe food and sustainable agriculture in Nepal: A review","title-short":"Good agriculture practices for safe food and sustainable agriculture in Nepal","volume":"10","author":[{"family":"Kharel","given":"Menila"},{"family":"Dahal","given":"Bed Mani"},{"family":"Raut","given":"Nani"}],"issued":{"date-parts":[["2022",12]]}}},{"id":271,"uris":["http://zotero.org/users/local/Xtum4kXA/items/KHXV5XYQ"],"itemData":{"id":271,"type":"article-journal","container-title":"International Journal of Agricultural Management and Development","ISSN":"2159-5860","issue":"4","journalAbbreviation":"International Journal of Agricultural Management and Development","page":"169-178","title":"Major barriers to application of Good Agricultural Practices (GAPs) technologies in sustainability of livestock units","volume":"5","author":[{"family":"Parikhani","given":"Marzieh Panahzadeh"},{"family":"Borkhani","given":"Fatemeh Razzaghi"},{"family":"Fami","given":"Hossein Shabanali"},{"family":"Motiee","given":"Naser"},{"family":"Hosseinpoor","given":"Abotaleb"}],"issued":{"date-parts":[["2015"]]}}}],"schema":"https://github.com/citation-style-language/schema/raw/master/csl-citation.json"} </w:instrText>
      </w:r>
      <w:r w:rsidR="008A3B11" w:rsidRPr="00BC2284">
        <w:rPr>
          <w:rFonts w:ascii="Arial" w:hAnsi="Arial" w:cs="Arial"/>
        </w:rPr>
        <w:fldChar w:fldCharType="separate"/>
      </w:r>
      <w:r w:rsidR="008A3B11" w:rsidRPr="00BC2284">
        <w:rPr>
          <w:rFonts w:ascii="Arial" w:hAnsi="Arial" w:cs="Arial"/>
        </w:rPr>
        <w:t>(Islam et al., 2024; Kharel et al., 2022; Parikhani et al., 2015)</w:t>
      </w:r>
      <w:r w:rsidR="008A3B11" w:rsidRPr="00BC2284">
        <w:rPr>
          <w:rFonts w:ascii="Arial" w:hAnsi="Arial" w:cs="Arial"/>
        </w:rPr>
        <w:fldChar w:fldCharType="end"/>
      </w:r>
      <w:r w:rsidR="008A3B11" w:rsidRPr="00BC2284">
        <w:rPr>
          <w:rFonts w:ascii="Arial" w:hAnsi="Arial" w:cs="Arial"/>
        </w:rPr>
        <w:t>.</w:t>
      </w:r>
    </w:p>
    <w:p w14:paraId="14C4DA76" w14:textId="68021508" w:rsidR="000E6CB4" w:rsidRPr="00BC2284" w:rsidRDefault="000E6CB4" w:rsidP="001D2E7C">
      <w:pPr>
        <w:spacing w:line="360" w:lineRule="auto"/>
        <w:jc w:val="center"/>
        <w:rPr>
          <w:rFonts w:ascii="Arial" w:hAnsi="Arial" w:cs="Arial"/>
          <w:b/>
          <w:bCs/>
        </w:rPr>
      </w:pPr>
      <w:bookmarkStart w:id="33" w:name="_Toc201528419"/>
      <w:r w:rsidRPr="00BC2284">
        <w:rPr>
          <w:rFonts w:ascii="Arial" w:hAnsi="Arial" w:cs="Arial"/>
          <w:b/>
          <w:bCs/>
        </w:rPr>
        <w:t xml:space="preserve">Table </w:t>
      </w:r>
      <w:r w:rsidR="000D4055" w:rsidRPr="00BC2284">
        <w:rPr>
          <w:rFonts w:ascii="Arial" w:hAnsi="Arial" w:cs="Arial"/>
          <w:b/>
          <w:bCs/>
        </w:rPr>
        <w:t>5</w:t>
      </w:r>
      <w:r w:rsidRPr="00BC2284">
        <w:rPr>
          <w:rFonts w:ascii="Arial" w:hAnsi="Arial" w:cs="Arial"/>
          <w:b/>
          <w:bCs/>
        </w:rPr>
        <w:t xml:space="preserve">. Major constraints </w:t>
      </w:r>
      <w:r w:rsidR="00B81BE4" w:rsidRPr="00BC2284">
        <w:rPr>
          <w:rFonts w:ascii="Arial" w:hAnsi="Arial" w:cs="Arial"/>
          <w:b/>
          <w:bCs/>
        </w:rPr>
        <w:t>in</w:t>
      </w:r>
      <w:r w:rsidRPr="00BC2284">
        <w:rPr>
          <w:rFonts w:ascii="Arial" w:hAnsi="Arial" w:cs="Arial"/>
          <w:b/>
          <w:bCs/>
        </w:rPr>
        <w:t xml:space="preserve"> </w:t>
      </w:r>
      <w:r w:rsidR="00785233" w:rsidRPr="00BC2284">
        <w:rPr>
          <w:rFonts w:ascii="Arial" w:hAnsi="Arial" w:cs="Arial"/>
          <w:b/>
          <w:bCs/>
        </w:rPr>
        <w:t xml:space="preserve">the </w:t>
      </w:r>
      <w:r w:rsidRPr="00BC2284">
        <w:rPr>
          <w:rFonts w:ascii="Arial" w:hAnsi="Arial" w:cs="Arial"/>
          <w:b/>
          <w:bCs/>
        </w:rPr>
        <w:t xml:space="preserve">adoption of </w:t>
      </w:r>
      <w:bookmarkEnd w:id="33"/>
      <w:r w:rsidR="00B81BE4" w:rsidRPr="00BC2284">
        <w:rPr>
          <w:rFonts w:ascii="Arial" w:hAnsi="Arial" w:cs="Arial"/>
          <w:b/>
          <w:bCs/>
        </w:rPr>
        <w:t>GAPs</w:t>
      </w:r>
    </w:p>
    <w:tbl>
      <w:tblPr>
        <w:tblW w:w="9159" w:type="dxa"/>
        <w:tblBorders>
          <w:top w:val="single" w:sz="4" w:space="0" w:color="auto"/>
          <w:bottom w:val="single" w:sz="4" w:space="0" w:color="auto"/>
          <w:insideH w:val="single" w:sz="4" w:space="0" w:color="auto"/>
        </w:tblBorders>
        <w:tblLook w:val="04A0" w:firstRow="1" w:lastRow="0" w:firstColumn="1" w:lastColumn="0" w:noHBand="0" w:noVBand="1"/>
      </w:tblPr>
      <w:tblGrid>
        <w:gridCol w:w="1615"/>
        <w:gridCol w:w="4590"/>
        <w:gridCol w:w="2954"/>
      </w:tblGrid>
      <w:tr w:rsidR="000E6CB4" w:rsidRPr="00BC2284" w14:paraId="0A9A56CC" w14:textId="77777777" w:rsidTr="00785233">
        <w:trPr>
          <w:trHeight w:val="350"/>
        </w:trPr>
        <w:tc>
          <w:tcPr>
            <w:tcW w:w="1615" w:type="dxa"/>
          </w:tcPr>
          <w:p w14:paraId="5EFD965D" w14:textId="77777777" w:rsidR="000E6CB4" w:rsidRPr="00BC2284" w:rsidRDefault="000E6CB4" w:rsidP="00D07D47">
            <w:pPr>
              <w:spacing w:line="276" w:lineRule="auto"/>
              <w:jc w:val="center"/>
              <w:rPr>
                <w:rFonts w:ascii="Arial" w:hAnsi="Arial" w:cs="Arial"/>
                <w:b/>
                <w:bCs/>
              </w:rPr>
            </w:pPr>
            <w:r w:rsidRPr="00BC2284">
              <w:rPr>
                <w:rFonts w:ascii="Arial" w:hAnsi="Arial" w:cs="Arial"/>
                <w:b/>
                <w:bCs/>
              </w:rPr>
              <w:t>Categories</w:t>
            </w:r>
          </w:p>
        </w:tc>
        <w:tc>
          <w:tcPr>
            <w:tcW w:w="4590" w:type="dxa"/>
          </w:tcPr>
          <w:p w14:paraId="417E6226" w14:textId="77777777" w:rsidR="000E6CB4" w:rsidRPr="00BC2284" w:rsidRDefault="000E6CB4" w:rsidP="00D07D47">
            <w:pPr>
              <w:spacing w:line="276" w:lineRule="auto"/>
              <w:jc w:val="center"/>
              <w:rPr>
                <w:rFonts w:ascii="Arial" w:hAnsi="Arial" w:cs="Arial"/>
                <w:b/>
                <w:bCs/>
              </w:rPr>
            </w:pPr>
            <w:r w:rsidRPr="00BC2284">
              <w:rPr>
                <w:rFonts w:ascii="Arial" w:hAnsi="Arial" w:cs="Arial"/>
                <w:b/>
                <w:bCs/>
              </w:rPr>
              <w:t>Key Challenges</w:t>
            </w:r>
          </w:p>
        </w:tc>
        <w:tc>
          <w:tcPr>
            <w:tcW w:w="2954" w:type="dxa"/>
          </w:tcPr>
          <w:p w14:paraId="28882904" w14:textId="77777777" w:rsidR="000E6CB4" w:rsidRPr="00BC2284" w:rsidRDefault="000E6CB4" w:rsidP="00D07D47">
            <w:pPr>
              <w:spacing w:line="276" w:lineRule="auto"/>
              <w:jc w:val="center"/>
              <w:rPr>
                <w:rFonts w:ascii="Arial" w:hAnsi="Arial" w:cs="Arial"/>
                <w:b/>
                <w:bCs/>
              </w:rPr>
            </w:pPr>
            <w:r w:rsidRPr="00BC2284">
              <w:rPr>
                <w:rFonts w:ascii="Arial" w:hAnsi="Arial" w:cs="Arial"/>
                <w:b/>
                <w:bCs/>
              </w:rPr>
              <w:t>References</w:t>
            </w:r>
          </w:p>
        </w:tc>
      </w:tr>
      <w:tr w:rsidR="000E6CB4" w:rsidRPr="00BC2284" w14:paraId="6D138C4F" w14:textId="77777777" w:rsidTr="008063B4">
        <w:trPr>
          <w:trHeight w:val="1009"/>
        </w:trPr>
        <w:tc>
          <w:tcPr>
            <w:tcW w:w="1615" w:type="dxa"/>
          </w:tcPr>
          <w:p w14:paraId="017E468C" w14:textId="77777777" w:rsidR="000E6CB4" w:rsidRPr="00BC2284" w:rsidRDefault="000E6CB4" w:rsidP="00785233">
            <w:pPr>
              <w:spacing w:after="0" w:line="276" w:lineRule="auto"/>
              <w:jc w:val="both"/>
              <w:rPr>
                <w:rFonts w:ascii="Arial" w:hAnsi="Arial" w:cs="Arial"/>
              </w:rPr>
            </w:pPr>
            <w:r w:rsidRPr="00BC2284">
              <w:rPr>
                <w:rFonts w:ascii="Arial" w:hAnsi="Arial" w:cs="Arial"/>
              </w:rPr>
              <w:t>Production</w:t>
            </w:r>
          </w:p>
          <w:p w14:paraId="5E008981" w14:textId="65517F7E" w:rsidR="00A47DF3" w:rsidRPr="00BC2284" w:rsidRDefault="00A47DF3" w:rsidP="00785233">
            <w:pPr>
              <w:spacing w:after="0" w:line="276" w:lineRule="auto"/>
              <w:jc w:val="both"/>
              <w:rPr>
                <w:rFonts w:ascii="Arial" w:hAnsi="Arial" w:cs="Arial"/>
              </w:rPr>
            </w:pPr>
            <w:r w:rsidRPr="00BC2284">
              <w:rPr>
                <w:rFonts w:ascii="Arial" w:hAnsi="Arial" w:cs="Arial"/>
              </w:rPr>
              <w:t>related</w:t>
            </w:r>
          </w:p>
        </w:tc>
        <w:tc>
          <w:tcPr>
            <w:tcW w:w="4590" w:type="dxa"/>
          </w:tcPr>
          <w:p w14:paraId="55A7F8F2" w14:textId="77777777" w:rsidR="000E6CB4" w:rsidRPr="00BC2284" w:rsidRDefault="000E6CB4" w:rsidP="00785233">
            <w:pPr>
              <w:spacing w:after="0" w:line="276" w:lineRule="auto"/>
              <w:jc w:val="both"/>
              <w:rPr>
                <w:rFonts w:ascii="Arial" w:hAnsi="Arial" w:cs="Arial"/>
              </w:rPr>
            </w:pPr>
            <w:r w:rsidRPr="00BC2284">
              <w:rPr>
                <w:rFonts w:ascii="Arial" w:hAnsi="Arial" w:cs="Arial"/>
              </w:rPr>
              <w:t>lack of technical support to farmers on production, high cost of bio-inputs, labor shortage</w:t>
            </w:r>
          </w:p>
        </w:tc>
        <w:tc>
          <w:tcPr>
            <w:tcW w:w="2954" w:type="dxa"/>
          </w:tcPr>
          <w:p w14:paraId="142BBD8D" w14:textId="2383A0CD" w:rsidR="000E6CB4" w:rsidRPr="00BC2284" w:rsidRDefault="008A3B11" w:rsidP="00785233">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K0cu1K0l","properties":{"formattedCitation":"(Parikhani et al., 2015)","plainCitation":"(Parikhani et al., 2015)","noteIndex":0},"citationItems":[{"id":271,"uris":["http://zotero.org/users/local/Xtum4kXA/items/KHXV5XYQ"],"itemData":{"id":271,"type":"article-journal","container-title":"International Journal of Agricultural Management and Development","ISSN":"2159-5860","issue":"4","journalAbbreviation":"International Journal of Agricultural Management and Development","page":"169-178","title":"Major barriers to application of Good Agricultural Practices (GAPs) technologies in sustainability of livestock units","volume":"5","author":[{"family":"Parikhani","given":"Marzieh Panahzadeh"},{"family":"Borkhani","given":"Fatemeh Razzaghi"},{"family":"Fami","given":"Hossein Shabanali"},{"family":"Motiee","given":"Naser"},{"family":"Hosseinpoor","given":"Abotaleb"}],"issued":{"date-parts":[["2015"]]}}}],"schema":"https://github.com/citation-style-language/schema/raw/master/csl-citation.json"} </w:instrText>
            </w:r>
            <w:r w:rsidRPr="00BC2284">
              <w:rPr>
                <w:rFonts w:ascii="Arial" w:hAnsi="Arial" w:cs="Arial"/>
              </w:rPr>
              <w:fldChar w:fldCharType="separate"/>
            </w:r>
            <w:r w:rsidRPr="00BC2284">
              <w:rPr>
                <w:rFonts w:ascii="Arial" w:hAnsi="Arial" w:cs="Arial"/>
              </w:rPr>
              <w:t>(Parikhani et al., 2015)</w:t>
            </w:r>
            <w:r w:rsidRPr="00BC2284">
              <w:rPr>
                <w:rFonts w:ascii="Arial" w:hAnsi="Arial" w:cs="Arial"/>
              </w:rPr>
              <w:fldChar w:fldCharType="end"/>
            </w:r>
            <w:r w:rsidRPr="00BC2284">
              <w:rPr>
                <w:rFonts w:ascii="Arial" w:hAnsi="Arial" w:cs="Arial"/>
              </w:rPr>
              <w:t>,</w:t>
            </w:r>
            <w:r w:rsidR="002223AB"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IAk7OSTX","properties":{"formattedCitation":"(G, 2021)","plainCitation":"(G, 2021)","noteIndex":0},"citationItems":[{"id":211,"uris":["http://zotero.org/users/local/Xtum4kXA/items/VPI6PDY4"],"itemData":{"id":211,"type":"thesis","event-p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Pr="00BC2284">
              <w:rPr>
                <w:rFonts w:ascii="Arial" w:hAnsi="Arial" w:cs="Arial"/>
              </w:rPr>
              <w:fldChar w:fldCharType="separate"/>
            </w:r>
            <w:r w:rsidRPr="00BC2284">
              <w:rPr>
                <w:rFonts w:ascii="Arial" w:hAnsi="Arial" w:cs="Arial"/>
              </w:rPr>
              <w:t>(G, 2021)</w:t>
            </w:r>
            <w:r w:rsidRPr="00BC2284">
              <w:rPr>
                <w:rFonts w:ascii="Arial" w:hAnsi="Arial" w:cs="Arial"/>
              </w:rPr>
              <w:fldChar w:fldCharType="end"/>
            </w:r>
            <w:r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02Okjj0p","properties":{"formattedCitation":"(Chaudhary, 2022)","plainCitation":"(Chaudhary, 2022)","noteIndex":0},"citationItems":[{"id":218,"uris":["http://zotero.org/users/local/Xtum4kXA/items/4R8S9FXJ"],"itemData":{"id":218,"type":"thesis","publisher":"Sardarkrushinagar Dantiwada Agricultural University","title":"Awareness, adoption and prospect of good agriculture practices in north Gujarat","author":[{"family":"Chaudhary","given":"Pradeepkumar Bhagabhai"}],"issued":{"date-parts":[["2022"]]}}}],"schema":"https://github.com/citation-style-language/schema/raw/master/csl-citation.json"} </w:instrText>
            </w:r>
            <w:r w:rsidRPr="00BC2284">
              <w:rPr>
                <w:rFonts w:ascii="Arial" w:hAnsi="Arial" w:cs="Arial"/>
              </w:rPr>
              <w:fldChar w:fldCharType="separate"/>
            </w:r>
            <w:r w:rsidRPr="00BC2284">
              <w:rPr>
                <w:rFonts w:ascii="Arial" w:hAnsi="Arial" w:cs="Arial"/>
              </w:rPr>
              <w:t>(Chaudhary, 2022)</w:t>
            </w:r>
            <w:r w:rsidRPr="00BC2284">
              <w:rPr>
                <w:rFonts w:ascii="Arial" w:hAnsi="Arial" w:cs="Arial"/>
              </w:rPr>
              <w:fldChar w:fldCharType="end"/>
            </w:r>
          </w:p>
        </w:tc>
      </w:tr>
      <w:tr w:rsidR="000E6CB4" w:rsidRPr="00BC2284" w14:paraId="577B69AE" w14:textId="77777777" w:rsidTr="008063B4">
        <w:trPr>
          <w:trHeight w:val="964"/>
        </w:trPr>
        <w:tc>
          <w:tcPr>
            <w:tcW w:w="1615" w:type="dxa"/>
          </w:tcPr>
          <w:p w14:paraId="21FA947C" w14:textId="77777777" w:rsidR="000E6CB4" w:rsidRPr="00BC2284" w:rsidRDefault="000E6CB4" w:rsidP="00785233">
            <w:pPr>
              <w:spacing w:after="0" w:line="276" w:lineRule="auto"/>
              <w:jc w:val="both"/>
              <w:rPr>
                <w:rFonts w:ascii="Arial" w:hAnsi="Arial" w:cs="Arial"/>
              </w:rPr>
            </w:pPr>
            <w:r w:rsidRPr="00BC2284">
              <w:rPr>
                <w:rFonts w:ascii="Arial" w:hAnsi="Arial" w:cs="Arial"/>
              </w:rPr>
              <w:t>Economic and financial</w:t>
            </w:r>
          </w:p>
        </w:tc>
        <w:tc>
          <w:tcPr>
            <w:tcW w:w="4590" w:type="dxa"/>
          </w:tcPr>
          <w:p w14:paraId="251F0E2C" w14:textId="236C0757" w:rsidR="000E6CB4" w:rsidRPr="00BC2284" w:rsidRDefault="00E81D8D" w:rsidP="00785233">
            <w:pPr>
              <w:spacing w:after="0" w:line="276" w:lineRule="auto"/>
              <w:jc w:val="both"/>
              <w:rPr>
                <w:rFonts w:ascii="Arial" w:hAnsi="Arial" w:cs="Arial"/>
              </w:rPr>
            </w:pPr>
            <w:r w:rsidRPr="00BC2284">
              <w:rPr>
                <w:rFonts w:ascii="Arial" w:hAnsi="Arial" w:cs="Arial"/>
              </w:rPr>
              <w:t>Large initial</w:t>
            </w:r>
            <w:r w:rsidR="000E6CB4" w:rsidRPr="00BC2284">
              <w:rPr>
                <w:rFonts w:ascii="Arial" w:hAnsi="Arial" w:cs="Arial"/>
              </w:rPr>
              <w:t xml:space="preserve"> investment needed, lack of access to affordable credit, no guarantees </w:t>
            </w:r>
            <w:r w:rsidRPr="00BC2284">
              <w:rPr>
                <w:rFonts w:ascii="Arial" w:hAnsi="Arial" w:cs="Arial"/>
              </w:rPr>
              <w:t xml:space="preserve">of </w:t>
            </w:r>
            <w:r w:rsidR="000E6CB4" w:rsidRPr="00BC2284">
              <w:rPr>
                <w:rFonts w:ascii="Arial" w:hAnsi="Arial" w:cs="Arial"/>
              </w:rPr>
              <w:t>prices for safety products</w:t>
            </w:r>
          </w:p>
        </w:tc>
        <w:tc>
          <w:tcPr>
            <w:tcW w:w="2954" w:type="dxa"/>
          </w:tcPr>
          <w:p w14:paraId="336F7F82" w14:textId="7D9B05E4" w:rsidR="000E6CB4" w:rsidRPr="00BC2284" w:rsidRDefault="000E6CB4" w:rsidP="00785233">
            <w:pPr>
              <w:spacing w:after="0" w:line="276" w:lineRule="auto"/>
              <w:jc w:val="both"/>
              <w:rPr>
                <w:rFonts w:ascii="Arial" w:hAnsi="Arial" w:cs="Arial"/>
              </w:rPr>
            </w:pPr>
            <w:r w:rsidRPr="00BC2284">
              <w:rPr>
                <w:rFonts w:ascii="Arial" w:hAnsi="Arial" w:cs="Arial"/>
              </w:rPr>
              <w:t xml:space="preserve"> </w:t>
            </w:r>
            <w:r w:rsidR="008A3B11" w:rsidRPr="00BC2284">
              <w:rPr>
                <w:rFonts w:ascii="Arial" w:hAnsi="Arial" w:cs="Arial"/>
              </w:rPr>
              <w:fldChar w:fldCharType="begin"/>
            </w:r>
            <w:r w:rsidR="008A3B11" w:rsidRPr="00BC2284">
              <w:rPr>
                <w:rFonts w:ascii="Arial" w:hAnsi="Arial" w:cs="Arial"/>
              </w:rPr>
              <w:instrText xml:space="preserve"> ADDIN ZOTERO_ITEM CSL_CITATION {"citationID":"yVGnjymo","properties":{"formattedCitation":"(Ola &amp; Menapace, 2020)","plainCitation":"(Ola &amp; Menapace, 2020)","noteIndex":0},"citationItems":[{"id":272,"uris":["http://zotero.org/users/local/Xtum4kXA/items/X7CTHEX8"],"itemData":{"id":272,"type":"article-journal","abstract":"Abstract\n            We show how policymakers in developing regions can generate richer insights from using the choice experiment method best</w:instrText>
            </w:r>
            <w:r w:rsidR="008A3B11" w:rsidRPr="00BC2284">
              <w:rPr>
                <w:rFonts w:ascii="Cambria Math" w:hAnsi="Cambria Math" w:cs="Cambria Math"/>
              </w:rPr>
              <w:instrText>‐</w:instrText>
            </w:r>
            <w:r w:rsidR="008A3B11" w:rsidRPr="00BC2284">
              <w:rPr>
                <w:rFonts w:ascii="Arial" w:hAnsi="Arial" w:cs="Arial"/>
              </w:rPr>
              <w:instrText>worst scaling (BWS) method when ranking policy priorities on an importance scale. More specifically, we adopt BWS to provide an update on constraints that limit the participation of Kenyan horticultural smallholder farmers in modern agricultural value chains. In addition to traditional constraints posed by input market failures and missing institutions, we considered constraints such as trust and familiarity with buyers shown by recent empirical studies to inform smallholders’ market choices. Ascertaining the relevance of these constraints highlights our contribution to the existing literature. We find that farmers consistently rate access to high</w:instrText>
            </w:r>
            <w:r w:rsidR="008A3B11" w:rsidRPr="00BC2284">
              <w:rPr>
                <w:rFonts w:ascii="Cambria Math" w:hAnsi="Cambria Math" w:cs="Cambria Math"/>
              </w:rPr>
              <w:instrText>‐</w:instrText>
            </w:r>
            <w:r w:rsidR="008A3B11" w:rsidRPr="00BC2284">
              <w:rPr>
                <w:rFonts w:ascii="Arial" w:hAnsi="Arial" w:cs="Arial"/>
              </w:rPr>
              <w:instrText>quality inputs as their main constraint followed by concerns about access to credit, the high cost of meeting food standards, missing cooperatives, and exploitative intermediaries. Respondents considered insufficient labor, small farmlands, and weak tenure rights as the least important constraints. Age, location, gender, household income, and education influence the relative importance various segments of smallholders place on these constraints. For example, constraints are economic rather than personal for low</w:instrText>
            </w:r>
            <w:r w:rsidR="008A3B11" w:rsidRPr="00BC2284">
              <w:rPr>
                <w:rFonts w:ascii="Cambria Math" w:hAnsi="Cambria Math" w:cs="Cambria Math"/>
              </w:rPr>
              <w:instrText>‐</w:instrText>
            </w:r>
            <w:r w:rsidR="008A3B11" w:rsidRPr="00BC2284">
              <w:rPr>
                <w:rFonts w:ascii="Arial" w:hAnsi="Arial" w:cs="Arial"/>
              </w:rPr>
              <w:instrText>income farmers. Counterintuitively, rural smallholders are less likely to perceive poor transportation network as a constraint. Smallholders’ distrust of buyers they interact with is informed by their location and income. In designing intervention initiatives, policies that focus on segments of smallholders are needed for improving smallholder participation in modern agricultural value chains.","container-title":"Agricultural Economics","DOI":"10.1111/agec.12574","ISSN":"0169-5150, 1574-0862","issue":"4","journalAbbreviation":"Agricultural Economics","language":"en","page":"595-608","source":"DOI.org (Crossref)","title":"Revisiting constraints to smallholder participation in high</w:instrText>
            </w:r>
            <w:r w:rsidR="008A3B11" w:rsidRPr="00BC2284">
              <w:rPr>
                <w:rFonts w:ascii="Cambria Math" w:hAnsi="Cambria Math" w:cs="Cambria Math"/>
              </w:rPr>
              <w:instrText>‐</w:instrText>
            </w:r>
            <w:r w:rsidR="008A3B11" w:rsidRPr="00BC2284">
              <w:rPr>
                <w:rFonts w:ascii="Arial" w:hAnsi="Arial" w:cs="Arial"/>
              </w:rPr>
              <w:instrText>value markets: A best</w:instrText>
            </w:r>
            <w:r w:rsidR="008A3B11" w:rsidRPr="00BC2284">
              <w:rPr>
                <w:rFonts w:ascii="Cambria Math" w:hAnsi="Cambria Math" w:cs="Cambria Math"/>
              </w:rPr>
              <w:instrText>‐</w:instrText>
            </w:r>
            <w:r w:rsidR="008A3B11" w:rsidRPr="00BC2284">
              <w:rPr>
                <w:rFonts w:ascii="Arial" w:hAnsi="Arial" w:cs="Arial"/>
              </w:rPr>
              <w:instrText>worst scaling approach","title-short":"Revisiting constraints to smallholder participation in high</w:instrText>
            </w:r>
            <w:r w:rsidR="008A3B11" w:rsidRPr="00BC2284">
              <w:rPr>
                <w:rFonts w:ascii="Cambria Math" w:hAnsi="Cambria Math" w:cs="Cambria Math"/>
              </w:rPr>
              <w:instrText>‐</w:instrText>
            </w:r>
            <w:r w:rsidR="008A3B11" w:rsidRPr="00BC2284">
              <w:rPr>
                <w:rFonts w:ascii="Arial" w:hAnsi="Arial" w:cs="Arial"/>
              </w:rPr>
              <w:instrText xml:space="preserve">value markets","volume":"51","author":[{"family":"Ola","given":"Oreoluwa"},{"family":"Menapace","given":"Luisa"}],"issued":{"date-parts":[["2020",7]]}}}],"schema":"https://github.com/citation-style-language/schema/raw/master/csl-citation.json"} </w:instrText>
            </w:r>
            <w:r w:rsidR="008A3B11" w:rsidRPr="00BC2284">
              <w:rPr>
                <w:rFonts w:ascii="Arial" w:hAnsi="Arial" w:cs="Arial"/>
              </w:rPr>
              <w:fldChar w:fldCharType="separate"/>
            </w:r>
            <w:r w:rsidR="008A3B11" w:rsidRPr="00BC2284">
              <w:rPr>
                <w:rFonts w:ascii="Arial" w:hAnsi="Arial" w:cs="Arial"/>
              </w:rPr>
              <w:t>(Ola &amp; Menapace, 2020)</w:t>
            </w:r>
            <w:r w:rsidR="008A3B11" w:rsidRPr="00BC2284">
              <w:rPr>
                <w:rFonts w:ascii="Arial" w:hAnsi="Arial" w:cs="Arial"/>
              </w:rPr>
              <w:fldChar w:fldCharType="end"/>
            </w:r>
            <w:r w:rsidR="008A3B11" w:rsidRPr="00BC2284">
              <w:rPr>
                <w:rFonts w:ascii="Arial" w:hAnsi="Arial" w:cs="Arial"/>
              </w:rPr>
              <w:t xml:space="preserve">, </w:t>
            </w:r>
            <w:r w:rsidR="008A3B11" w:rsidRPr="00BC2284">
              <w:rPr>
                <w:rFonts w:ascii="Arial" w:hAnsi="Arial" w:cs="Arial"/>
              </w:rPr>
              <w:fldChar w:fldCharType="begin"/>
            </w:r>
            <w:r w:rsidR="008A3B11" w:rsidRPr="00BC2284">
              <w:rPr>
                <w:rFonts w:ascii="Arial" w:hAnsi="Arial" w:cs="Arial"/>
              </w:rPr>
              <w:instrText xml:space="preserve"> ADDIN ZOTERO_ITEM CSL_CITATION {"citationID":"CtXbZ6v7","properties":{"formattedCitation":"(Parikhani et al., 2015)","plainCitation":"(Parikhani et al., 2015)","noteIndex":0},"citationItems":[{"id":271,"uris":["http://zotero.org/users/local/Xtum4kXA/items/KHXV5XYQ"],"itemData":{"id":271,"type":"article-journal","container-title":"International Journal of Agricultural Management and Development","ISSN":"2159-5860","issue":"4","journalAbbreviation":"International Journal of Agricultural Management and Development","page":"169-178","title":"Major barriers to application of Good Agricultural Practices (GAPs) technologies in sustainability of livestock units","volume":"5","author":[{"family":"Parikhani","given":"Marzieh Panahzadeh"},{"family":"Borkhani","given":"Fatemeh Razzaghi"},{"family":"Fami","given":"Hossein Shabanali"},{"family":"Motiee","given":"Naser"},{"family":"Hosseinpoor","given":"Abotaleb"}],"issued":{"date-parts":[["2015"]]}}}],"schema":"https://github.com/citation-style-language/schema/raw/master/csl-citation.json"} </w:instrText>
            </w:r>
            <w:r w:rsidR="008A3B11" w:rsidRPr="00BC2284">
              <w:rPr>
                <w:rFonts w:ascii="Arial" w:hAnsi="Arial" w:cs="Arial"/>
              </w:rPr>
              <w:fldChar w:fldCharType="separate"/>
            </w:r>
            <w:r w:rsidR="008A3B11" w:rsidRPr="00BC2284">
              <w:rPr>
                <w:rFonts w:ascii="Arial" w:hAnsi="Arial" w:cs="Arial"/>
              </w:rPr>
              <w:t>(Parikhani et al., 2015)</w:t>
            </w:r>
            <w:r w:rsidR="008A3B11" w:rsidRPr="00BC2284">
              <w:rPr>
                <w:rFonts w:ascii="Arial" w:hAnsi="Arial" w:cs="Arial"/>
              </w:rPr>
              <w:fldChar w:fldCharType="end"/>
            </w:r>
            <w:r w:rsidR="008A3B11" w:rsidRPr="00BC2284">
              <w:rPr>
                <w:rFonts w:ascii="Arial" w:hAnsi="Arial" w:cs="Arial"/>
              </w:rPr>
              <w:t xml:space="preserve">, </w:t>
            </w:r>
            <w:r w:rsidR="008A3B11" w:rsidRPr="00BC2284">
              <w:rPr>
                <w:rFonts w:ascii="Arial" w:hAnsi="Arial" w:cs="Arial"/>
              </w:rPr>
              <w:fldChar w:fldCharType="begin"/>
            </w:r>
            <w:r w:rsidR="008A3B11" w:rsidRPr="00BC2284">
              <w:rPr>
                <w:rFonts w:ascii="Arial" w:hAnsi="Arial" w:cs="Arial"/>
              </w:rPr>
              <w:instrText xml:space="preserve"> ADDIN ZOTERO_ITEM CSL_CITATION {"citationID":"S0Dw9GWX","properties":{"formattedCitation":"(Begho et al., 2022)","plainCitation":"(Begho et al., 2022)","noteIndex":0},"citationItems":[{"id":274,"uris":["http://zotero.org/users/local/Xtum4kXA/items/PNNI2MKU"],"itemData":{"id":274,"type":"article-journal","abstract":"Abstract\n            Despite the fact that sustainable agricultural technologies and practices have been developed and introduced to farmers in both developed and developing countries, there are concerns about low levels of adoption. Empirical evidence of the past 40 years shows that adoption of new practices can be hindered by a wide range of factors, from financial to attitudinal, from personal to social, from agronomic to regulatory. Conclusions that can be generalised across different contexts could help in moving the institutional and policy environment in a direction that strengthens the move towards a more sustainable food production. This is particularly important regarding hotspots of environmental pollution, for example, the release of reactive nitrogen compounds in South Asia. This paper followed the PRISMA protocol and systematically reviewed the adoption literature in South Asia to identify factors that affect farmers' decisions to adopt sustainable agricultural technologies and practices. We found that education, extension and training, soil quality, irrigation, income and credit are significant drivers of farmers' adoption decisions. Consequently, efforts to promote the adoption of sustainable nitrogen management technologies will have to be tailored to consider these factors. We conclude that the variables that explain adoption in the studies reviewed could provide a foundation invaluable to research and policies that facilitate the adoption of sustainable nitrogen management technologies and practices in South Asia.","container-title":"Journal of Sustainable Agriculture and Environment","DOI":"10.1002/sae2.12016","ISSN":"2767-035X, 2767-035X","issue":"2","journalAbbreviation":"J of Sust Agri &amp; Env","language":"en","page":"149-160","source":"DOI.org (Crossref)","title":"A systematic review of factors that influence farmers' adoption of sustainable crop farming practices: Lessons for sustainable nitrogen management in South Asia","title-short":"A systematic review of factors that influence farmers' adoption of sustainable crop farming practices","volume":"1","author":[{"family":"Begho","given":"Toritseju"},{"family":"Glenk","given":"Klaus"},{"family":"Anik","given":"Asif R."},{"family":"Eory","given":"Vera"}],"issued":{"date-parts":[["2022",6]]}}}],"schema":"https://github.com/citation-style-language/schema/raw/master/csl-citation.json"} </w:instrText>
            </w:r>
            <w:r w:rsidR="008A3B11" w:rsidRPr="00BC2284">
              <w:rPr>
                <w:rFonts w:ascii="Arial" w:hAnsi="Arial" w:cs="Arial"/>
              </w:rPr>
              <w:fldChar w:fldCharType="separate"/>
            </w:r>
            <w:r w:rsidR="008A3B11" w:rsidRPr="00BC2284">
              <w:rPr>
                <w:rFonts w:ascii="Arial" w:hAnsi="Arial" w:cs="Arial"/>
              </w:rPr>
              <w:t>(Begho et al., 2022)</w:t>
            </w:r>
            <w:r w:rsidR="008A3B11" w:rsidRPr="00BC2284">
              <w:rPr>
                <w:rFonts w:ascii="Arial" w:hAnsi="Arial" w:cs="Arial"/>
              </w:rPr>
              <w:fldChar w:fldCharType="end"/>
            </w:r>
          </w:p>
        </w:tc>
      </w:tr>
      <w:tr w:rsidR="000E6CB4" w:rsidRPr="00BC2284" w14:paraId="636EA4BA" w14:textId="77777777" w:rsidTr="008063B4">
        <w:trPr>
          <w:trHeight w:val="1044"/>
        </w:trPr>
        <w:tc>
          <w:tcPr>
            <w:tcW w:w="1615" w:type="dxa"/>
          </w:tcPr>
          <w:p w14:paraId="34920EAE" w14:textId="77777777" w:rsidR="000E6CB4" w:rsidRPr="00BC2284" w:rsidRDefault="000E6CB4" w:rsidP="00785233">
            <w:pPr>
              <w:spacing w:after="0" w:line="276" w:lineRule="auto"/>
              <w:jc w:val="both"/>
              <w:rPr>
                <w:rFonts w:ascii="Arial" w:hAnsi="Arial" w:cs="Arial"/>
              </w:rPr>
            </w:pPr>
            <w:r w:rsidRPr="00BC2284">
              <w:rPr>
                <w:rFonts w:ascii="Arial" w:hAnsi="Arial" w:cs="Arial"/>
              </w:rPr>
              <w:t>Institutional and policy</w:t>
            </w:r>
          </w:p>
        </w:tc>
        <w:tc>
          <w:tcPr>
            <w:tcW w:w="4590" w:type="dxa"/>
          </w:tcPr>
          <w:p w14:paraId="6249F436" w14:textId="6889A5A8" w:rsidR="000E6CB4" w:rsidRPr="00BC2284" w:rsidRDefault="000E6CB4" w:rsidP="00785233">
            <w:pPr>
              <w:spacing w:after="0" w:line="276" w:lineRule="auto"/>
              <w:jc w:val="both"/>
              <w:rPr>
                <w:rFonts w:ascii="Arial" w:hAnsi="Arial" w:cs="Arial"/>
              </w:rPr>
            </w:pPr>
            <w:r w:rsidRPr="00BC2284">
              <w:rPr>
                <w:rFonts w:ascii="Arial" w:hAnsi="Arial" w:cs="Arial"/>
              </w:rPr>
              <w:t>Cumbersome and expensive GAP</w:t>
            </w:r>
            <w:r w:rsidR="00EC02F2" w:rsidRPr="00BC2284">
              <w:rPr>
                <w:rFonts w:ascii="Arial" w:hAnsi="Arial" w:cs="Arial"/>
              </w:rPr>
              <w:t>s</w:t>
            </w:r>
            <w:r w:rsidRPr="00BC2284">
              <w:rPr>
                <w:rFonts w:ascii="Arial" w:hAnsi="Arial" w:cs="Arial"/>
              </w:rPr>
              <w:t xml:space="preserve"> certification processes, lack of awareness about </w:t>
            </w:r>
            <w:r w:rsidR="00E81D8D" w:rsidRPr="00BC2284">
              <w:rPr>
                <w:rFonts w:ascii="Arial" w:hAnsi="Arial" w:cs="Arial"/>
              </w:rPr>
              <w:t xml:space="preserve">the </w:t>
            </w:r>
            <w:r w:rsidRPr="00BC2284">
              <w:rPr>
                <w:rFonts w:ascii="Arial" w:hAnsi="Arial" w:cs="Arial"/>
              </w:rPr>
              <w:t>GAP</w:t>
            </w:r>
            <w:r w:rsidR="00EC02F2" w:rsidRPr="00BC2284">
              <w:rPr>
                <w:rFonts w:ascii="Arial" w:hAnsi="Arial" w:cs="Arial"/>
              </w:rPr>
              <w:t>s</w:t>
            </w:r>
            <w:r w:rsidRPr="00BC2284">
              <w:rPr>
                <w:rFonts w:ascii="Arial" w:hAnsi="Arial" w:cs="Arial"/>
              </w:rPr>
              <w:t xml:space="preserve"> standard among exporters</w:t>
            </w:r>
          </w:p>
        </w:tc>
        <w:tc>
          <w:tcPr>
            <w:tcW w:w="2954" w:type="dxa"/>
          </w:tcPr>
          <w:p w14:paraId="4A2AB500" w14:textId="7E612351" w:rsidR="000E6CB4" w:rsidRPr="00BC2284" w:rsidRDefault="008A3B11" w:rsidP="00785233">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OKNo5utQ","properties":{"formattedCitation":"(Aziz et al., 2021)","plainCitation":"(Aziz et al., 2021)","noteIndex":0},"citationItems":[{"id":213,"uris":["http://zotero.org/users/local/Xtum4kXA/items/LFBILWZK"],"itemData":{"id":213,"type":"article-journal","abstract":"Malaysia is the world’s second largest producer of palm oil, which, not unexpectedly, is one of the largest contributors to the country’s GDP. However, the Malaysian palm oil industry faces numerous issues, including a boycott for imports into the European Union (EU) on the basis that Malaysia does not allegedly practice good agriculture, fails to meet sustainability standards and exploits labor rights. To overcome the situation, the Government of Malaysia is strongly committed to implementing good agricultural practices that meet international sustainability standards through sustainable certification. To facilitate the adoption of sustainable certification by smallholder palm oil producers, through a comprehensive review of the literature, this study seeks to identify the social, environmental and economic benefits derived from sustainable certification.","container-title":"Sustainability","DOI":"10.3390/su131810009","ISSN":"2071-1050","issue":"18","journalAbbreviation":"Sustainability","language":"en","page":"10009","source":"DOI.org (Crossref)","title":"Barriers and Benefits Arising from the Adoption of Sustainable Certification for Smallholder Oil Palm Producers in Malaysia: A Systematic Review of Literature","title-short":"Barriers and Benefits Arising from the Adoption of Sustainable Certification for Smallholder Oil Palm Producers in Malaysia","volume":"13","author":[{"family":"Aziz","given":"Nurul Fathiah"},{"family":"Chamhuri","given":"Norshamliza"},{"family":"Batt","given":"Peter J."}],"issued":{"date-parts":[["2021",9,7]]}}}],"schema":"https://github.com/citation-style-language/schema/raw/master/csl-citation.json"} </w:instrText>
            </w:r>
            <w:r w:rsidRPr="00BC2284">
              <w:rPr>
                <w:rFonts w:ascii="Arial" w:hAnsi="Arial" w:cs="Arial"/>
              </w:rPr>
              <w:fldChar w:fldCharType="separate"/>
            </w:r>
            <w:r w:rsidRPr="00BC2284">
              <w:rPr>
                <w:rFonts w:ascii="Arial" w:hAnsi="Arial" w:cs="Arial"/>
              </w:rPr>
              <w:t>(Aziz et al., 2021)</w:t>
            </w:r>
            <w:r w:rsidRPr="00BC2284">
              <w:rPr>
                <w:rFonts w:ascii="Arial" w:hAnsi="Arial" w:cs="Arial"/>
              </w:rPr>
              <w:fldChar w:fldCharType="end"/>
            </w:r>
            <w:r w:rsidRPr="00BC2284">
              <w:rPr>
                <w:rFonts w:ascii="Arial" w:hAnsi="Arial" w:cs="Arial"/>
              </w:rPr>
              <w:t xml:space="preserve">, </w:t>
            </w:r>
            <w:r w:rsidRPr="00BC2284">
              <w:rPr>
                <w:rFonts w:ascii="Arial" w:hAnsi="Arial" w:cs="Arial"/>
              </w:rPr>
              <w:fldChar w:fldCharType="begin"/>
            </w:r>
            <w:r w:rsidRPr="00BC2284">
              <w:rPr>
                <w:rFonts w:ascii="Arial" w:hAnsi="Arial" w:cs="Arial"/>
              </w:rPr>
              <w:instrText xml:space="preserve"> ADDIN ZOTERO_ITEM CSL_CITATION {"citationID":"HVGPqo5T","properties":{"formattedCitation":"(Kharel et al., 2022)","plainCitation":"(Kharel et al., 2022)","noteIndex":0},"citationItems":[{"id":198,"uris":["http://zotero.org/users/local/Xtum4kXA/items/4L4Q6TM3"],"itemData":{"id":198,"type":"article-journal","container-title":"Journal of Agriculture and Food Research","DOI":"10.1016/j.jafr.2022.100447","ISSN":"26661543","journalAbbreviation":"Journal of Agriculture and Food Research","language":"en","page":"100447","source":"DOI.org (Crossref)","title":"Good agriculture practices for safe food and sustainable agriculture in Nepal: A review","title-short":"Good agriculture practices for safe food and sustainable agriculture in Nepal","volume":"10","author":[{"family":"Kharel","given":"Menila"},{"family":"Dahal","given":"Bed Mani"},{"family":"Raut","given":"Nani"}],"issued":{"date-parts":[["2022",12]]}}}],"schema":"https://github.com/citation-style-language/schema/raw/master/csl-citation.json"} </w:instrText>
            </w:r>
            <w:r w:rsidRPr="00BC2284">
              <w:rPr>
                <w:rFonts w:ascii="Arial" w:hAnsi="Arial" w:cs="Arial"/>
              </w:rPr>
              <w:fldChar w:fldCharType="separate"/>
            </w:r>
            <w:r w:rsidRPr="00BC2284">
              <w:rPr>
                <w:rFonts w:ascii="Arial" w:hAnsi="Arial" w:cs="Arial"/>
              </w:rPr>
              <w:t>(Kharel et al., 2022)</w:t>
            </w:r>
            <w:r w:rsidRPr="00BC2284">
              <w:rPr>
                <w:rFonts w:ascii="Arial" w:hAnsi="Arial" w:cs="Arial"/>
              </w:rPr>
              <w:fldChar w:fldCharType="end"/>
            </w:r>
          </w:p>
        </w:tc>
      </w:tr>
      <w:tr w:rsidR="000E6CB4" w:rsidRPr="00BC2284" w14:paraId="273C45EF" w14:textId="77777777" w:rsidTr="008063B4">
        <w:trPr>
          <w:trHeight w:val="1006"/>
        </w:trPr>
        <w:tc>
          <w:tcPr>
            <w:tcW w:w="1615" w:type="dxa"/>
          </w:tcPr>
          <w:p w14:paraId="26B26AB5" w14:textId="77777777" w:rsidR="000E6CB4" w:rsidRPr="00BC2284" w:rsidRDefault="000E6CB4" w:rsidP="00785233">
            <w:pPr>
              <w:spacing w:after="0" w:line="276" w:lineRule="auto"/>
              <w:jc w:val="both"/>
              <w:rPr>
                <w:rFonts w:ascii="Arial" w:hAnsi="Arial" w:cs="Arial"/>
              </w:rPr>
            </w:pPr>
            <w:r w:rsidRPr="00BC2284">
              <w:rPr>
                <w:rFonts w:ascii="Arial" w:hAnsi="Arial" w:cs="Arial"/>
              </w:rPr>
              <w:t>Technical and knowledge based</w:t>
            </w:r>
          </w:p>
        </w:tc>
        <w:tc>
          <w:tcPr>
            <w:tcW w:w="4590" w:type="dxa"/>
          </w:tcPr>
          <w:p w14:paraId="25B47440" w14:textId="17C5BA82" w:rsidR="000E6CB4" w:rsidRPr="00BC2284" w:rsidRDefault="000E6CB4" w:rsidP="00785233">
            <w:pPr>
              <w:spacing w:after="0" w:line="276" w:lineRule="auto"/>
              <w:jc w:val="both"/>
              <w:rPr>
                <w:rFonts w:ascii="Arial" w:hAnsi="Arial" w:cs="Arial"/>
              </w:rPr>
            </w:pPr>
            <w:r w:rsidRPr="00BC2284">
              <w:rPr>
                <w:rFonts w:ascii="Arial" w:hAnsi="Arial" w:cs="Arial"/>
              </w:rPr>
              <w:t xml:space="preserve">Poor knowledge about IPM, lack of technical guidance, limited awareness and knowledge about GAP, </w:t>
            </w:r>
            <w:r w:rsidR="00E81D8D" w:rsidRPr="00BC2284">
              <w:rPr>
                <w:rFonts w:ascii="Arial" w:hAnsi="Arial" w:cs="Arial"/>
              </w:rPr>
              <w:t xml:space="preserve">and </w:t>
            </w:r>
            <w:r w:rsidRPr="00BC2284">
              <w:rPr>
                <w:rFonts w:ascii="Arial" w:hAnsi="Arial" w:cs="Arial"/>
              </w:rPr>
              <w:t>insufficient training programs</w:t>
            </w:r>
          </w:p>
        </w:tc>
        <w:tc>
          <w:tcPr>
            <w:tcW w:w="2954" w:type="dxa"/>
          </w:tcPr>
          <w:p w14:paraId="16DC9491" w14:textId="2FE6C6DA" w:rsidR="000E6CB4" w:rsidRPr="00BC2284" w:rsidRDefault="008A3B11" w:rsidP="00785233">
            <w:pPr>
              <w:spacing w:after="0" w:line="276" w:lineRule="auto"/>
              <w:jc w:val="both"/>
              <w:rPr>
                <w:rFonts w:ascii="Arial" w:hAnsi="Arial" w:cs="Arial"/>
                <w:lang w:val="de-DE"/>
              </w:rPr>
            </w:pPr>
            <w:r w:rsidRPr="00BC2284">
              <w:rPr>
                <w:rFonts w:ascii="Arial" w:hAnsi="Arial" w:cs="Arial"/>
                <w:lang w:val="de-DE"/>
              </w:rPr>
              <w:fldChar w:fldCharType="begin"/>
            </w:r>
            <w:r w:rsidRPr="00BC2284">
              <w:rPr>
                <w:rFonts w:ascii="Arial" w:hAnsi="Arial" w:cs="Arial"/>
              </w:rPr>
              <w:instrText xml:space="preserve"> ADDIN ZOTERO_ITEM CSL_CITATION {"citationID":"wBnbg7ty","properties":{"formattedCitation":"(G, 2021)","plainCitation":"(G, 2021)","noteIndex":0},"citationItems":[{"id":211,"uris":["http://zotero.org/users/local/Xtum4kXA/items/VPI6PDY4"],"itemData":{"id":211,"type":"thesis","event-p</w:instrText>
            </w:r>
            <w:r w:rsidRPr="00BC2284">
              <w:rPr>
                <w:rFonts w:ascii="Arial" w:hAnsi="Arial" w:cs="Arial"/>
                <w:lang w:val="de-DE"/>
              </w:rPr>
              <w:instrText xml:space="preserve">lace":"Vellanikkara, Thrissur, India","genre":"Thesis paper","publisher":"Kerala Agricultural University","publisher-place":"Vellanikkara, Thrissur, India","title":"Adoption of Good Agricultural Practices (gap) among vegetable farmers of Palakkad district","URL":"https://krishikosh.egranth.ac.in/handle/1/5810190436","author":[{"family":"G","given":"Nagadevi"}],"issued":{"date-parts":[["2021"]]}}}],"schema":"https://github.com/citation-style-language/schema/raw/master/csl-citation.json"} </w:instrText>
            </w:r>
            <w:r w:rsidRPr="00BC2284">
              <w:rPr>
                <w:rFonts w:ascii="Arial" w:hAnsi="Arial" w:cs="Arial"/>
                <w:lang w:val="de-DE"/>
              </w:rPr>
              <w:fldChar w:fldCharType="separate"/>
            </w:r>
            <w:r w:rsidRPr="00BC2284">
              <w:rPr>
                <w:rFonts w:ascii="Arial" w:hAnsi="Arial" w:cs="Arial"/>
              </w:rPr>
              <w:t>(G, 2021)</w:t>
            </w:r>
            <w:r w:rsidRPr="00BC2284">
              <w:rPr>
                <w:rFonts w:ascii="Arial" w:hAnsi="Arial" w:cs="Arial"/>
                <w:lang w:val="de-DE"/>
              </w:rPr>
              <w:fldChar w:fldCharType="end"/>
            </w:r>
            <w:r w:rsidRPr="00BC2284">
              <w:rPr>
                <w:rFonts w:ascii="Arial" w:hAnsi="Arial" w:cs="Arial"/>
                <w:lang w:val="de-DE"/>
              </w:rPr>
              <w:t xml:space="preserve">, </w:t>
            </w:r>
            <w:r w:rsidRPr="00BC2284">
              <w:rPr>
                <w:rFonts w:ascii="Arial" w:hAnsi="Arial" w:cs="Arial"/>
                <w:lang w:val="de-DE"/>
              </w:rPr>
              <w:fldChar w:fldCharType="begin"/>
            </w:r>
            <w:r w:rsidRPr="00BC2284">
              <w:rPr>
                <w:rFonts w:ascii="Arial" w:hAnsi="Arial" w:cs="Arial"/>
                <w:lang w:val="de-DE"/>
              </w:rPr>
              <w:instrText xml:space="preserve"> ADDIN ZOTERO_ITEM CSL_CITATION {"citationID":"VvgReBmU","properties":{"formattedCitation":"(M. S. Islam et al., 2024b)","plainCitation":"(M. S. Islam et al., 2024b)","noteIndex":0},"citationItems":[{"id":244,"uris":["http://zotero.org/users/local/Xtum4kXA/items/BN3C363X"],"itemData":{"id":244,"type":"article-journal","title":"Prospects and challenges of good agricultural practices for vegetable production: In the context of sustainable agriculture in Bangladesh","author":[{"family":"Islam","given":"Md Shazzadul"},{"family":"Yabar","given":"Helmut"},{"family":"Mizunoya","given":"Takeshi"}],"issued":{"date-parts":[["2024"]]}}}],"schema":"https://github.com/citation-style-language/schema/raw/master/csl-citation.json"} </w:instrText>
            </w:r>
            <w:r w:rsidRPr="00BC2284">
              <w:rPr>
                <w:rFonts w:ascii="Arial" w:hAnsi="Arial" w:cs="Arial"/>
                <w:lang w:val="de-DE"/>
              </w:rPr>
              <w:fldChar w:fldCharType="separate"/>
            </w:r>
            <w:r w:rsidRPr="00BC2284">
              <w:rPr>
                <w:rFonts w:ascii="Arial" w:hAnsi="Arial" w:cs="Arial"/>
              </w:rPr>
              <w:t>(Islam et al., 2024)</w:t>
            </w:r>
            <w:r w:rsidRPr="00BC2284">
              <w:rPr>
                <w:rFonts w:ascii="Arial" w:hAnsi="Arial" w:cs="Arial"/>
                <w:lang w:val="de-DE"/>
              </w:rPr>
              <w:fldChar w:fldCharType="end"/>
            </w:r>
          </w:p>
        </w:tc>
      </w:tr>
      <w:tr w:rsidR="000E6CB4" w:rsidRPr="00BC2284" w14:paraId="36E50AF4" w14:textId="77777777" w:rsidTr="008063B4">
        <w:trPr>
          <w:trHeight w:val="547"/>
        </w:trPr>
        <w:tc>
          <w:tcPr>
            <w:tcW w:w="1615" w:type="dxa"/>
          </w:tcPr>
          <w:p w14:paraId="4E53B1B2" w14:textId="77777777" w:rsidR="000E6CB4" w:rsidRPr="00BC2284" w:rsidRDefault="000E6CB4" w:rsidP="00785233">
            <w:pPr>
              <w:spacing w:after="0" w:line="276" w:lineRule="auto"/>
              <w:jc w:val="both"/>
              <w:rPr>
                <w:rFonts w:ascii="Arial" w:hAnsi="Arial" w:cs="Arial"/>
              </w:rPr>
            </w:pPr>
            <w:r w:rsidRPr="00BC2284">
              <w:rPr>
                <w:rFonts w:ascii="Arial" w:hAnsi="Arial" w:cs="Arial"/>
              </w:rPr>
              <w:t>Extension</w:t>
            </w:r>
          </w:p>
        </w:tc>
        <w:tc>
          <w:tcPr>
            <w:tcW w:w="4590" w:type="dxa"/>
          </w:tcPr>
          <w:p w14:paraId="7BD4EBA0" w14:textId="77777777" w:rsidR="000E6CB4" w:rsidRPr="00BC2284" w:rsidRDefault="000E6CB4" w:rsidP="00785233">
            <w:pPr>
              <w:spacing w:after="0" w:line="276" w:lineRule="auto"/>
              <w:jc w:val="both"/>
              <w:rPr>
                <w:rFonts w:ascii="Arial" w:hAnsi="Arial" w:cs="Arial"/>
              </w:rPr>
            </w:pPr>
            <w:r w:rsidRPr="00BC2284">
              <w:rPr>
                <w:rFonts w:ascii="Arial" w:hAnsi="Arial" w:cs="Arial"/>
              </w:rPr>
              <w:t>Poor extension communication system</w:t>
            </w:r>
          </w:p>
        </w:tc>
        <w:tc>
          <w:tcPr>
            <w:tcW w:w="2954" w:type="dxa"/>
          </w:tcPr>
          <w:p w14:paraId="326063E5" w14:textId="731731D5" w:rsidR="000E6CB4" w:rsidRPr="00BC2284" w:rsidRDefault="008A3B11" w:rsidP="00785233">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0ZnUuX9v","properties":{"formattedCitation":"(Kharel et al., 2022)","plainCitation":"(Kharel et al., 2022)","noteIndex":0},"citationItems":[{"id":198,"uris":["http://zotero.org/users/local/Xtum4kXA/items/4L4Q6TM3"],"itemData":{"id":198,"type":"article-journal","container-title":"Journal of Agriculture and Food Research","DOI":"10.1016/j.jafr.2022.100447","ISSN":"26661543","journalAbbreviation":"Journal of Agriculture and Food Research","language":"en","page":"100447","source":"DOI.org (Crossref)","title":"Good agriculture practices for safe food and sustainable agriculture in Nepal: A review","title-short":"Good agriculture practices for safe food and sustainable agriculture in Nepal","volume":"10","author":[{"family":"Kharel","given":"Menila"},{"family":"Dahal","given":"Bed Mani"},{"family":"Raut","given":"Nani"}],"issued":{"date-parts":[["2022",12]]}}}],"schema":"https://github.com/citation-style-language/schema/raw/master/csl-citation.json"} </w:instrText>
            </w:r>
            <w:r w:rsidRPr="00BC2284">
              <w:rPr>
                <w:rFonts w:ascii="Arial" w:hAnsi="Arial" w:cs="Arial"/>
              </w:rPr>
              <w:fldChar w:fldCharType="separate"/>
            </w:r>
            <w:r w:rsidRPr="00BC2284">
              <w:rPr>
                <w:rFonts w:ascii="Arial" w:hAnsi="Arial" w:cs="Arial"/>
              </w:rPr>
              <w:t>(Kharel et al., 2022)</w:t>
            </w:r>
            <w:r w:rsidRPr="00BC2284">
              <w:rPr>
                <w:rFonts w:ascii="Arial" w:hAnsi="Arial" w:cs="Arial"/>
              </w:rPr>
              <w:fldChar w:fldCharType="end"/>
            </w:r>
          </w:p>
        </w:tc>
      </w:tr>
      <w:tr w:rsidR="000E6CB4" w:rsidRPr="00BC2284" w14:paraId="2D933194" w14:textId="77777777" w:rsidTr="008063B4">
        <w:trPr>
          <w:trHeight w:val="1102"/>
        </w:trPr>
        <w:tc>
          <w:tcPr>
            <w:tcW w:w="1615" w:type="dxa"/>
          </w:tcPr>
          <w:p w14:paraId="0BE2066A" w14:textId="77777777" w:rsidR="000E6CB4" w:rsidRPr="00BC2284" w:rsidRDefault="000E6CB4" w:rsidP="00785233">
            <w:pPr>
              <w:spacing w:after="0" w:line="276" w:lineRule="auto"/>
              <w:jc w:val="both"/>
              <w:rPr>
                <w:rFonts w:ascii="Arial" w:hAnsi="Arial" w:cs="Arial"/>
              </w:rPr>
            </w:pPr>
            <w:r w:rsidRPr="00BC2284">
              <w:rPr>
                <w:rFonts w:ascii="Arial" w:hAnsi="Arial" w:cs="Arial"/>
              </w:rPr>
              <w:t>Infrastructure related</w:t>
            </w:r>
          </w:p>
        </w:tc>
        <w:tc>
          <w:tcPr>
            <w:tcW w:w="4590" w:type="dxa"/>
          </w:tcPr>
          <w:p w14:paraId="791CC6D4" w14:textId="6D102D72" w:rsidR="000E6CB4" w:rsidRPr="00BC2284" w:rsidRDefault="000E6CB4" w:rsidP="00785233">
            <w:pPr>
              <w:spacing w:after="0" w:line="276" w:lineRule="auto"/>
              <w:jc w:val="both"/>
              <w:rPr>
                <w:rFonts w:ascii="Arial" w:hAnsi="Arial" w:cs="Arial"/>
              </w:rPr>
            </w:pPr>
            <w:r w:rsidRPr="00BC2284">
              <w:rPr>
                <w:rFonts w:ascii="Arial" w:hAnsi="Arial" w:cs="Arial"/>
              </w:rPr>
              <w:t xml:space="preserve">Poor rural roads and lack of proper postharvest storage, </w:t>
            </w:r>
            <w:r w:rsidR="00785233" w:rsidRPr="00BC2284">
              <w:rPr>
                <w:rFonts w:ascii="Arial" w:hAnsi="Arial" w:cs="Arial"/>
              </w:rPr>
              <w:t xml:space="preserve">and </w:t>
            </w:r>
            <w:r w:rsidRPr="00BC2284">
              <w:rPr>
                <w:rFonts w:ascii="Arial" w:hAnsi="Arial" w:cs="Arial"/>
              </w:rPr>
              <w:t>absence of a well-organized market structure</w:t>
            </w:r>
          </w:p>
        </w:tc>
        <w:tc>
          <w:tcPr>
            <w:tcW w:w="2954" w:type="dxa"/>
          </w:tcPr>
          <w:p w14:paraId="6004A74D" w14:textId="389CC033" w:rsidR="000E6CB4" w:rsidRPr="00BC2284" w:rsidRDefault="008A3B11" w:rsidP="00785233">
            <w:pPr>
              <w:spacing w:after="0" w:line="276" w:lineRule="auto"/>
              <w:jc w:val="both"/>
              <w:rPr>
                <w:rFonts w:ascii="Arial" w:hAnsi="Arial" w:cs="Arial"/>
              </w:rPr>
            </w:pPr>
            <w:r w:rsidRPr="00BC2284">
              <w:rPr>
                <w:rFonts w:ascii="Arial" w:hAnsi="Arial" w:cs="Arial"/>
                <w:lang w:val="de-DE"/>
              </w:rPr>
              <w:fldChar w:fldCharType="begin"/>
            </w:r>
            <w:r w:rsidRPr="00BC2284">
              <w:rPr>
                <w:rFonts w:ascii="Arial" w:hAnsi="Arial" w:cs="Arial"/>
                <w:lang w:val="de-DE"/>
              </w:rPr>
              <w:instrText xml:space="preserve"> ADDIN ZOTERO_ITEM CSL_CITATION {"citationID":"fiW67pcn","properties":{"formattedCitation":"(M. S. Islam et al., 2024b)","plainCitation":"(M. S. Islam et al., 2024b)","noteIndex":0},"citationItems":[{"id":244,"uris":["http://zotero.org/users/local/Xtum4kXA/items/BN3C363X"],"itemData":{"id":244,"type":"article-journal","title":"Prospects and challenges of good agricultural practices for vegetable production: In the context of sustainable agriculture in Bangladesh","author":[{"family":"Islam","given":"Md Shazzadul"},{"family":"Yabar","given":"Helmut"},{"family":"Mizunoya","given":"Takeshi"}],"issued":{"date-parts":[["2024"]]}}}],"schema":"https://github.com/citation-style-language/schema/raw/master/csl-citation.json"} </w:instrText>
            </w:r>
            <w:r w:rsidRPr="00BC2284">
              <w:rPr>
                <w:rFonts w:ascii="Arial" w:hAnsi="Arial" w:cs="Arial"/>
                <w:lang w:val="de-DE"/>
              </w:rPr>
              <w:fldChar w:fldCharType="separate"/>
            </w:r>
            <w:r w:rsidRPr="00BC2284">
              <w:rPr>
                <w:rFonts w:ascii="Arial" w:hAnsi="Arial" w:cs="Arial"/>
              </w:rPr>
              <w:t>(Islam et al., 2024)</w:t>
            </w:r>
            <w:r w:rsidRPr="00BC2284">
              <w:rPr>
                <w:rFonts w:ascii="Arial" w:hAnsi="Arial" w:cs="Arial"/>
                <w:lang w:val="de-DE"/>
              </w:rPr>
              <w:fldChar w:fldCharType="end"/>
            </w:r>
            <w:r w:rsidRPr="00BC2284">
              <w:rPr>
                <w:rFonts w:ascii="Arial" w:hAnsi="Arial" w:cs="Arial"/>
                <w:lang w:val="de-DE"/>
              </w:rPr>
              <w:t xml:space="preserve">, </w:t>
            </w:r>
            <w:r w:rsidRPr="00BC2284">
              <w:rPr>
                <w:rFonts w:ascii="Arial" w:hAnsi="Arial" w:cs="Arial"/>
                <w:lang w:val="de-DE"/>
              </w:rPr>
              <w:fldChar w:fldCharType="begin"/>
            </w:r>
            <w:r w:rsidRPr="00BC2284">
              <w:rPr>
                <w:rFonts w:ascii="Arial" w:hAnsi="Arial" w:cs="Arial"/>
                <w:lang w:val="de-DE"/>
              </w:rPr>
              <w:instrText xml:space="preserve"> ADDIN ZOTERO_ITEM CSL_CITATION {"citationID":"RxVJMjoZ","properties":{"formattedCitation":"(Rahman et al., 2024)","plainCitation":"(Rahman et al., 2024)","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w:instrText>
            </w:r>
            <w:r w:rsidRPr="00BC2284">
              <w:rPr>
                <w:rFonts w:ascii="Arial" w:hAnsi="Arial" w:cs="Arial"/>
              </w:rPr>
              <w:instrText xml:space="preserve">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Pr="00BC2284">
              <w:rPr>
                <w:rFonts w:ascii="Arial" w:hAnsi="Arial" w:cs="Arial"/>
                <w:lang w:val="de-DE"/>
              </w:rPr>
              <w:fldChar w:fldCharType="separate"/>
            </w:r>
            <w:r w:rsidRPr="00BC2284">
              <w:rPr>
                <w:rFonts w:ascii="Arial" w:hAnsi="Arial" w:cs="Arial"/>
              </w:rPr>
              <w:t>(Rahman et al., 2024)</w:t>
            </w:r>
            <w:r w:rsidRPr="00BC2284">
              <w:rPr>
                <w:rFonts w:ascii="Arial" w:hAnsi="Arial" w:cs="Arial"/>
                <w:lang w:val="de-DE"/>
              </w:rPr>
              <w:fldChar w:fldCharType="end"/>
            </w:r>
            <w:r w:rsidR="00C24C53" w:rsidRPr="00BC2284">
              <w:rPr>
                <w:rFonts w:ascii="Arial" w:hAnsi="Arial" w:cs="Arial"/>
              </w:rPr>
              <w:t xml:space="preserve">, </w:t>
            </w:r>
            <w:r w:rsidR="00C24C53" w:rsidRPr="00BC2284">
              <w:rPr>
                <w:rFonts w:ascii="Arial" w:hAnsi="Arial" w:cs="Arial"/>
                <w:lang w:val="de-DE"/>
              </w:rPr>
              <w:fldChar w:fldCharType="begin"/>
            </w:r>
            <w:r w:rsidR="00C24C53" w:rsidRPr="00BC2284">
              <w:rPr>
                <w:rFonts w:ascii="Arial" w:hAnsi="Arial" w:cs="Arial"/>
              </w:rPr>
              <w:instrText xml:space="preserve"> ADDIN ZOTERO_ITEM CSL_CITATION {"citationID":"VnaCrerK","properties":{"formattedCitation":"(Bisheko &amp; G, 2023)","plainCitation":"(Bisheko &amp; G, 2023)","noteIndex":0},"citationItems":[{"id":277,"uris":["http://zotero.org/users/local/Xtum4kXA/items/8BV2XD7J"],"itemData":{"id":277,"type":"article-journal","container-title":"World Development Sustainability","DOI":"10.1016/j.wds.2023.100070","ISSN":"2772655X","journalAbbreviation":"World Development Sustainability","language":"en","page":"100070","source":"DOI.org (Crossref)","title":"Major barriers to adoption of improved postharvest technologies among smallholder farmers in sub-Saharan Africa and South Asia: A systematic literature review","title-short":"Major barriers to adoption of improved postharvest technologies among smallholder farmers in sub-Saharan Africa and South Asia","volume":"2","author":[{"family":"Bisheko","given":"Muganyizi J."},{"family":"G","given":"Rejikumar"}],"issued":{"date-parts":[["2023",6]]}}}],"schema":"https://github.com/citation-style-language/schema/raw/master/csl-citation.json"} </w:instrText>
            </w:r>
            <w:r w:rsidR="00C24C53" w:rsidRPr="00BC2284">
              <w:rPr>
                <w:rFonts w:ascii="Arial" w:hAnsi="Arial" w:cs="Arial"/>
                <w:lang w:val="de-DE"/>
              </w:rPr>
              <w:fldChar w:fldCharType="separate"/>
            </w:r>
            <w:r w:rsidR="00C24C53" w:rsidRPr="00BC2284">
              <w:rPr>
                <w:rFonts w:ascii="Arial" w:hAnsi="Arial" w:cs="Arial"/>
              </w:rPr>
              <w:t>(Bisheko &amp; G, 2023)</w:t>
            </w:r>
            <w:r w:rsidR="00C24C53" w:rsidRPr="00BC2284">
              <w:rPr>
                <w:rFonts w:ascii="Arial" w:hAnsi="Arial" w:cs="Arial"/>
                <w:lang w:val="de-DE"/>
              </w:rPr>
              <w:fldChar w:fldCharType="end"/>
            </w:r>
          </w:p>
        </w:tc>
      </w:tr>
      <w:tr w:rsidR="000E6CB4" w:rsidRPr="00BC2284" w14:paraId="6155BEA8" w14:textId="77777777" w:rsidTr="008063B4">
        <w:trPr>
          <w:trHeight w:val="725"/>
        </w:trPr>
        <w:tc>
          <w:tcPr>
            <w:tcW w:w="1615" w:type="dxa"/>
          </w:tcPr>
          <w:p w14:paraId="02E1D73B" w14:textId="77777777" w:rsidR="000E6CB4" w:rsidRPr="00BC2284" w:rsidRDefault="000E6CB4" w:rsidP="00785233">
            <w:pPr>
              <w:spacing w:after="0" w:line="276" w:lineRule="auto"/>
              <w:jc w:val="both"/>
              <w:rPr>
                <w:rFonts w:ascii="Arial" w:hAnsi="Arial" w:cs="Arial"/>
              </w:rPr>
            </w:pPr>
            <w:r w:rsidRPr="00BC2284">
              <w:rPr>
                <w:rFonts w:ascii="Arial" w:hAnsi="Arial" w:cs="Arial"/>
              </w:rPr>
              <w:t>Social &amp; Cultural</w:t>
            </w:r>
          </w:p>
        </w:tc>
        <w:tc>
          <w:tcPr>
            <w:tcW w:w="4590" w:type="dxa"/>
          </w:tcPr>
          <w:p w14:paraId="0D6063C1" w14:textId="07C771E6" w:rsidR="000E6CB4" w:rsidRPr="00BC2284" w:rsidRDefault="000E6CB4" w:rsidP="00785233">
            <w:pPr>
              <w:spacing w:after="0" w:line="276" w:lineRule="auto"/>
              <w:jc w:val="both"/>
              <w:rPr>
                <w:rFonts w:ascii="Arial" w:hAnsi="Arial" w:cs="Arial"/>
              </w:rPr>
            </w:pPr>
            <w:r w:rsidRPr="00BC2284">
              <w:rPr>
                <w:rFonts w:ascii="Arial" w:hAnsi="Arial" w:cs="Arial"/>
              </w:rPr>
              <w:t xml:space="preserve">Lack of </w:t>
            </w:r>
            <w:r w:rsidR="00E81D8D" w:rsidRPr="00BC2284">
              <w:rPr>
                <w:rFonts w:ascii="Arial" w:hAnsi="Arial" w:cs="Arial"/>
              </w:rPr>
              <w:t>peer-to-peer</w:t>
            </w:r>
            <w:r w:rsidRPr="00BC2284">
              <w:rPr>
                <w:rFonts w:ascii="Arial" w:hAnsi="Arial" w:cs="Arial"/>
              </w:rPr>
              <w:t xml:space="preserve">, risk aversion, </w:t>
            </w:r>
            <w:r w:rsidR="00E81D8D" w:rsidRPr="00BC2284">
              <w:rPr>
                <w:rFonts w:ascii="Arial" w:hAnsi="Arial" w:cs="Arial"/>
              </w:rPr>
              <w:t xml:space="preserve">and resistance </w:t>
            </w:r>
            <w:r w:rsidRPr="00BC2284">
              <w:rPr>
                <w:rFonts w:ascii="Arial" w:hAnsi="Arial" w:cs="Arial"/>
              </w:rPr>
              <w:t xml:space="preserve">to change  </w:t>
            </w:r>
          </w:p>
        </w:tc>
        <w:tc>
          <w:tcPr>
            <w:tcW w:w="2954" w:type="dxa"/>
          </w:tcPr>
          <w:p w14:paraId="45DF88BA" w14:textId="482CAA42" w:rsidR="000E6CB4" w:rsidRPr="00BC2284" w:rsidRDefault="00C24C53" w:rsidP="00785233">
            <w:pPr>
              <w:spacing w:after="0" w:line="276"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ITEM CSL_CITATION {"citationID":"qOd6j9qU","properties":{"formattedCitation":"(Tamburini et al., 2020)","plainCitation":"(Tamburini et al., 2020)","noteIndex":0},"citationItems":[{"id":260,"uris":["http://zotero.org/users/local/Xtum4kXA/items/4GTJSMLK"],"itemData":{"id":260,"type":"article-journal","abstract":"Diversification practices benefit biodiversity, pollination, pest control, nutrient cycling, soil fertility, and water regulation.\n          , \n            Enhancing biodiversity in cropping systems is suggested to promote ecosystem services, thereby reducing dependency on agronomic inputs while maintaining high crop yields. We assess the impact of several diversification practices in cropping systems on above- and belowground biodiversity and ecosystem services by reviewing 98 meta-analyses and performing a second-order meta-analysis based on 5160 original studies comprising 41,946 comparisons between diversified and simplified practices. Overall, diversification enhances biodiversity, pollination, pest control, nutrient cycling, soil fertility, and water regulation without compromising crop yields. Practices targeting aboveground biodiversity boosted pest control and water regulation, while those targeting belowground biodiversity enhanced nutrient cycling, soil fertility, and water regulation. Most often, diversification practices resulted in win-win support of services and crop yields. Variability in responses and occurrence of trade-offs highlight the context dependency of outcomes. Widespread adoption of diversification practices shows promise to contribute to biodiversity conservation and food security from local to global scales.","container-title":"Science Advances","DOI":"10.1126/sciadv.aba1715","ISSN":"2375-2548","issue":"45","journalAbbreviation":"Sci. Adv.","language":"en","license":"https://creativecommons.org/licenses/by-nc/4.0/","page":"eaba1715","source":"DOI.org (Crossref)","title":"Agricultural diversification promotes multiple ecosystem services without compromising yield","volume":"6","author":[{"family":"Tamburini","given":"Giovanni"},{"family":"Bommarco","given":"Riccardo"},{"family":"Wanger","given":"Thomas Cherico"},{"family":"Kremen","given":"Claire"},{"family":"Van Der Heijden","given":"Marcel G. A."},{"family":"Liebman","given":"Matt"},{"family":"Hallin","given":"Sara"}],"issued":{"date-parts":[["2020",11,6]]}}}],"schema":"https://github.com/citation-style-language/schema/raw/master/csl-citation.json"} </w:instrText>
            </w:r>
            <w:r w:rsidRPr="00BC2284">
              <w:rPr>
                <w:rFonts w:ascii="Arial" w:hAnsi="Arial" w:cs="Arial"/>
              </w:rPr>
              <w:fldChar w:fldCharType="separate"/>
            </w:r>
            <w:r w:rsidRPr="00BC2284">
              <w:rPr>
                <w:rFonts w:ascii="Arial" w:hAnsi="Arial" w:cs="Arial"/>
              </w:rPr>
              <w:t>(Tamburini et al., 2020)</w:t>
            </w:r>
            <w:r w:rsidRPr="00BC2284">
              <w:rPr>
                <w:rFonts w:ascii="Arial" w:hAnsi="Arial" w:cs="Arial"/>
              </w:rPr>
              <w:fldChar w:fldCharType="end"/>
            </w:r>
          </w:p>
          <w:p w14:paraId="2B8D2874" w14:textId="77777777" w:rsidR="000E6CB4" w:rsidRPr="00BC2284" w:rsidRDefault="000E6CB4" w:rsidP="00785233">
            <w:pPr>
              <w:spacing w:after="0" w:line="276" w:lineRule="auto"/>
              <w:jc w:val="both"/>
              <w:rPr>
                <w:rFonts w:ascii="Arial" w:hAnsi="Arial" w:cs="Arial"/>
              </w:rPr>
            </w:pPr>
          </w:p>
        </w:tc>
      </w:tr>
    </w:tbl>
    <w:p w14:paraId="45EDEF27" w14:textId="20AC59CA" w:rsidR="00760CE7" w:rsidRPr="00BC2284" w:rsidRDefault="00A47DF3" w:rsidP="00E9621C">
      <w:pPr>
        <w:spacing w:before="240" w:line="360" w:lineRule="auto"/>
        <w:jc w:val="both"/>
        <w:rPr>
          <w:rFonts w:ascii="Arial" w:hAnsi="Arial" w:cs="Arial"/>
        </w:rPr>
      </w:pPr>
      <w:r w:rsidRPr="00BC2284">
        <w:rPr>
          <w:rFonts w:ascii="Arial" w:hAnsi="Arial" w:cs="Arial"/>
        </w:rPr>
        <w:t xml:space="preserve">According to </w:t>
      </w:r>
      <w:r w:rsidR="00C24C53" w:rsidRPr="00BC2284">
        <w:rPr>
          <w:rFonts w:ascii="Arial" w:hAnsi="Arial" w:cs="Arial"/>
        </w:rPr>
        <w:fldChar w:fldCharType="begin"/>
      </w:r>
      <w:r w:rsidR="00C24C53" w:rsidRPr="00BC2284">
        <w:rPr>
          <w:rFonts w:ascii="Arial" w:hAnsi="Arial" w:cs="Arial"/>
        </w:rPr>
        <w:instrText xml:space="preserve"> ADDIN ZOTERO_ITEM CSL_CITATION {"citationID":"EwZYzra6","properties":{"formattedCitation":"(Finizola e Silva et al., 2024)","plainCitation":"(Finizola e Silva et al., 2024)","noteIndex":0},"citationItems":[{"id":232,"uris":["http://zotero.org/users/local/Xtum4kXA/items/YI2ZRL8A"],"itemData":{"id":232,"type":"article-journal","abstract":"Climate change impact, food security concerns, and greenhouse gas emissions are pressuring agricultural production systems in developing countries. There is a need for a shift toward sustainable food systems. One of the concepts introduced to drive this shift is climate-smart agriculture (CSA), endorsed by international organizations to address multifaceted challenges. Despite widespread attention and support, the adoption of CSA among African farmers remains low. This systematic literature review aims to shed light on the factors influencing CSA adoption amongst African farmers. Within the articles identified as relevant, over 50 CSA practices and more than 40 factors influencing CSA adoption were distinguished. These influencing factors can be categorized as personal, farm-related, financial, environmental, and informational. The focus of this review is to identify and explain the overall impact (positive, negative, or mixed) of these factors on CSA adoption. Overall, many factors result in mixed effects, only some factors have an unambiguous positive or negative effect on CSA adoption. For instance, educational level emerges as a key personal factor, positively impacting CSA adoption, along with positive influences from farmers' experience and farm size among farm-related factors. Financial factors reveal distinct patterns, with income from farming and access to credit positively influencing adoption, while off-farm income exhibits a negative effect. Environmental factors, though less researched, indicate positive impacts related to changes in rainfall patterns, temperature, and droughts. Lastly, informational factors consistently exhibit a positive effect on CSA adoption, with training, access to extension, group memberships, climate information, and CSA awareness playing crucial roles. These findings provide valuable insights for policymakers seeking to enhance CSA adoption in Africa, offering a nuanced understanding of the multifaceted dynamics at play.","container-title":"Frontiers in Environmental Economics","DOI":"10.3389/frevc.2024.1356335","ISSN":"2813-2823","journalAbbreviation":"Front. Environ. Econ.","page":"1356335","source":"DOI.org (Crossref)","title":"A systematic review identifying the drivers and barriers to the adoption of climate-smart agriculture by smallholder farmers in Africa","volume":"3","author":[{"family":"Finizola e Silva","given":"Maíra"},{"family":"Van Schoubroeck","given":"Sophie"},{"family":"Cools","given":"Jan"},{"family":"Van Passel","given":"Steven"}],"issued":{"date-parts":[["2024",4,3]]}}}],"schema":"https://github.com/citation-style-language/schema/raw/master/csl-citation.json"} </w:instrText>
      </w:r>
      <w:r w:rsidR="00C24C53" w:rsidRPr="00BC2284">
        <w:rPr>
          <w:rFonts w:ascii="Arial" w:hAnsi="Arial" w:cs="Arial"/>
        </w:rPr>
        <w:fldChar w:fldCharType="separate"/>
      </w:r>
      <w:r w:rsidR="00D86F38" w:rsidRPr="00BC2284">
        <w:rPr>
          <w:rFonts w:ascii="Arial" w:hAnsi="Arial" w:cs="Arial"/>
        </w:rPr>
        <w:t xml:space="preserve">Finizola e Silva et al., </w:t>
      </w:r>
      <w:r w:rsidR="008063B4" w:rsidRPr="00BC2284">
        <w:rPr>
          <w:rFonts w:ascii="Arial" w:hAnsi="Arial" w:cs="Arial"/>
        </w:rPr>
        <w:t>(</w:t>
      </w:r>
      <w:r w:rsidR="00D86F38" w:rsidRPr="00BC2284">
        <w:rPr>
          <w:rFonts w:ascii="Arial" w:hAnsi="Arial" w:cs="Arial"/>
        </w:rPr>
        <w:t>2024)</w:t>
      </w:r>
      <w:r w:rsidR="00C24C53" w:rsidRPr="00BC2284">
        <w:rPr>
          <w:rFonts w:ascii="Arial" w:hAnsi="Arial" w:cs="Arial"/>
        </w:rPr>
        <w:fldChar w:fldCharType="end"/>
      </w:r>
      <w:r w:rsidR="00C24C53" w:rsidRPr="00BC2284">
        <w:rPr>
          <w:rFonts w:ascii="Arial" w:hAnsi="Arial" w:cs="Arial"/>
        </w:rPr>
        <w:t xml:space="preserve">, </w:t>
      </w:r>
      <w:r w:rsidR="00A76629" w:rsidRPr="00BC2284">
        <w:rPr>
          <w:rFonts w:ascii="Arial" w:hAnsi="Arial" w:cs="Arial"/>
        </w:rPr>
        <w:t>Technological shortfall and insecure land tenure system</w:t>
      </w:r>
      <w:r w:rsidR="00785233" w:rsidRPr="00BC2284">
        <w:rPr>
          <w:rFonts w:ascii="Arial" w:hAnsi="Arial" w:cs="Arial"/>
        </w:rPr>
        <w:t>s</w:t>
      </w:r>
      <w:r w:rsidR="00A76629" w:rsidRPr="00BC2284">
        <w:rPr>
          <w:rFonts w:ascii="Arial" w:hAnsi="Arial" w:cs="Arial"/>
        </w:rPr>
        <w:t xml:space="preserve"> are the major constraints to GAPs adoption in Africa</w:t>
      </w:r>
      <w:r w:rsidR="00785233" w:rsidRPr="00BC2284">
        <w:rPr>
          <w:rFonts w:ascii="Arial" w:hAnsi="Arial" w:cs="Arial"/>
        </w:rPr>
        <w:t>,</w:t>
      </w:r>
      <w:r w:rsidR="00A76629" w:rsidRPr="00BC2284">
        <w:rPr>
          <w:rFonts w:ascii="Arial" w:hAnsi="Arial" w:cs="Arial"/>
        </w:rPr>
        <w:t xml:space="preserve"> which </w:t>
      </w:r>
      <w:r w:rsidRPr="00BC2284">
        <w:rPr>
          <w:rFonts w:ascii="Arial" w:hAnsi="Arial" w:cs="Arial"/>
        </w:rPr>
        <w:t>contrasts with the findings from Asia. In many developing countries</w:t>
      </w:r>
      <w:r w:rsidR="00E539EC" w:rsidRPr="00BC2284">
        <w:rPr>
          <w:rFonts w:ascii="Arial" w:hAnsi="Arial" w:cs="Arial"/>
        </w:rPr>
        <w:t xml:space="preserve"> like Bangladesh</w:t>
      </w:r>
      <w:r w:rsidRPr="00BC2284">
        <w:rPr>
          <w:rFonts w:ascii="Arial" w:hAnsi="Arial" w:cs="Arial"/>
        </w:rPr>
        <w:t xml:space="preserve">, </w:t>
      </w:r>
      <w:r w:rsidR="00785233" w:rsidRPr="00BC2284">
        <w:rPr>
          <w:rFonts w:ascii="Arial" w:hAnsi="Arial" w:cs="Arial"/>
        </w:rPr>
        <w:t xml:space="preserve">a </w:t>
      </w:r>
      <w:r w:rsidRPr="00BC2284">
        <w:rPr>
          <w:rFonts w:ascii="Arial" w:hAnsi="Arial" w:cs="Arial"/>
        </w:rPr>
        <w:t xml:space="preserve">lack of availability of bio-input in </w:t>
      </w:r>
      <w:r w:rsidR="00785233" w:rsidRPr="00BC2284">
        <w:rPr>
          <w:rFonts w:ascii="Arial" w:hAnsi="Arial" w:cs="Arial"/>
        </w:rPr>
        <w:t xml:space="preserve">the </w:t>
      </w:r>
      <w:r w:rsidRPr="00BC2284">
        <w:rPr>
          <w:rFonts w:ascii="Arial" w:hAnsi="Arial" w:cs="Arial"/>
        </w:rPr>
        <w:t xml:space="preserve">local level, </w:t>
      </w:r>
      <w:r w:rsidR="00785233" w:rsidRPr="00BC2284">
        <w:rPr>
          <w:rFonts w:ascii="Arial" w:hAnsi="Arial" w:cs="Arial"/>
        </w:rPr>
        <w:t xml:space="preserve">a </w:t>
      </w:r>
      <w:r w:rsidRPr="00BC2284">
        <w:rPr>
          <w:rFonts w:ascii="Arial" w:hAnsi="Arial" w:cs="Arial"/>
        </w:rPr>
        <w:t>centralized GAP</w:t>
      </w:r>
      <w:r w:rsidR="00EC02F2" w:rsidRPr="00BC2284">
        <w:rPr>
          <w:rFonts w:ascii="Arial" w:hAnsi="Arial" w:cs="Arial"/>
        </w:rPr>
        <w:t>s</w:t>
      </w:r>
      <w:r w:rsidRPr="00BC2284">
        <w:rPr>
          <w:rFonts w:ascii="Arial" w:hAnsi="Arial" w:cs="Arial"/>
        </w:rPr>
        <w:t xml:space="preserve">-certification system, </w:t>
      </w:r>
      <w:r w:rsidR="00785233" w:rsidRPr="00BC2284">
        <w:rPr>
          <w:rFonts w:ascii="Arial" w:hAnsi="Arial" w:cs="Arial"/>
        </w:rPr>
        <w:t xml:space="preserve">a </w:t>
      </w:r>
      <w:r w:rsidRPr="00BC2284">
        <w:rPr>
          <w:rFonts w:ascii="Arial" w:hAnsi="Arial" w:cs="Arial"/>
        </w:rPr>
        <w:t>l</w:t>
      </w:r>
      <w:r w:rsidR="00E539EC" w:rsidRPr="00BC2284">
        <w:rPr>
          <w:rFonts w:ascii="Arial" w:hAnsi="Arial" w:cs="Arial"/>
        </w:rPr>
        <w:t>ack of technical guidance, and poor post-harvest handling facilities are the key constraints for large</w:t>
      </w:r>
      <w:r w:rsidR="00785233" w:rsidRPr="00BC2284">
        <w:rPr>
          <w:rFonts w:ascii="Arial" w:hAnsi="Arial" w:cs="Arial"/>
        </w:rPr>
        <w:t>-</w:t>
      </w:r>
      <w:r w:rsidR="00E539EC" w:rsidRPr="00BC2284">
        <w:rPr>
          <w:rFonts w:ascii="Arial" w:hAnsi="Arial" w:cs="Arial"/>
        </w:rPr>
        <w:t>scale GAPs adoption in different farming system</w:t>
      </w:r>
      <w:r w:rsidR="00785233" w:rsidRPr="00BC2284">
        <w:rPr>
          <w:rFonts w:ascii="Arial" w:hAnsi="Arial" w:cs="Arial"/>
        </w:rPr>
        <w:t>s</w:t>
      </w:r>
      <w:r w:rsidR="00E539EC" w:rsidRPr="00BC2284">
        <w:rPr>
          <w:rFonts w:ascii="Arial" w:hAnsi="Arial" w:cs="Arial"/>
        </w:rPr>
        <w:t xml:space="preserve"> </w:t>
      </w:r>
      <w:r w:rsidR="00C24C53" w:rsidRPr="00BC2284">
        <w:rPr>
          <w:rFonts w:ascii="Arial" w:hAnsi="Arial" w:cs="Arial"/>
        </w:rPr>
        <w:fldChar w:fldCharType="begin"/>
      </w:r>
      <w:r w:rsidR="00C24C53" w:rsidRPr="00BC2284">
        <w:rPr>
          <w:rFonts w:ascii="Arial" w:hAnsi="Arial" w:cs="Arial"/>
        </w:rPr>
        <w:instrText xml:space="preserve"> ADDIN ZOTERO_ITEM CSL_CITATION {"citationID":"7c8E6ByY","properties":{"formattedCitation":"(Rahman et al., 2024)","plainCitation":"(Rahman et al., 2024)","noteIndex":0},"citationItems":[{"id":201,"uris":["http://zotero.org/users/local/Xtum4kXA/items/RA4X3BLG"],"itemData":{"id":201,"type":"article-journal","abstract":"This study conducts a comprehensive bibliometric analysis of research on Good Agricultural Practices (GAP), using Scopus data to explore the chronological and thematic development of the topic from 1964 to 2024. GAP, established to guarantee food safety, environmental sustainability, and economic viability in agriculture, has achieved international acclaim. Nonetheless, investigations on the subject remain disjointed across agronomy, environmental science, and food safety. Good Agricultural Practices study is crucial in discussing global problems like climate change and food security. GAP is a framework to increase sustainable agricultural productivity, minimise the environmental implications, and make production systems resilient to the increasing global challenges. Through an analysis of the research trends, this study emphasises the critical importance of GAP in shaping a sustainable future for agriculture globally. This analysis utilises bibliometric tools like VOS Viewer and Biblioshiny to synthesise and visualise significant contributions to GAP research. 1,732 papers were examined to ascertain prominent authors, major nations, and significant topic trends. The findings indicate a growing emphasis on sustainable crop management, food safety regulations, and the incorporation of new technology like precision agriculture into Good Agricultural Practices (GAP) and also show how most of the published evidence on the potential of GAP to help reduce waste in food processing is for developed regions whereas, in developing regions challenges such as limited access to financial resources, lack of knowledge dissemination, and poor infrastructure hamper the proper application of GAP. It's crucial to face these socio-economic challenges to ensure equitable and sustainable agricultural development worldwide. A notable study deficiency remains in investigations centered on developing regions where GAP might exert the most substantial influence. Moreover, socio-economic obstacles, especially those encountered by smallholder farmers in implementing GAP, remain little examined. The study underscores the necessity for more investigation into the long-term impacts of GAP, particularly concerning climate change and global food security. This analysis identifies research gaps and emerging trends, establishing a basis for future studies and policy measures to promote sustainable farming practices globally. There are some limitations, such as the dependency on the Scopus database. Therefore, all the related studies indexed in other databases would not be included. Moreover, the English-language publication bias may mean valuable research done in non-English speaking countries is obscure, leading to potentially neglected global patterns.","container-title":"Journal of Agriculture and Ecology Research International","DOI":"10.9734/jaeri/2024/v25i6655","ISSN":"2394-1073","issue":"6","journalAbbreviation":"J. Agric. Ecol. Res. Int.","page":"242-255","source":"DOI.org (Crossref)","title":"Analysing Research on Good Agricultural Practices (GAP): A Bibliometric Approach to Global Trends","title-short":"Analysing Research on Good Agricultural Practices (GAP)","volume":"25","author":[{"family":"Rahman","given":"Md. Mosiur"},{"family":"Rahman","given":"Md. Mostafizur"},{"family":"Khatun","given":"Nazma"},{"family":"Pervez","given":"A K M Kanak"}],"issued":{"date-parts":[["2024",12,29]]}}}],"schema":"https://github.com/citation-style-language/schema/raw/master/csl-citation.json"} </w:instrText>
      </w:r>
      <w:r w:rsidR="00C24C53" w:rsidRPr="00BC2284">
        <w:rPr>
          <w:rFonts w:ascii="Arial" w:hAnsi="Arial" w:cs="Arial"/>
        </w:rPr>
        <w:fldChar w:fldCharType="separate"/>
      </w:r>
      <w:r w:rsidR="00C24C53" w:rsidRPr="00BC2284">
        <w:rPr>
          <w:rFonts w:ascii="Arial" w:hAnsi="Arial" w:cs="Arial"/>
        </w:rPr>
        <w:t>(Rahman et al., 2024)</w:t>
      </w:r>
      <w:r w:rsidR="00C24C53" w:rsidRPr="00BC2284">
        <w:rPr>
          <w:rFonts w:ascii="Arial" w:hAnsi="Arial" w:cs="Arial"/>
        </w:rPr>
        <w:fldChar w:fldCharType="end"/>
      </w:r>
      <w:r w:rsidR="00C24C53" w:rsidRPr="00BC2284">
        <w:rPr>
          <w:rFonts w:ascii="Arial" w:hAnsi="Arial" w:cs="Arial"/>
        </w:rPr>
        <w:t>.</w:t>
      </w:r>
    </w:p>
    <w:p w14:paraId="709FDBD3" w14:textId="42204166" w:rsidR="00CA1E58" w:rsidRPr="00BC2284" w:rsidRDefault="000E6CB4" w:rsidP="001D2E7C">
      <w:pPr>
        <w:pStyle w:val="Heading2"/>
        <w:rPr>
          <w:rFonts w:ascii="Arial" w:hAnsi="Arial" w:cs="Arial"/>
        </w:rPr>
      </w:pPr>
      <w:bookmarkStart w:id="34" w:name="_Toc201699816"/>
      <w:r w:rsidRPr="00BC2284">
        <w:rPr>
          <w:rFonts w:ascii="Arial" w:hAnsi="Arial" w:cs="Arial"/>
        </w:rPr>
        <w:lastRenderedPageBreak/>
        <w:t>CONCLUSION</w:t>
      </w:r>
      <w:bookmarkEnd w:id="34"/>
    </w:p>
    <w:p w14:paraId="677842CD" w14:textId="3853C348" w:rsidR="00724E86" w:rsidRPr="00BC2284" w:rsidRDefault="000E6CB4" w:rsidP="001D2E7C">
      <w:pPr>
        <w:spacing w:before="120" w:line="360" w:lineRule="auto"/>
        <w:jc w:val="both"/>
        <w:rPr>
          <w:rFonts w:ascii="Arial" w:hAnsi="Arial" w:cs="Arial"/>
        </w:rPr>
      </w:pPr>
      <w:r w:rsidRPr="00BC2284">
        <w:rPr>
          <w:rFonts w:ascii="Arial" w:hAnsi="Arial" w:cs="Arial"/>
        </w:rPr>
        <w:t>Good Agricultural Practices represent a comprehensive approach to sustainable crop production by</w:t>
      </w:r>
      <w:r w:rsidR="006400F5" w:rsidRPr="00BC2284">
        <w:rPr>
          <w:rFonts w:ascii="Arial" w:hAnsi="Arial" w:cs="Arial"/>
        </w:rPr>
        <w:t>,</w:t>
      </w:r>
      <w:r w:rsidRPr="00BC2284">
        <w:rPr>
          <w:rFonts w:ascii="Arial" w:hAnsi="Arial" w:cs="Arial"/>
        </w:rPr>
        <w:t xml:space="preserve"> mitigating </w:t>
      </w:r>
      <w:r w:rsidR="00E30C44" w:rsidRPr="00BC2284">
        <w:rPr>
          <w:rFonts w:ascii="Arial" w:hAnsi="Arial" w:cs="Arial"/>
        </w:rPr>
        <w:t xml:space="preserve">the </w:t>
      </w:r>
      <w:r w:rsidRPr="00BC2284">
        <w:rPr>
          <w:rFonts w:ascii="Arial" w:hAnsi="Arial" w:cs="Arial"/>
        </w:rPr>
        <w:t xml:space="preserve">adverse impacts of climate change and ensuring food safety. Good Agricultural Practices in crop production are highly influenced by Education level, Innovativeness, Farm size, </w:t>
      </w:r>
      <w:r w:rsidR="00E30C44" w:rsidRPr="00BC2284">
        <w:rPr>
          <w:rFonts w:ascii="Arial" w:hAnsi="Arial" w:cs="Arial"/>
        </w:rPr>
        <w:t>and</w:t>
      </w:r>
      <w:r w:rsidR="006400F5" w:rsidRPr="00BC2284">
        <w:rPr>
          <w:rFonts w:ascii="Arial" w:hAnsi="Arial" w:cs="Arial"/>
        </w:rPr>
        <w:t xml:space="preserve"> </w:t>
      </w:r>
      <w:r w:rsidRPr="00BC2284">
        <w:rPr>
          <w:rFonts w:ascii="Arial" w:hAnsi="Arial" w:cs="Arial"/>
        </w:rPr>
        <w:t xml:space="preserve">experience of the farmers. Access to extension services, Access to credit, Peer influence, and Climate change were also found to be significant </w:t>
      </w:r>
      <w:r w:rsidR="00E30C44" w:rsidRPr="00BC2284">
        <w:rPr>
          <w:rFonts w:ascii="Arial" w:hAnsi="Arial" w:cs="Arial"/>
        </w:rPr>
        <w:t xml:space="preserve">factors </w:t>
      </w:r>
      <w:r w:rsidRPr="00BC2284">
        <w:rPr>
          <w:rFonts w:ascii="Arial" w:hAnsi="Arial" w:cs="Arial"/>
        </w:rPr>
        <w:t>in the adoption of Good Agricultural Practices among farmers.</w:t>
      </w:r>
      <w:r w:rsidR="000D4055" w:rsidRPr="00BC2284">
        <w:rPr>
          <w:rFonts w:ascii="Arial" w:hAnsi="Arial" w:cs="Arial"/>
        </w:rPr>
        <w:t xml:space="preserve"> </w:t>
      </w:r>
      <w:r w:rsidRPr="00BC2284">
        <w:rPr>
          <w:rFonts w:ascii="Arial" w:hAnsi="Arial" w:cs="Arial"/>
        </w:rPr>
        <w:t xml:space="preserve">Adoption of Good Agricultural Practices reflects higher profitability compared to traditional farming systems. GAPs require higher production costs due to the use of certified seed, </w:t>
      </w:r>
      <w:r w:rsidR="006400F5" w:rsidRPr="00BC2284">
        <w:rPr>
          <w:rFonts w:ascii="Arial" w:hAnsi="Arial" w:cs="Arial"/>
        </w:rPr>
        <w:t xml:space="preserve">a </w:t>
      </w:r>
      <w:r w:rsidRPr="00BC2284">
        <w:rPr>
          <w:rFonts w:ascii="Arial" w:hAnsi="Arial" w:cs="Arial"/>
        </w:rPr>
        <w:t>large initial investment for soil organic amendment, and high labor costs. Despite higher production costs, GAPs ensure a much better BCR than traditional users because they assure safe and quality food, which helps to get the premium price for the products.</w:t>
      </w:r>
      <w:bookmarkStart w:id="35" w:name="_Hlk201413778"/>
      <w:r w:rsidR="000D4055" w:rsidRPr="00BC2284">
        <w:rPr>
          <w:rFonts w:ascii="Arial" w:hAnsi="Arial" w:cs="Arial"/>
        </w:rPr>
        <w:t xml:space="preserve"> </w:t>
      </w:r>
      <w:r w:rsidRPr="00BC2284">
        <w:rPr>
          <w:rFonts w:ascii="Arial" w:hAnsi="Arial" w:cs="Arial"/>
        </w:rPr>
        <w:t>Proper implementation of GAPs strategies in crop production confirms long-term productivity, conservation of soil health, biodiversity</w:t>
      </w:r>
      <w:r w:rsidR="006400F5" w:rsidRPr="00BC2284">
        <w:rPr>
          <w:rFonts w:ascii="Arial" w:hAnsi="Arial" w:cs="Arial"/>
        </w:rPr>
        <w:t>,</w:t>
      </w:r>
      <w:r w:rsidRPr="00BC2284">
        <w:rPr>
          <w:rFonts w:ascii="Arial" w:hAnsi="Arial" w:cs="Arial"/>
        </w:rPr>
        <w:t xml:space="preserve"> and environmental sustainability. The efficient maintenance of </w:t>
      </w:r>
      <w:r w:rsidR="00E30C44" w:rsidRPr="00BC2284">
        <w:rPr>
          <w:rFonts w:ascii="Arial" w:hAnsi="Arial" w:cs="Arial"/>
        </w:rPr>
        <w:t xml:space="preserve">GAP </w:t>
      </w:r>
      <w:r w:rsidRPr="00BC2284">
        <w:rPr>
          <w:rFonts w:ascii="Arial" w:hAnsi="Arial" w:cs="Arial"/>
        </w:rPr>
        <w:t>standards</w:t>
      </w:r>
      <w:r w:rsidR="006400F5" w:rsidRPr="00BC2284">
        <w:rPr>
          <w:rFonts w:ascii="Arial" w:hAnsi="Arial" w:cs="Arial"/>
        </w:rPr>
        <w:t>,</w:t>
      </w:r>
      <w:r w:rsidRPr="00BC2284">
        <w:rPr>
          <w:rFonts w:ascii="Arial" w:hAnsi="Arial" w:cs="Arial"/>
        </w:rPr>
        <w:t xml:space="preserve"> helps to improve soil</w:t>
      </w:r>
      <w:r w:rsidR="00E62CC4" w:rsidRPr="00BC2284">
        <w:rPr>
          <w:rFonts w:ascii="Arial" w:hAnsi="Arial" w:cs="Arial"/>
        </w:rPr>
        <w:t xml:space="preserve"> health</w:t>
      </w:r>
      <w:r w:rsidRPr="00BC2284">
        <w:rPr>
          <w:rFonts w:ascii="Arial" w:hAnsi="Arial" w:cs="Arial"/>
        </w:rPr>
        <w:t>, reduce soil erosion, lower GHG emissions, expand carbon sequestration</w:t>
      </w:r>
      <w:r w:rsidR="006400F5" w:rsidRPr="00BC2284">
        <w:rPr>
          <w:rFonts w:ascii="Arial" w:hAnsi="Arial" w:cs="Arial"/>
        </w:rPr>
        <w:t xml:space="preserve">, </w:t>
      </w:r>
      <w:r w:rsidRPr="00BC2284">
        <w:rPr>
          <w:rFonts w:ascii="Arial" w:hAnsi="Arial" w:cs="Arial"/>
        </w:rPr>
        <w:t>and protect farmers from possible contamination with chemical pesticides.</w:t>
      </w:r>
      <w:bookmarkEnd w:id="35"/>
      <w:r w:rsidR="008063B4" w:rsidRPr="00BC2284">
        <w:rPr>
          <w:rFonts w:ascii="Arial" w:hAnsi="Arial" w:cs="Arial"/>
        </w:rPr>
        <w:t xml:space="preserve"> </w:t>
      </w:r>
      <w:r w:rsidRPr="00BC2284">
        <w:rPr>
          <w:rFonts w:ascii="Arial" w:hAnsi="Arial" w:cs="Arial"/>
        </w:rPr>
        <w:t>Although Good Agricultural Practices are capable of enhancing sustainability and improving productivity, their implementation, particularly amongst the smallholder farmers in most developing countries</w:t>
      </w:r>
      <w:r w:rsidR="006400F5" w:rsidRPr="00BC2284">
        <w:rPr>
          <w:rFonts w:ascii="Arial" w:hAnsi="Arial" w:cs="Arial"/>
        </w:rPr>
        <w:t>,</w:t>
      </w:r>
      <w:r w:rsidRPr="00BC2284">
        <w:rPr>
          <w:rFonts w:ascii="Arial" w:hAnsi="Arial" w:cs="Arial"/>
        </w:rPr>
        <w:t xml:space="preserve"> is low. A weak extension system, large initial investments, low product prices due to an inappropriate marketing channel</w:t>
      </w:r>
      <w:r w:rsidR="00D9049A" w:rsidRPr="00BC2284">
        <w:rPr>
          <w:rFonts w:ascii="Arial" w:hAnsi="Arial" w:cs="Arial"/>
        </w:rPr>
        <w:t xml:space="preserve">, and a high information gap </w:t>
      </w:r>
      <w:r w:rsidRPr="00BC2284">
        <w:rPr>
          <w:rFonts w:ascii="Arial" w:hAnsi="Arial" w:cs="Arial"/>
        </w:rPr>
        <w:t>are the major constraints to GAP</w:t>
      </w:r>
      <w:r w:rsidR="00EC02F2" w:rsidRPr="00BC2284">
        <w:rPr>
          <w:rFonts w:ascii="Arial" w:hAnsi="Arial" w:cs="Arial"/>
        </w:rPr>
        <w:t>s</w:t>
      </w:r>
      <w:r w:rsidRPr="00BC2284">
        <w:rPr>
          <w:rFonts w:ascii="Arial" w:hAnsi="Arial" w:cs="Arial"/>
        </w:rPr>
        <w:t xml:space="preserve"> adoption.</w:t>
      </w:r>
      <w:r w:rsidR="00D9049A" w:rsidRPr="00BC2284">
        <w:rPr>
          <w:rFonts w:ascii="Arial" w:hAnsi="Arial" w:cs="Arial"/>
        </w:rPr>
        <w:t xml:space="preserve"> The costs associated with obtaining certifications and conducting third-party audits for GAP</w:t>
      </w:r>
      <w:r w:rsidR="00EC02F2" w:rsidRPr="00BC2284">
        <w:rPr>
          <w:rFonts w:ascii="Arial" w:hAnsi="Arial" w:cs="Arial"/>
        </w:rPr>
        <w:t>s</w:t>
      </w:r>
      <w:r w:rsidR="00D9049A" w:rsidRPr="00BC2284">
        <w:rPr>
          <w:rFonts w:ascii="Arial" w:hAnsi="Arial" w:cs="Arial"/>
        </w:rPr>
        <w:t xml:space="preserve"> compliance can be significant, particularly for smaller farms to GAP</w:t>
      </w:r>
      <w:r w:rsidR="00EC02F2" w:rsidRPr="00BC2284">
        <w:rPr>
          <w:rFonts w:ascii="Arial" w:hAnsi="Arial" w:cs="Arial"/>
        </w:rPr>
        <w:t>s</w:t>
      </w:r>
      <w:r w:rsidR="00D9049A" w:rsidRPr="00BC2284">
        <w:rPr>
          <w:rFonts w:ascii="Arial" w:hAnsi="Arial" w:cs="Arial"/>
        </w:rPr>
        <w:t xml:space="preserve"> adoption.</w:t>
      </w:r>
      <w:r w:rsidR="009F6143" w:rsidRPr="00BC2284">
        <w:rPr>
          <w:rFonts w:ascii="Arial" w:hAnsi="Arial" w:cs="Arial"/>
        </w:rPr>
        <w:t xml:space="preserve"> </w:t>
      </w:r>
      <w:r w:rsidR="000D4055" w:rsidRPr="00BC2284">
        <w:rPr>
          <w:rFonts w:ascii="Arial" w:hAnsi="Arial" w:cs="Arial"/>
        </w:rPr>
        <w:t>This review may not fully represent all global regions, limiting broader applicability. The perspectives of key stakeholders such as farmers, extension agents, and market actors are not extensively captured. Additionally, the review provides limited discussion on how climate change and diverse regulatory frameworks influence GAP adoption across different farming systems.</w:t>
      </w:r>
    </w:p>
    <w:p w14:paraId="00777F32" w14:textId="03575312" w:rsidR="00952C40" w:rsidRPr="00BC2284" w:rsidRDefault="00952C40" w:rsidP="001D2E7C">
      <w:pPr>
        <w:spacing w:before="120" w:line="360" w:lineRule="auto"/>
        <w:jc w:val="both"/>
        <w:rPr>
          <w:rFonts w:ascii="Arial" w:hAnsi="Arial" w:cs="Arial"/>
        </w:rPr>
      </w:pPr>
    </w:p>
    <w:p w14:paraId="46F59700" w14:textId="77777777" w:rsidR="00952C40" w:rsidRPr="008819C4" w:rsidRDefault="00952C40" w:rsidP="00952C40">
      <w:pPr>
        <w:rPr>
          <w:rFonts w:ascii="Calibri" w:eastAsia="Calibri" w:hAnsi="Calibri" w:cs="Times New Roman"/>
          <w:b/>
          <w:kern w:val="2"/>
          <w:highlight w:val="yellow"/>
        </w:rPr>
      </w:pPr>
      <w:bookmarkStart w:id="36" w:name="_Hlk197682619"/>
      <w:bookmarkStart w:id="37" w:name="_Hlk180402183"/>
      <w:bookmarkStart w:id="38" w:name="_Hlk183680988"/>
      <w:bookmarkStart w:id="39" w:name="_Hlk197351200"/>
      <w:r w:rsidRPr="008819C4">
        <w:rPr>
          <w:rFonts w:ascii="Calibri" w:eastAsia="Calibri" w:hAnsi="Calibri" w:cs="Times New Roman"/>
          <w:b/>
          <w:kern w:val="2"/>
          <w:highlight w:val="yellow"/>
        </w:rPr>
        <w:t>Disclaimer (Artificial intelligence)</w:t>
      </w:r>
    </w:p>
    <w:p w14:paraId="56AEB7C3" w14:textId="77777777" w:rsidR="00952C40" w:rsidRPr="00BC2284" w:rsidRDefault="00952C40" w:rsidP="00952C40">
      <w:pPr>
        <w:rPr>
          <w:rFonts w:ascii="Calibri" w:eastAsia="Calibri" w:hAnsi="Calibri" w:cs="Times New Roman"/>
          <w:kern w:val="2"/>
          <w:highlight w:val="yellow"/>
        </w:rPr>
      </w:pPr>
      <w:r w:rsidRPr="00BC2284">
        <w:rPr>
          <w:rFonts w:ascii="Calibri" w:eastAsia="Calibri" w:hAnsi="Calibri" w:cs="Times New Roman"/>
          <w:kern w:val="2"/>
          <w:highlight w:val="yellow"/>
        </w:rPr>
        <w:t xml:space="preserve">Option 1: </w:t>
      </w:r>
    </w:p>
    <w:p w14:paraId="07CC88BD" w14:textId="77777777" w:rsidR="00952C40" w:rsidRPr="00BC2284" w:rsidRDefault="00952C40" w:rsidP="00952C40">
      <w:pPr>
        <w:rPr>
          <w:rFonts w:ascii="Calibri" w:eastAsia="Calibri" w:hAnsi="Calibri" w:cs="Times New Roman"/>
          <w:kern w:val="2"/>
          <w:highlight w:val="yellow"/>
        </w:rPr>
      </w:pPr>
      <w:r w:rsidRPr="00BC2284">
        <w:rPr>
          <w:rFonts w:ascii="Calibri" w:eastAsia="Calibri" w:hAnsi="Calibri" w:cs="Times New Roman"/>
          <w:kern w:val="2"/>
          <w:highlight w:val="yellow"/>
        </w:rPr>
        <w:t>Author(s) hereby declare that NO generative AI technologies such as Large Language Models (</w:t>
      </w:r>
      <w:proofErr w:type="spellStart"/>
      <w:r w:rsidRPr="00BC2284">
        <w:rPr>
          <w:rFonts w:ascii="Calibri" w:eastAsia="Calibri" w:hAnsi="Calibri" w:cs="Times New Roman"/>
          <w:kern w:val="2"/>
          <w:highlight w:val="yellow"/>
        </w:rPr>
        <w:t>ChatGPT</w:t>
      </w:r>
      <w:proofErr w:type="spellEnd"/>
      <w:r w:rsidRPr="00BC2284">
        <w:rPr>
          <w:rFonts w:ascii="Calibri" w:eastAsia="Calibri" w:hAnsi="Calibri" w:cs="Times New Roman"/>
          <w:kern w:val="2"/>
          <w:highlight w:val="yellow"/>
        </w:rPr>
        <w:t xml:space="preserve">, COPILOT, etc.) and text-to-image generators have been used during the writing or editing of this manuscript. </w:t>
      </w:r>
    </w:p>
    <w:bookmarkEnd w:id="36"/>
    <w:bookmarkEnd w:id="37"/>
    <w:bookmarkEnd w:id="38"/>
    <w:bookmarkEnd w:id="39"/>
    <w:p w14:paraId="481A8BF8" w14:textId="77777777" w:rsidR="00952C40" w:rsidRPr="00BC2284" w:rsidRDefault="00952C40" w:rsidP="001D2E7C">
      <w:pPr>
        <w:spacing w:before="120" w:line="360" w:lineRule="auto"/>
        <w:jc w:val="both"/>
        <w:rPr>
          <w:rFonts w:ascii="Calibri" w:eastAsia="Calibri" w:hAnsi="Calibri" w:cs="Times New Roman"/>
          <w:kern w:val="2"/>
        </w:rPr>
      </w:pPr>
    </w:p>
    <w:p w14:paraId="1D43C086" w14:textId="77777777" w:rsidR="00DC49AC" w:rsidRPr="00BC2284" w:rsidRDefault="00DC49AC" w:rsidP="001D2E7C">
      <w:pPr>
        <w:spacing w:before="120" w:line="360" w:lineRule="auto"/>
        <w:jc w:val="both"/>
        <w:rPr>
          <w:rFonts w:ascii="Arial" w:hAnsi="Arial" w:cs="Arial"/>
        </w:rPr>
      </w:pPr>
    </w:p>
    <w:p w14:paraId="65D639DB" w14:textId="77777777" w:rsidR="00BC2284" w:rsidRPr="00BC2284" w:rsidRDefault="00BC2284" w:rsidP="00BC2284">
      <w:pPr>
        <w:pStyle w:val="NoSpacing"/>
        <w:rPr>
          <w:rFonts w:ascii="Arial" w:hAnsi="Arial" w:cs="Arial"/>
        </w:rPr>
      </w:pPr>
      <w:r w:rsidRPr="00BC2284">
        <w:rPr>
          <w:rFonts w:ascii="Arial" w:hAnsi="Arial" w:cs="Arial"/>
        </w:rPr>
        <w:lastRenderedPageBreak/>
        <w:t>REFERENCES</w:t>
      </w:r>
    </w:p>
    <w:p w14:paraId="6676748D"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fldChar w:fldCharType="begin"/>
      </w:r>
      <w:r w:rsidRPr="00BC2284">
        <w:rPr>
          <w:rFonts w:ascii="Arial" w:hAnsi="Arial" w:cs="Arial"/>
        </w:rPr>
        <w:instrText xml:space="preserve"> ADDIN ZOTERO_BIBL {"uncited":[],"omitted":[],"custom":[]} CSL_BIBLIOGRAPHY </w:instrText>
      </w:r>
      <w:r w:rsidRPr="00BC2284">
        <w:rPr>
          <w:rFonts w:ascii="Arial" w:hAnsi="Arial" w:cs="Arial"/>
        </w:rPr>
        <w:fldChar w:fldCharType="separate"/>
      </w:r>
      <w:r w:rsidRPr="00BC2284">
        <w:rPr>
          <w:rFonts w:ascii="Arial" w:hAnsi="Arial" w:cs="Arial"/>
        </w:rPr>
        <w:t xml:space="preserve">Adetarami, Olagunju, O., Odeyemi, A. A., &amp; Johnson, S. B. (2021). Utilization and Profitability of Good Agricultural Practices on Maize Farmers in Ondo State, Nigeria. </w:t>
      </w:r>
      <w:r w:rsidRPr="00BC2284">
        <w:rPr>
          <w:rFonts w:ascii="Arial" w:hAnsi="Arial" w:cs="Arial"/>
          <w:i/>
          <w:iCs/>
        </w:rPr>
        <w:t>Journal of Agripreneurship and Sustainable Development</w:t>
      </w:r>
      <w:r w:rsidRPr="00BC2284">
        <w:rPr>
          <w:rFonts w:ascii="Arial" w:hAnsi="Arial" w:cs="Arial"/>
        </w:rPr>
        <w:t xml:space="preserve">, </w:t>
      </w:r>
      <w:r w:rsidRPr="00BC2284">
        <w:rPr>
          <w:rFonts w:ascii="Arial" w:hAnsi="Arial" w:cs="Arial"/>
          <w:i/>
          <w:iCs/>
        </w:rPr>
        <w:t>4</w:t>
      </w:r>
      <w:r w:rsidRPr="00BC2284">
        <w:rPr>
          <w:rFonts w:ascii="Arial" w:hAnsi="Arial" w:cs="Arial"/>
        </w:rPr>
        <w:t>(4), 32–43. https://doi.org/10.59331/jasd.v4i4.254</w:t>
      </w:r>
    </w:p>
    <w:p w14:paraId="696237F0"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AFCD. (2021). </w:t>
      </w:r>
      <w:r w:rsidRPr="00BC2284">
        <w:rPr>
          <w:rFonts w:ascii="Arial" w:hAnsi="Arial" w:cs="Arial"/>
          <w:i/>
          <w:iCs/>
        </w:rPr>
        <w:t>Good agricultural practices- General guidelines: Production of local vegetables</w:t>
      </w:r>
      <w:r w:rsidRPr="00BC2284">
        <w:rPr>
          <w:rFonts w:ascii="Arial" w:hAnsi="Arial" w:cs="Arial"/>
        </w:rPr>
        <w:t>. https://www.afcd.gov.hk/english/agriculture/agr_useful/agr_useful_gap/agr_useful_gap.html</w:t>
      </w:r>
    </w:p>
    <w:p w14:paraId="7808CF8C"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Aziz, N. F., Chamhuri, N., &amp; Batt, P. J. (2021). </w:t>
      </w:r>
      <w:r w:rsidRPr="00BC2284">
        <w:rPr>
          <w:rFonts w:ascii="Arial" w:hAnsi="Arial" w:cs="Arial"/>
        </w:rPr>
        <w:t xml:space="preserve">Barriers and Benefits Arising from the Adoption of Sustainable Certification for Smallholder Oil Palm Producers in Malaysia: A Systematic Review of Literature. </w:t>
      </w:r>
      <w:r w:rsidRPr="00BC2284">
        <w:rPr>
          <w:rFonts w:ascii="Arial" w:hAnsi="Arial" w:cs="Arial"/>
          <w:i/>
          <w:iCs/>
        </w:rPr>
        <w:t>Sustainability</w:t>
      </w:r>
      <w:r w:rsidRPr="00BC2284">
        <w:rPr>
          <w:rFonts w:ascii="Arial" w:hAnsi="Arial" w:cs="Arial"/>
        </w:rPr>
        <w:t xml:space="preserve">, </w:t>
      </w:r>
      <w:r w:rsidRPr="00BC2284">
        <w:rPr>
          <w:rFonts w:ascii="Arial" w:hAnsi="Arial" w:cs="Arial"/>
          <w:i/>
          <w:iCs/>
        </w:rPr>
        <w:t>13</w:t>
      </w:r>
      <w:r w:rsidRPr="00BC2284">
        <w:rPr>
          <w:rFonts w:ascii="Arial" w:hAnsi="Arial" w:cs="Arial"/>
        </w:rPr>
        <w:t>(18), 10009. https://doi.org/10.3390/su131810009</w:t>
      </w:r>
    </w:p>
    <w:p w14:paraId="050F1424"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Baral, R., Kafle, B. P., Panday, D., Shrestha, J., &amp; Min, D. (2021). Adoption of good agricultural practices to increase yield and profit of ginger farming in Nepal. </w:t>
      </w:r>
      <w:r w:rsidRPr="00BC2284">
        <w:rPr>
          <w:rFonts w:ascii="Arial" w:hAnsi="Arial" w:cs="Arial"/>
          <w:i/>
          <w:iCs/>
        </w:rPr>
        <w:t>Journal of Horticultural Research</w:t>
      </w:r>
      <w:r w:rsidRPr="00BC2284">
        <w:rPr>
          <w:rFonts w:ascii="Arial" w:hAnsi="Arial" w:cs="Arial"/>
        </w:rPr>
        <w:t xml:space="preserve">, </w:t>
      </w:r>
      <w:r w:rsidRPr="00BC2284">
        <w:rPr>
          <w:rFonts w:ascii="Arial" w:hAnsi="Arial" w:cs="Arial"/>
          <w:i/>
          <w:iCs/>
        </w:rPr>
        <w:t>29</w:t>
      </w:r>
      <w:r w:rsidRPr="00BC2284">
        <w:rPr>
          <w:rFonts w:ascii="Arial" w:hAnsi="Arial" w:cs="Arial"/>
        </w:rPr>
        <w:t>(1), 55–66.</w:t>
      </w:r>
    </w:p>
    <w:p w14:paraId="2E845A4F"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Bas-ong, J. Y., Uy, M. M., Abalos, K. J. A., &amp; Corpuz, J. B. (2024). Comparative analysis on the use of good agricultural practices (GAP) and conventional farming in rice production. </w:t>
      </w:r>
      <w:r w:rsidRPr="00BC2284">
        <w:rPr>
          <w:rFonts w:ascii="Arial" w:hAnsi="Arial" w:cs="Arial"/>
          <w:i/>
          <w:iCs/>
        </w:rPr>
        <w:t>International Journal of Biosciences (IJB)</w:t>
      </w:r>
      <w:r w:rsidRPr="00BC2284">
        <w:rPr>
          <w:rFonts w:ascii="Arial" w:hAnsi="Arial" w:cs="Arial"/>
        </w:rPr>
        <w:t>. https://doi.org/10.12692/ijb/25.5.131-137</w:t>
      </w:r>
    </w:p>
    <w:p w14:paraId="26894924"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Begho, T., Glenk, K., Anik, A. R., &amp; Eory, V. (2022). A systematic review of factors that influence farmers’ adoption of sustainable crop farming practices: Lessons for sustainable nitrogen management in South Asia. </w:t>
      </w:r>
      <w:r w:rsidRPr="00BC2284">
        <w:rPr>
          <w:rFonts w:ascii="Arial" w:hAnsi="Arial" w:cs="Arial"/>
          <w:i/>
          <w:iCs/>
        </w:rPr>
        <w:t>Journal of Sustainable Agriculture and Environment</w:t>
      </w:r>
      <w:r w:rsidRPr="00BC2284">
        <w:rPr>
          <w:rFonts w:ascii="Arial" w:hAnsi="Arial" w:cs="Arial"/>
        </w:rPr>
        <w:t xml:space="preserve">, </w:t>
      </w:r>
      <w:r w:rsidRPr="00BC2284">
        <w:rPr>
          <w:rFonts w:ascii="Arial" w:hAnsi="Arial" w:cs="Arial"/>
          <w:i/>
          <w:iCs/>
        </w:rPr>
        <w:t>1</w:t>
      </w:r>
      <w:r w:rsidRPr="00BC2284">
        <w:rPr>
          <w:rFonts w:ascii="Arial" w:hAnsi="Arial" w:cs="Arial"/>
        </w:rPr>
        <w:t>(2), 149–160. https://doi.org/10.1002/sae2.12016</w:t>
      </w:r>
    </w:p>
    <w:p w14:paraId="7BC7A5A5"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Bisheko, M. J., &amp; G, R. (2023). </w:t>
      </w:r>
      <w:r w:rsidRPr="00BC2284">
        <w:rPr>
          <w:rFonts w:ascii="Arial" w:hAnsi="Arial" w:cs="Arial"/>
        </w:rPr>
        <w:t xml:space="preserve">Major barriers to adoption of improved postharvest technologies among smallholder farmers in sub-Saharan Africa and South Asia: A systematic literature review. </w:t>
      </w:r>
      <w:r w:rsidRPr="00BC2284">
        <w:rPr>
          <w:rFonts w:ascii="Arial" w:hAnsi="Arial" w:cs="Arial"/>
          <w:i/>
          <w:iCs/>
        </w:rPr>
        <w:t>World Development Sustainability</w:t>
      </w:r>
      <w:r w:rsidRPr="00BC2284">
        <w:rPr>
          <w:rFonts w:ascii="Arial" w:hAnsi="Arial" w:cs="Arial"/>
        </w:rPr>
        <w:t xml:space="preserve">, </w:t>
      </w:r>
      <w:r w:rsidRPr="00BC2284">
        <w:rPr>
          <w:rFonts w:ascii="Arial" w:hAnsi="Arial" w:cs="Arial"/>
          <w:i/>
          <w:iCs/>
        </w:rPr>
        <w:t>2</w:t>
      </w:r>
      <w:r w:rsidRPr="00BC2284">
        <w:rPr>
          <w:rFonts w:ascii="Arial" w:hAnsi="Arial" w:cs="Arial"/>
        </w:rPr>
        <w:t>, 100070. https://doi.org/10.1016/j.wds.2023.100070</w:t>
      </w:r>
    </w:p>
    <w:p w14:paraId="352A944B"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Blanchy, G., Bragato, G., Di Bene, C., Jarvis, N., Larsbo, M., Meurer, K., &amp; Garré, S. (2023). Soil and crop management practices and the water regulation functions of soils: A qualitative synthesis of meta-analyses relevant to European agriculture. </w:t>
      </w:r>
      <w:r w:rsidRPr="00BC2284">
        <w:rPr>
          <w:rFonts w:ascii="Arial" w:hAnsi="Arial" w:cs="Arial"/>
          <w:i/>
          <w:iCs/>
        </w:rPr>
        <w:t>SOIL</w:t>
      </w:r>
      <w:r w:rsidRPr="00BC2284">
        <w:rPr>
          <w:rFonts w:ascii="Arial" w:hAnsi="Arial" w:cs="Arial"/>
        </w:rPr>
        <w:t xml:space="preserve">, </w:t>
      </w:r>
      <w:r w:rsidRPr="00BC2284">
        <w:rPr>
          <w:rFonts w:ascii="Arial" w:hAnsi="Arial" w:cs="Arial"/>
          <w:i/>
          <w:iCs/>
        </w:rPr>
        <w:t>9</w:t>
      </w:r>
      <w:r w:rsidRPr="00BC2284">
        <w:rPr>
          <w:rFonts w:ascii="Arial" w:hAnsi="Arial" w:cs="Arial"/>
        </w:rPr>
        <w:t>(1), 1–20. https://doi.org/10.5194/soil-9-1-2023</w:t>
      </w:r>
    </w:p>
    <w:p w14:paraId="3D87C3B5" w14:textId="48654C4B"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Borrelli, P., Paustian, K., Panagos, P., Jones, A., Schütt, B., &amp; Lugato, E. (2016). Effect of Good Agricultural and Environmental Conditions on erosion and soil organic carbon balance: A national case study. </w:t>
      </w:r>
      <w:r w:rsidRPr="00BC2284">
        <w:rPr>
          <w:rFonts w:ascii="Arial" w:hAnsi="Arial" w:cs="Arial"/>
          <w:i/>
          <w:iCs/>
        </w:rPr>
        <w:t>Land Use Policy</w:t>
      </w:r>
      <w:r w:rsidRPr="00BC2284">
        <w:rPr>
          <w:rFonts w:ascii="Arial" w:hAnsi="Arial" w:cs="Arial"/>
        </w:rPr>
        <w:t xml:space="preserve">, </w:t>
      </w:r>
      <w:r w:rsidRPr="00BC2284">
        <w:rPr>
          <w:rFonts w:ascii="Arial" w:hAnsi="Arial" w:cs="Arial"/>
          <w:i/>
          <w:iCs/>
        </w:rPr>
        <w:t>50</w:t>
      </w:r>
      <w:r w:rsidRPr="00BC2284">
        <w:rPr>
          <w:rFonts w:ascii="Arial" w:hAnsi="Arial" w:cs="Arial"/>
        </w:rPr>
        <w:t>, 408–421.</w:t>
      </w:r>
      <w:r w:rsidR="008819C4" w:rsidRPr="008819C4">
        <w:t xml:space="preserve"> </w:t>
      </w:r>
      <w:r w:rsidR="008819C4" w:rsidRPr="008819C4">
        <w:rPr>
          <w:rFonts w:ascii="Arial" w:hAnsi="Arial" w:cs="Arial"/>
        </w:rPr>
        <w:t>https://doi.org/10.1016/j.landusepol.2015.09.033</w:t>
      </w:r>
      <w:r w:rsidR="008819C4">
        <w:rPr>
          <w:rFonts w:ascii="Arial" w:hAnsi="Arial" w:cs="Arial"/>
        </w:rPr>
        <w:t xml:space="preserve"> </w:t>
      </w:r>
    </w:p>
    <w:p w14:paraId="1C6BD504"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Chang, S.-H.-E., Benjamin, E. O., &amp; Sauer, J. (2024). Factors influencing the adoption of sustainable agricultural practices for rice cultivation in Southeast Asia: A review. </w:t>
      </w:r>
      <w:r w:rsidRPr="00BC2284">
        <w:rPr>
          <w:rFonts w:ascii="Arial" w:hAnsi="Arial" w:cs="Arial"/>
          <w:i/>
          <w:iCs/>
        </w:rPr>
        <w:t>Agronomy for Sustainable Development</w:t>
      </w:r>
      <w:r w:rsidRPr="00BC2284">
        <w:rPr>
          <w:rFonts w:ascii="Arial" w:hAnsi="Arial" w:cs="Arial"/>
        </w:rPr>
        <w:t xml:space="preserve">, </w:t>
      </w:r>
      <w:r w:rsidRPr="00BC2284">
        <w:rPr>
          <w:rFonts w:ascii="Arial" w:hAnsi="Arial" w:cs="Arial"/>
          <w:i/>
          <w:iCs/>
        </w:rPr>
        <w:t>44</w:t>
      </w:r>
      <w:r w:rsidRPr="00BC2284">
        <w:rPr>
          <w:rFonts w:ascii="Arial" w:hAnsi="Arial" w:cs="Arial"/>
        </w:rPr>
        <w:t>(3), 27. https://doi.org/10.1007/s13593-024-00960-w</w:t>
      </w:r>
    </w:p>
    <w:p w14:paraId="6FD7C142"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Chaudhary, P. B. (2022). </w:t>
      </w:r>
      <w:r w:rsidRPr="00BC2284">
        <w:rPr>
          <w:rFonts w:ascii="Arial" w:hAnsi="Arial" w:cs="Arial"/>
          <w:i/>
          <w:iCs/>
        </w:rPr>
        <w:t>Awareness, adoption and prospect of good agriculture practices in north Gujarat</w:t>
      </w:r>
      <w:r w:rsidRPr="00BC2284">
        <w:rPr>
          <w:rFonts w:ascii="Arial" w:hAnsi="Arial" w:cs="Arial"/>
        </w:rPr>
        <w:t>. Sardarkrushinagar Dantiwada Agricultural University.</w:t>
      </w:r>
    </w:p>
    <w:p w14:paraId="431DF3C4"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Chaudhary, P. B., Patel, G. R., SDAU, Sardarkrushinagar, Chaudhari, H. A., &amp; SDAU, Sardarkrushinagar. (2024). ADOPTION OF GOOD AGRICULTURE PRACTICES. </w:t>
      </w:r>
      <w:r w:rsidRPr="00BC2284">
        <w:rPr>
          <w:rFonts w:ascii="Arial" w:hAnsi="Arial" w:cs="Arial"/>
          <w:i/>
          <w:iCs/>
        </w:rPr>
        <w:t>Gujarat Journal of Extension Education</w:t>
      </w:r>
      <w:r w:rsidRPr="00BC2284">
        <w:rPr>
          <w:rFonts w:ascii="Arial" w:hAnsi="Arial" w:cs="Arial"/>
        </w:rPr>
        <w:t xml:space="preserve">, </w:t>
      </w:r>
      <w:r w:rsidRPr="00BC2284">
        <w:rPr>
          <w:rFonts w:ascii="Arial" w:hAnsi="Arial" w:cs="Arial"/>
          <w:i/>
          <w:iCs/>
        </w:rPr>
        <w:t>38</w:t>
      </w:r>
      <w:r w:rsidRPr="00BC2284">
        <w:rPr>
          <w:rFonts w:ascii="Arial" w:hAnsi="Arial" w:cs="Arial"/>
        </w:rPr>
        <w:t>(2), 221–224. https://doi.org/10.56572/gjoee.2024.38.2.0036</w:t>
      </w:r>
    </w:p>
    <w:p w14:paraId="6F1D8A88"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Damalas, C., &amp; Koutroubas, S. (2016). Farmers’ Exposure to Pesticides: Toxicity Types and Ways of Prevention. </w:t>
      </w:r>
      <w:r w:rsidRPr="00BC2284">
        <w:rPr>
          <w:rFonts w:ascii="Arial" w:hAnsi="Arial" w:cs="Arial"/>
          <w:i/>
          <w:iCs/>
        </w:rPr>
        <w:t>Toxics</w:t>
      </w:r>
      <w:r w:rsidRPr="00BC2284">
        <w:rPr>
          <w:rFonts w:ascii="Arial" w:hAnsi="Arial" w:cs="Arial"/>
        </w:rPr>
        <w:t xml:space="preserve">, </w:t>
      </w:r>
      <w:r w:rsidRPr="00BC2284">
        <w:rPr>
          <w:rFonts w:ascii="Arial" w:hAnsi="Arial" w:cs="Arial"/>
          <w:i/>
          <w:iCs/>
        </w:rPr>
        <w:t>4</w:t>
      </w:r>
      <w:r w:rsidRPr="00BC2284">
        <w:rPr>
          <w:rFonts w:ascii="Arial" w:hAnsi="Arial" w:cs="Arial"/>
        </w:rPr>
        <w:t>(1), 1. https://doi.org/10.3390/toxics4010001</w:t>
      </w:r>
    </w:p>
    <w:p w14:paraId="5B586590"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lastRenderedPageBreak/>
        <w:t xml:space="preserve">Diaz, R. T., Pinto Osorio, D., Medina Hernández, E., Moreno Pallares, M., Canales, F. A., Corrales Paternina, A., &amp; Echeverría-González, A. (2022). Socioeconomic determinants that influence the agricultural practices of small farm families in northern Colombia. </w:t>
      </w:r>
      <w:r w:rsidRPr="00BC2284">
        <w:rPr>
          <w:rFonts w:ascii="Arial" w:hAnsi="Arial" w:cs="Arial"/>
          <w:i/>
          <w:iCs/>
        </w:rPr>
        <w:t>Journal of the Saudi Society of Agricultural Sciences</w:t>
      </w:r>
      <w:r w:rsidRPr="00BC2284">
        <w:rPr>
          <w:rFonts w:ascii="Arial" w:hAnsi="Arial" w:cs="Arial"/>
        </w:rPr>
        <w:t xml:space="preserve">, </w:t>
      </w:r>
      <w:r w:rsidRPr="00BC2284">
        <w:rPr>
          <w:rFonts w:ascii="Arial" w:hAnsi="Arial" w:cs="Arial"/>
          <w:i/>
          <w:iCs/>
        </w:rPr>
        <w:t>21</w:t>
      </w:r>
      <w:r w:rsidRPr="00BC2284">
        <w:rPr>
          <w:rFonts w:ascii="Arial" w:hAnsi="Arial" w:cs="Arial"/>
        </w:rPr>
        <w:t>(7), 440–451. https://doi.org/10.1016/j.jssas.2021.12.001</w:t>
      </w:r>
    </w:p>
    <w:p w14:paraId="693D1D5A"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Dung, L. T., Phi Ho, D., Thi Kim Hiep, N., &amp; Hoi, P. T. (2018). </w:t>
      </w:r>
      <w:r w:rsidRPr="00BC2284">
        <w:rPr>
          <w:rFonts w:ascii="Arial" w:hAnsi="Arial" w:cs="Arial"/>
          <w:i/>
          <w:iCs/>
        </w:rPr>
        <w:t>The Determinants of Rice Farmers� Adoption of Sustainable Agricultural Technologies in the Mekong Delta, Vietnam</w:t>
      </w:r>
      <w:r w:rsidRPr="00BC2284">
        <w:rPr>
          <w:rFonts w:ascii="Arial" w:hAnsi="Arial" w:cs="Arial"/>
        </w:rPr>
        <w:t>. https://doi.org/10.22004/AG.ECON.338434</w:t>
      </w:r>
    </w:p>
    <w:p w14:paraId="689BEFF1"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Espinel, M. L., Schlüter, S., &amp; Marconi De Souza Resende, C. (2019). Towards Good Agricultural Practices in Smallholder Dairy Production Systems from an Animal Welfare Perspective. In U. Nehren, S. Schlϋter, C. Raedig, D. Sattler, &amp; H. Hissa (Eds.), </w:t>
      </w:r>
      <w:r w:rsidRPr="00BC2284">
        <w:rPr>
          <w:rFonts w:ascii="Arial" w:hAnsi="Arial" w:cs="Arial"/>
          <w:i/>
          <w:iCs/>
        </w:rPr>
        <w:t>Strategies and Tools for a Sustainable Rural Rio de Janeiro</w:t>
      </w:r>
      <w:r w:rsidRPr="00BC2284">
        <w:rPr>
          <w:rFonts w:ascii="Arial" w:hAnsi="Arial" w:cs="Arial"/>
        </w:rPr>
        <w:t xml:space="preserve"> (pp. 105–119). Springer International Publishing. https://doi.org/10.1007/978-3-319-89644-1_8</w:t>
      </w:r>
    </w:p>
    <w:p w14:paraId="4150E01F"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FAO. (2016). </w:t>
      </w:r>
      <w:r w:rsidRPr="00BC2284">
        <w:rPr>
          <w:rFonts w:ascii="Arial" w:hAnsi="Arial" w:cs="Arial"/>
          <w:i/>
          <w:iCs/>
        </w:rPr>
        <w:t>A scheme and training manual on good agricultural practices (GAPs) for fruits and vegetables.</w:t>
      </w:r>
      <w:r w:rsidRPr="00BC2284">
        <w:rPr>
          <w:rFonts w:ascii="Arial" w:hAnsi="Arial" w:cs="Arial"/>
        </w:rPr>
        <w:t xml:space="preserve"> https://openknowledge.fao.org/server/api/core/bitstreams/8116d523-97a5-46b7-8e2f-2eea68d4035f/content</w:t>
      </w:r>
    </w:p>
    <w:p w14:paraId="56B2CA7F"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FAO. (2023). </w:t>
      </w:r>
      <w:r w:rsidRPr="00BC2284">
        <w:rPr>
          <w:rFonts w:ascii="Arial" w:hAnsi="Arial" w:cs="Arial"/>
          <w:i/>
          <w:iCs/>
        </w:rPr>
        <w:t>Good Agricultural Practices (GAP)</w:t>
      </w:r>
      <w:r w:rsidRPr="00BC2284">
        <w:rPr>
          <w:rFonts w:ascii="Arial" w:hAnsi="Arial" w:cs="Arial"/>
        </w:rPr>
        <w:t>. https://openknowledge.fao.org/server/api/core/bitstreams/ea33e92e-6509-463f-8730-4f6d9d360798/content</w:t>
      </w:r>
    </w:p>
    <w:p w14:paraId="240F3DAF"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FAO, F. and A. O. of the U. N. (2022). </w:t>
      </w:r>
      <w:r w:rsidRPr="00BC2284">
        <w:rPr>
          <w:rFonts w:ascii="Arial" w:hAnsi="Arial" w:cs="Arial"/>
          <w:i/>
          <w:iCs/>
        </w:rPr>
        <w:t>Conservation Agriculture</w:t>
      </w:r>
      <w:r w:rsidRPr="00BC2284">
        <w:rPr>
          <w:rFonts w:ascii="Arial" w:hAnsi="Arial" w:cs="Arial"/>
        </w:rPr>
        <w:t>. https://openknowledge.fao.org/server/api/core/bitstreams/024e17be-9fad-4556-be94-a8e2f229023d/content</w:t>
      </w:r>
    </w:p>
    <w:p w14:paraId="77BE2A5A"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Finizola e Silva, M., Van Schoubroeck, S., Cools, J., &amp; Van Passel, S. (2024). A systematic review identifying the drivers and barriers to the adoption of climate-smart agriculture by smallholder farmers in Africa. </w:t>
      </w:r>
      <w:r w:rsidRPr="00BC2284">
        <w:rPr>
          <w:rFonts w:ascii="Arial" w:hAnsi="Arial" w:cs="Arial"/>
          <w:i/>
          <w:iCs/>
        </w:rPr>
        <w:t>Frontiers in Environmental Economics</w:t>
      </w:r>
      <w:r w:rsidRPr="00BC2284">
        <w:rPr>
          <w:rFonts w:ascii="Arial" w:hAnsi="Arial" w:cs="Arial"/>
        </w:rPr>
        <w:t xml:space="preserve">, </w:t>
      </w:r>
      <w:r w:rsidRPr="00BC2284">
        <w:rPr>
          <w:rFonts w:ascii="Arial" w:hAnsi="Arial" w:cs="Arial"/>
          <w:i/>
          <w:iCs/>
        </w:rPr>
        <w:t>3</w:t>
      </w:r>
      <w:r w:rsidRPr="00BC2284">
        <w:rPr>
          <w:rFonts w:ascii="Arial" w:hAnsi="Arial" w:cs="Arial"/>
        </w:rPr>
        <w:t>, 1356335. https://doi.org/10.3389/frevc.2024.1356335</w:t>
      </w:r>
    </w:p>
    <w:p w14:paraId="556BBF59"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G, N. (2021). </w:t>
      </w:r>
      <w:r w:rsidRPr="00BC2284">
        <w:rPr>
          <w:rFonts w:ascii="Arial" w:hAnsi="Arial" w:cs="Arial"/>
          <w:i/>
          <w:iCs/>
        </w:rPr>
        <w:t>Adoption of Good Agricultural Practices (gap) among vegetable farmers of Palakkad district</w:t>
      </w:r>
      <w:r w:rsidRPr="00BC2284">
        <w:rPr>
          <w:rFonts w:ascii="Arial" w:hAnsi="Arial" w:cs="Arial"/>
        </w:rPr>
        <w:t xml:space="preserve"> [Thesis paper, Kerala Agricultural University]. https://krishikosh.egranth.ac.in/handle/1/5810190436</w:t>
      </w:r>
    </w:p>
    <w:p w14:paraId="21988E87" w14:textId="6AA389C2" w:rsidR="00BC2284" w:rsidRPr="00BC2284" w:rsidRDefault="00BC2284" w:rsidP="00BC2284">
      <w:pPr>
        <w:ind w:left="720" w:hanging="720"/>
        <w:jc w:val="both"/>
        <w:rPr>
          <w:rFonts w:ascii="Arial" w:hAnsi="Arial" w:cs="Arial"/>
        </w:rPr>
      </w:pPr>
      <w:r w:rsidRPr="00BC2284">
        <w:rPr>
          <w:rFonts w:ascii="Arial" w:hAnsi="Arial" w:cs="Arial"/>
        </w:rPr>
        <w:t>Hasan, S., Afrad, M.S.I., Haque, M.E., Hoque, M.Z. and Kayesh, E., (2025). Socioeconomic Factors Influencing Vegetable Growers' Attitude towards GAP in Narsingdi District of Bangladesh. South Asian Journal of Social Studies and Economics, 22(9), pp.249-262.</w:t>
      </w:r>
      <w:r w:rsidR="008819C4" w:rsidRPr="008819C4">
        <w:t xml:space="preserve"> </w:t>
      </w:r>
      <w:r w:rsidR="008819C4" w:rsidRPr="008819C4">
        <w:rPr>
          <w:rFonts w:ascii="Arial" w:hAnsi="Arial" w:cs="Arial"/>
        </w:rPr>
        <w:t>https://doi.org/10.9734/sajsse/2025/v22i91153.</w:t>
      </w:r>
      <w:r w:rsidR="008819C4">
        <w:rPr>
          <w:rFonts w:ascii="Arial" w:hAnsi="Arial" w:cs="Arial"/>
        </w:rPr>
        <w:t xml:space="preserve"> </w:t>
      </w:r>
    </w:p>
    <w:p w14:paraId="74A098AC" w14:textId="23306FEC" w:rsidR="00BC2284" w:rsidRPr="00BC2284" w:rsidRDefault="00BC2284" w:rsidP="00BC2284">
      <w:pPr>
        <w:ind w:left="720" w:hanging="720"/>
        <w:jc w:val="both"/>
        <w:rPr>
          <w:rFonts w:ascii="Arial" w:hAnsi="Arial" w:cs="Arial"/>
        </w:rPr>
      </w:pPr>
      <w:r w:rsidRPr="00BC2284">
        <w:rPr>
          <w:rFonts w:ascii="Arial" w:hAnsi="Arial" w:cs="Arial"/>
        </w:rPr>
        <w:t>Hasan, S., Afrad, M.S.I., Islam, M.R., Saha, S. and Choudhury, J., (2024). Pineapple production and its marketing channels in Bangladesh: Present status, prospects and challenges. Asian Journal of Agricultural Extension, Economics &amp; Sociology, 42(7), pp.133-145.</w:t>
      </w:r>
      <w:r w:rsidR="008819C4" w:rsidRPr="008819C4">
        <w:t xml:space="preserve"> </w:t>
      </w:r>
      <w:r w:rsidR="008819C4" w:rsidRPr="008819C4">
        <w:rPr>
          <w:rFonts w:ascii="Arial" w:hAnsi="Arial" w:cs="Arial"/>
        </w:rPr>
        <w:t>https://doi.org/10.9734/ajaees/2024/v42i72524.</w:t>
      </w:r>
      <w:r w:rsidR="008819C4">
        <w:rPr>
          <w:rFonts w:ascii="Arial" w:hAnsi="Arial" w:cs="Arial"/>
        </w:rPr>
        <w:t xml:space="preserve"> </w:t>
      </w:r>
    </w:p>
    <w:p w14:paraId="500DF133" w14:textId="63F2797B" w:rsidR="00BC2284" w:rsidRPr="00BC2284" w:rsidRDefault="00BC2284" w:rsidP="00BC2284">
      <w:pPr>
        <w:ind w:left="720" w:hanging="720"/>
        <w:jc w:val="both"/>
        <w:rPr>
          <w:rFonts w:ascii="Arial" w:hAnsi="Arial" w:cs="Arial"/>
        </w:rPr>
      </w:pPr>
      <w:r w:rsidRPr="00BC2284">
        <w:rPr>
          <w:rFonts w:ascii="Arial" w:hAnsi="Arial" w:cs="Arial"/>
        </w:rPr>
        <w:t>Hoque, M.Z., Lota, Z.N., Yeasmin, F., Hossain, M.S., Hasan, S., Hossain, M.F., Rahman, M.S., Reza, S., Prodhan, F.A., Haque, M.E. and Afrad, M.S.I., (2024). Attitude of Aromatic Rice Farmers towards Good Agricultural Practices in Dinajpur, Bangladesh. South Asian Journal of Social Studies and Economics, 21(6), pp.26-37.</w:t>
      </w:r>
      <w:r w:rsidR="008819C4" w:rsidRPr="008819C4">
        <w:t xml:space="preserve"> </w:t>
      </w:r>
      <w:r w:rsidR="008819C4" w:rsidRPr="008819C4">
        <w:rPr>
          <w:rFonts w:ascii="Arial" w:hAnsi="Arial" w:cs="Arial"/>
        </w:rPr>
        <w:t>DOI:10.9734/</w:t>
      </w:r>
      <w:proofErr w:type="spellStart"/>
      <w:r w:rsidR="008819C4" w:rsidRPr="008819C4">
        <w:rPr>
          <w:rFonts w:ascii="Arial" w:hAnsi="Arial" w:cs="Arial"/>
        </w:rPr>
        <w:t>sajsse</w:t>
      </w:r>
      <w:proofErr w:type="spellEnd"/>
      <w:r w:rsidR="008819C4" w:rsidRPr="008819C4">
        <w:rPr>
          <w:rFonts w:ascii="Arial" w:hAnsi="Arial" w:cs="Arial"/>
        </w:rPr>
        <w:t>/2024/v21i6828</w:t>
      </w:r>
      <w:r w:rsidR="008819C4">
        <w:rPr>
          <w:rFonts w:ascii="Arial" w:hAnsi="Arial" w:cs="Arial"/>
        </w:rPr>
        <w:t xml:space="preserve"> </w:t>
      </w:r>
    </w:p>
    <w:p w14:paraId="41EB0EF7" w14:textId="31A7EBBF" w:rsidR="00BC2284" w:rsidRPr="00BC2284" w:rsidRDefault="00BC2284" w:rsidP="00BC2284">
      <w:pPr>
        <w:ind w:left="720" w:hanging="720"/>
        <w:jc w:val="both"/>
        <w:rPr>
          <w:rFonts w:ascii="Arial" w:hAnsi="Arial" w:cs="Arial"/>
        </w:rPr>
      </w:pPr>
      <w:r w:rsidRPr="00BC2284">
        <w:rPr>
          <w:rFonts w:ascii="Arial" w:hAnsi="Arial" w:cs="Arial"/>
        </w:rPr>
        <w:t>Hoque, M.Z., Mahmud, A.A., Haque, M.E., Afrad, M.S.I., Hossain, M.F., Yeasmin, F., Prodhan, F.A., Rahman, M.S., Hasan, S. and Saha, S., (2023). Adoption of climate smart agricultural practices by charland farmers in Charfasson, Bangladesh. Journal of Agriculture and Ecology Research International, 24(5), pp.87-97.</w:t>
      </w:r>
      <w:r w:rsidR="008819C4" w:rsidRPr="008819C4">
        <w:t xml:space="preserve"> </w:t>
      </w:r>
      <w:r w:rsidR="008819C4" w:rsidRPr="008819C4">
        <w:rPr>
          <w:rFonts w:ascii="Arial" w:hAnsi="Arial" w:cs="Arial"/>
        </w:rPr>
        <w:t>https://doi.org/10.9734/jaeri/2023/v24i5545.</w:t>
      </w:r>
      <w:r w:rsidR="008819C4">
        <w:rPr>
          <w:rFonts w:ascii="Arial" w:hAnsi="Arial" w:cs="Arial"/>
        </w:rPr>
        <w:t xml:space="preserve"> </w:t>
      </w:r>
    </w:p>
    <w:p w14:paraId="71A9E09C"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lastRenderedPageBreak/>
        <w:t xml:space="preserve">Holzapfel, S., &amp; Hampel-Milagrosa, A. (2020). Global and National Food Safety and Quality Standards: Implications and Impacts for Farmers in Thailand and India. In A. Negi, J. A. Pérez-Pineda, &amp; J. Blankenbach (Eds.), </w:t>
      </w:r>
      <w:r w:rsidRPr="00BC2284">
        <w:rPr>
          <w:rFonts w:ascii="Arial" w:hAnsi="Arial" w:cs="Arial"/>
          <w:i/>
          <w:iCs/>
        </w:rPr>
        <w:t>Sustainability Standards and Global Governance</w:t>
      </w:r>
      <w:r w:rsidRPr="00BC2284">
        <w:rPr>
          <w:rFonts w:ascii="Arial" w:hAnsi="Arial" w:cs="Arial"/>
        </w:rPr>
        <w:t xml:space="preserve"> (pp. 163–186). Springer Singapore. https://doi.org/10.1007/978-981-15-3473-7_10</w:t>
      </w:r>
    </w:p>
    <w:p w14:paraId="1D1ABA6F"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Houšková, B., Bušo, R., &amp; Makovníková, J. (2021). Contribution of Good Agricultural Practices to Soil Biodiversity. </w:t>
      </w:r>
      <w:r w:rsidRPr="00BC2284">
        <w:rPr>
          <w:rFonts w:ascii="Arial" w:hAnsi="Arial" w:cs="Arial"/>
          <w:i/>
          <w:iCs/>
        </w:rPr>
        <w:t>Open Journal of Ecology</w:t>
      </w:r>
      <w:r w:rsidRPr="00BC2284">
        <w:rPr>
          <w:rFonts w:ascii="Arial" w:hAnsi="Arial" w:cs="Arial"/>
        </w:rPr>
        <w:t xml:space="preserve">, </w:t>
      </w:r>
      <w:r w:rsidRPr="00BC2284">
        <w:rPr>
          <w:rFonts w:ascii="Arial" w:hAnsi="Arial" w:cs="Arial"/>
          <w:i/>
          <w:iCs/>
        </w:rPr>
        <w:t>11</w:t>
      </w:r>
      <w:r w:rsidRPr="00BC2284">
        <w:rPr>
          <w:rFonts w:ascii="Arial" w:hAnsi="Arial" w:cs="Arial"/>
        </w:rPr>
        <w:t>(01), 75–85. https://doi.org/10.4236/oje.2021.111007</w:t>
      </w:r>
    </w:p>
    <w:p w14:paraId="256EEE3F"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Islam, M. S., Yabar, H., &amp; Mizunoya, T. (2024). </w:t>
      </w:r>
      <w:r w:rsidRPr="00BC2284">
        <w:rPr>
          <w:rFonts w:ascii="Arial" w:hAnsi="Arial" w:cs="Arial"/>
          <w:i/>
          <w:iCs/>
        </w:rPr>
        <w:t>Prospects and challenges of good agricultural practices for vegetable production: In the context of sustainable agriculture in Bangladesh</w:t>
      </w:r>
      <w:r w:rsidRPr="00BC2284">
        <w:rPr>
          <w:rFonts w:ascii="Arial" w:hAnsi="Arial" w:cs="Arial"/>
        </w:rPr>
        <w:t>.</w:t>
      </w:r>
    </w:p>
    <w:p w14:paraId="2BB6AA06"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Islam, M., Saha, M. G., Lo, M., &amp; Islam, Md. K. (2018). </w:t>
      </w:r>
      <w:r w:rsidRPr="00BC2284">
        <w:rPr>
          <w:rFonts w:ascii="Arial" w:hAnsi="Arial" w:cs="Arial"/>
          <w:i/>
          <w:iCs/>
        </w:rPr>
        <w:t>Basic concept of good Agricultural Practices (GAP) and its prospect in Bangladesh</w:t>
      </w:r>
      <w:r w:rsidRPr="00BC2284">
        <w:rPr>
          <w:rFonts w:ascii="Arial" w:hAnsi="Arial" w:cs="Arial"/>
        </w:rPr>
        <w:t>. Bangladesh Agricultural Research Institute. https://www.researchgate.net/publication/324155116</w:t>
      </w:r>
    </w:p>
    <w:p w14:paraId="19A5786E"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Jat, H. S., Datta, A., Choudhary, M., Sharma, P. C., Yadav, A. K., Choudhary, V., Gathala, M. K., Jat, M. L., &amp; McDonald, A. (2019a). Climate Smart Agriculture practices improve soil organic carbon pools, biological properties and crop productivity in cereal-based systems of North-West India. </w:t>
      </w:r>
      <w:r w:rsidRPr="00BC2284">
        <w:rPr>
          <w:rFonts w:ascii="Arial" w:hAnsi="Arial" w:cs="Arial"/>
          <w:i/>
          <w:iCs/>
        </w:rPr>
        <w:t>CATENA</w:t>
      </w:r>
      <w:r w:rsidRPr="00BC2284">
        <w:rPr>
          <w:rFonts w:ascii="Arial" w:hAnsi="Arial" w:cs="Arial"/>
        </w:rPr>
        <w:t xml:space="preserve">, </w:t>
      </w:r>
      <w:r w:rsidRPr="00BC2284">
        <w:rPr>
          <w:rFonts w:ascii="Arial" w:hAnsi="Arial" w:cs="Arial"/>
          <w:i/>
          <w:iCs/>
        </w:rPr>
        <w:t>181</w:t>
      </w:r>
      <w:r w:rsidRPr="00BC2284">
        <w:rPr>
          <w:rFonts w:ascii="Arial" w:hAnsi="Arial" w:cs="Arial"/>
        </w:rPr>
        <w:t>, 104059. https://doi.org/10.1016/j.catena.2019.05.005</w:t>
      </w:r>
    </w:p>
    <w:p w14:paraId="7C09DC0A"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Kamrujaman, M., Sheheli, S., Rahman, M., &amp; Mithun, M. (2023). </w:t>
      </w:r>
      <w:r w:rsidRPr="00BC2284">
        <w:rPr>
          <w:rFonts w:ascii="Arial" w:hAnsi="Arial" w:cs="Arial"/>
        </w:rPr>
        <w:t xml:space="preserve">Pre-Harvest Interval Practice after Pesticide Application: A Survey on Brinjal Farmers in Bogura, Bangladesh. </w:t>
      </w:r>
      <w:r w:rsidRPr="00BC2284">
        <w:rPr>
          <w:rFonts w:ascii="Arial" w:hAnsi="Arial" w:cs="Arial"/>
          <w:i/>
          <w:iCs/>
        </w:rPr>
        <w:t>Journal of Bangladesh Agricultural University</w:t>
      </w:r>
      <w:r w:rsidRPr="00BC2284">
        <w:rPr>
          <w:rFonts w:ascii="Arial" w:hAnsi="Arial" w:cs="Arial"/>
        </w:rPr>
        <w:t xml:space="preserve">, </w:t>
      </w:r>
      <w:r w:rsidRPr="00BC2284">
        <w:rPr>
          <w:rFonts w:ascii="Arial" w:hAnsi="Arial" w:cs="Arial"/>
          <w:i/>
          <w:iCs/>
        </w:rPr>
        <w:t>21</w:t>
      </w:r>
      <w:r w:rsidRPr="00BC2284">
        <w:rPr>
          <w:rFonts w:ascii="Arial" w:hAnsi="Arial" w:cs="Arial"/>
        </w:rPr>
        <w:t>(3), 390. https://doi.org/10.5455/JBAU.164178</w:t>
      </w:r>
    </w:p>
    <w:p w14:paraId="214B61CC"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Kharel, M., Dahal, B. M., &amp; Raut, N. (2022). Good agriculture practices for safe food and sustainable agriculture in Nepal: A review. </w:t>
      </w:r>
      <w:r w:rsidRPr="00BC2284">
        <w:rPr>
          <w:rFonts w:ascii="Arial" w:hAnsi="Arial" w:cs="Arial"/>
          <w:i/>
          <w:iCs/>
        </w:rPr>
        <w:t>Journal of Agriculture and Food Research</w:t>
      </w:r>
      <w:r w:rsidRPr="00BC2284">
        <w:rPr>
          <w:rFonts w:ascii="Arial" w:hAnsi="Arial" w:cs="Arial"/>
        </w:rPr>
        <w:t xml:space="preserve">, </w:t>
      </w:r>
      <w:r w:rsidRPr="00BC2284">
        <w:rPr>
          <w:rFonts w:ascii="Arial" w:hAnsi="Arial" w:cs="Arial"/>
          <w:i/>
          <w:iCs/>
        </w:rPr>
        <w:t>10</w:t>
      </w:r>
      <w:r w:rsidRPr="00BC2284">
        <w:rPr>
          <w:rFonts w:ascii="Arial" w:hAnsi="Arial" w:cs="Arial"/>
        </w:rPr>
        <w:t>, 100447. https://doi.org/10.1016/j.jafr.2022.100447</w:t>
      </w:r>
    </w:p>
    <w:p w14:paraId="63F393D1"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Kharel, M., Raut, N., &amp; Dahal, B. M. (2024). </w:t>
      </w:r>
      <w:r w:rsidRPr="00BC2284">
        <w:rPr>
          <w:rFonts w:ascii="Arial" w:hAnsi="Arial" w:cs="Arial"/>
        </w:rPr>
        <w:t xml:space="preserve">Analysis of Profitability in Good Agriculture Practices Based Vegetable Farming System in Mid-hill Region of Nepal. </w:t>
      </w:r>
      <w:r w:rsidRPr="00BC2284">
        <w:rPr>
          <w:rFonts w:ascii="Arial" w:hAnsi="Arial" w:cs="Arial"/>
          <w:i/>
          <w:iCs/>
        </w:rPr>
        <w:t>Nepalese Horticulture</w:t>
      </w:r>
      <w:r w:rsidRPr="00BC2284">
        <w:rPr>
          <w:rFonts w:ascii="Arial" w:hAnsi="Arial" w:cs="Arial"/>
        </w:rPr>
        <w:t xml:space="preserve">, </w:t>
      </w:r>
      <w:r w:rsidRPr="00BC2284">
        <w:rPr>
          <w:rFonts w:ascii="Arial" w:hAnsi="Arial" w:cs="Arial"/>
          <w:i/>
          <w:iCs/>
        </w:rPr>
        <w:t>18</w:t>
      </w:r>
      <w:r w:rsidRPr="00BC2284">
        <w:rPr>
          <w:rFonts w:ascii="Arial" w:hAnsi="Arial" w:cs="Arial"/>
        </w:rPr>
        <w:t>(1), 104–111. https://doi.org/10.3126/nh.v18i1.72821</w:t>
      </w:r>
    </w:p>
    <w:p w14:paraId="127AA86C"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Kule, E. K., Obia, A., Agole, D., Okello, D. M., &amp; Odongo, W. (2025). Farmer perceptions and their implications for adoption of sustainable agricultural intensification practices. </w:t>
      </w:r>
      <w:r w:rsidRPr="00BC2284">
        <w:rPr>
          <w:rFonts w:ascii="Arial" w:hAnsi="Arial" w:cs="Arial"/>
          <w:i/>
          <w:iCs/>
        </w:rPr>
        <w:t>Discover Sustainability</w:t>
      </w:r>
      <w:r w:rsidRPr="00BC2284">
        <w:rPr>
          <w:rFonts w:ascii="Arial" w:hAnsi="Arial" w:cs="Arial"/>
        </w:rPr>
        <w:t xml:space="preserve">, </w:t>
      </w:r>
      <w:r w:rsidRPr="00BC2284">
        <w:rPr>
          <w:rFonts w:ascii="Arial" w:hAnsi="Arial" w:cs="Arial"/>
          <w:i/>
          <w:iCs/>
        </w:rPr>
        <w:t>6</w:t>
      </w:r>
      <w:r w:rsidRPr="00BC2284">
        <w:rPr>
          <w:rFonts w:ascii="Arial" w:hAnsi="Arial" w:cs="Arial"/>
        </w:rPr>
        <w:t>(1), 210. https://doi.org/10.1007/s43621-025-00929-z</w:t>
      </w:r>
    </w:p>
    <w:p w14:paraId="069BF581"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Laosutsan, P., Shivakoti, G. P., &amp; Soni, P. (2019). Factors Influencing the Adoption of Good Agricultural Practices and Export Decision of Thailand’s Vegetable Farmers. </w:t>
      </w:r>
      <w:r w:rsidRPr="00BC2284">
        <w:rPr>
          <w:rFonts w:ascii="Arial" w:hAnsi="Arial" w:cs="Arial"/>
          <w:i/>
          <w:iCs/>
        </w:rPr>
        <w:t>International Journal of the Commons</w:t>
      </w:r>
      <w:r w:rsidRPr="00BC2284">
        <w:rPr>
          <w:rFonts w:ascii="Arial" w:hAnsi="Arial" w:cs="Arial"/>
        </w:rPr>
        <w:t xml:space="preserve">, </w:t>
      </w:r>
      <w:r w:rsidRPr="00BC2284">
        <w:rPr>
          <w:rFonts w:ascii="Arial" w:hAnsi="Arial" w:cs="Arial"/>
          <w:i/>
          <w:iCs/>
        </w:rPr>
        <w:t>13</w:t>
      </w:r>
      <w:r w:rsidRPr="00BC2284">
        <w:rPr>
          <w:rFonts w:ascii="Arial" w:hAnsi="Arial" w:cs="Arial"/>
        </w:rPr>
        <w:t>(2), 867–880. https://doi.org/10.5334/ijc.895</w:t>
      </w:r>
    </w:p>
    <w:p w14:paraId="2826072B"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Lazaro, V., Rajendran, S., Afari-Sefa, V., &amp; Kazuzuru, B. (2017). </w:t>
      </w:r>
      <w:r w:rsidRPr="00BC2284">
        <w:rPr>
          <w:rFonts w:ascii="Arial" w:hAnsi="Arial" w:cs="Arial"/>
        </w:rPr>
        <w:t xml:space="preserve">Analysis of Good Agricultural Practices in an Integrated Maize-based Farming System. </w:t>
      </w:r>
      <w:r w:rsidRPr="00BC2284">
        <w:rPr>
          <w:rFonts w:ascii="Arial" w:hAnsi="Arial" w:cs="Arial"/>
          <w:i/>
          <w:iCs/>
        </w:rPr>
        <w:t>International Journal of Vegetable Science</w:t>
      </w:r>
      <w:r w:rsidRPr="00BC2284">
        <w:rPr>
          <w:rFonts w:ascii="Arial" w:hAnsi="Arial" w:cs="Arial"/>
        </w:rPr>
        <w:t xml:space="preserve">, </w:t>
      </w:r>
      <w:r w:rsidRPr="00BC2284">
        <w:rPr>
          <w:rFonts w:ascii="Arial" w:hAnsi="Arial" w:cs="Arial"/>
          <w:i/>
          <w:iCs/>
        </w:rPr>
        <w:t>23</w:t>
      </w:r>
      <w:r w:rsidRPr="00BC2284">
        <w:rPr>
          <w:rFonts w:ascii="Arial" w:hAnsi="Arial" w:cs="Arial"/>
        </w:rPr>
        <w:t>(6), 598–604. https://doi.org/10.1080/19315260.2017.1341445</w:t>
      </w:r>
    </w:p>
    <w:p w14:paraId="55EDC407"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Lechenet, M., Dessaint, F., Py, G., Makowski, D., &amp; Munier-Jolain, N. (2017). </w:t>
      </w:r>
      <w:r w:rsidRPr="00BC2284">
        <w:rPr>
          <w:rFonts w:ascii="Arial" w:hAnsi="Arial" w:cs="Arial"/>
        </w:rPr>
        <w:t xml:space="preserve">Reducing pesticide use while preserving crop productivity and profitability on arable farms. </w:t>
      </w:r>
      <w:r w:rsidRPr="00BC2284">
        <w:rPr>
          <w:rFonts w:ascii="Arial" w:hAnsi="Arial" w:cs="Arial"/>
          <w:i/>
          <w:iCs/>
        </w:rPr>
        <w:t>Nature Plants</w:t>
      </w:r>
      <w:r w:rsidRPr="00BC2284">
        <w:rPr>
          <w:rFonts w:ascii="Arial" w:hAnsi="Arial" w:cs="Arial"/>
        </w:rPr>
        <w:t xml:space="preserve">, </w:t>
      </w:r>
      <w:r w:rsidRPr="00BC2284">
        <w:rPr>
          <w:rFonts w:ascii="Arial" w:hAnsi="Arial" w:cs="Arial"/>
          <w:i/>
          <w:iCs/>
        </w:rPr>
        <w:t>3</w:t>
      </w:r>
      <w:r w:rsidRPr="00BC2284">
        <w:rPr>
          <w:rFonts w:ascii="Arial" w:hAnsi="Arial" w:cs="Arial"/>
        </w:rPr>
        <w:t>(3), 1–6.</w:t>
      </w:r>
    </w:p>
    <w:p w14:paraId="1D861E5B"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Limbaga, E. V., Centino, Z. M. H., Ramoneda, B. M., Bulayog, E. F., &amp; Soria, R. J. M. (2022). Profitability assessment on the adoption of good agricultural practices (GAPs) among cabbage farmers in Dalaguete, CEBU. </w:t>
      </w:r>
      <w:r w:rsidRPr="00BC2284">
        <w:rPr>
          <w:rFonts w:ascii="Arial" w:hAnsi="Arial" w:cs="Arial"/>
          <w:i/>
          <w:iCs/>
        </w:rPr>
        <w:t>Rev Socio-Econ Res Dev Stud</w:t>
      </w:r>
      <w:r w:rsidRPr="00BC2284">
        <w:rPr>
          <w:rFonts w:ascii="Arial" w:hAnsi="Arial" w:cs="Arial"/>
        </w:rPr>
        <w:t xml:space="preserve">, </w:t>
      </w:r>
      <w:r w:rsidRPr="00BC2284">
        <w:rPr>
          <w:rFonts w:ascii="Arial" w:hAnsi="Arial" w:cs="Arial"/>
          <w:i/>
          <w:iCs/>
        </w:rPr>
        <w:t>6</w:t>
      </w:r>
      <w:r w:rsidRPr="00BC2284">
        <w:rPr>
          <w:rFonts w:ascii="Arial" w:hAnsi="Arial" w:cs="Arial"/>
        </w:rPr>
        <w:t>(3), 84–103.</w:t>
      </w:r>
    </w:p>
    <w:p w14:paraId="3D474C6B" w14:textId="2EB6D13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Liu, J., Gao, X., Song, J., Wen, M., Wang, J., Cai, Y., &amp; Zhao, X. (2025). Subsurface drip irrigation mitigated greenhouse gas emission and improved root growth and yield in apple in semi-arid region. </w:t>
      </w:r>
      <w:r w:rsidRPr="00BC2284">
        <w:rPr>
          <w:rFonts w:ascii="Arial" w:hAnsi="Arial" w:cs="Arial"/>
          <w:i/>
          <w:iCs/>
        </w:rPr>
        <w:t>Agricultural Water Management</w:t>
      </w:r>
      <w:r w:rsidRPr="00BC2284">
        <w:rPr>
          <w:rFonts w:ascii="Arial" w:hAnsi="Arial" w:cs="Arial"/>
        </w:rPr>
        <w:t xml:space="preserve">, </w:t>
      </w:r>
      <w:r w:rsidRPr="00BC2284">
        <w:rPr>
          <w:rFonts w:ascii="Arial" w:hAnsi="Arial" w:cs="Arial"/>
          <w:i/>
          <w:iCs/>
        </w:rPr>
        <w:t>308</w:t>
      </w:r>
      <w:r w:rsidRPr="00BC2284">
        <w:rPr>
          <w:rFonts w:ascii="Arial" w:hAnsi="Arial" w:cs="Arial"/>
        </w:rPr>
        <w:t>, 109290.</w:t>
      </w:r>
      <w:r w:rsidR="008819C4" w:rsidRPr="008819C4">
        <w:t xml:space="preserve"> </w:t>
      </w:r>
      <w:r w:rsidR="008819C4" w:rsidRPr="008819C4">
        <w:rPr>
          <w:rFonts w:ascii="Arial" w:hAnsi="Arial" w:cs="Arial"/>
        </w:rPr>
        <w:t>https://doi.org/10.1016/j.agwat.2025.109290</w:t>
      </w:r>
      <w:r w:rsidR="008819C4">
        <w:rPr>
          <w:rFonts w:ascii="Arial" w:hAnsi="Arial" w:cs="Arial"/>
        </w:rPr>
        <w:t xml:space="preserve"> </w:t>
      </w:r>
    </w:p>
    <w:p w14:paraId="734B8A05" w14:textId="33F790FB"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lastRenderedPageBreak/>
        <w:t xml:space="preserve">Ma, W., &amp; Rahut, D. B. (2024). Climate-smart agriculture: Adoption, impacts, and implications for sustainable development. </w:t>
      </w:r>
      <w:r w:rsidRPr="00BC2284">
        <w:rPr>
          <w:rFonts w:ascii="Arial" w:hAnsi="Arial" w:cs="Arial"/>
          <w:i/>
          <w:iCs/>
        </w:rPr>
        <w:t>Mitigation and Adaptation Strategies for Global Change</w:t>
      </w:r>
      <w:r w:rsidRPr="00BC2284">
        <w:rPr>
          <w:rFonts w:ascii="Arial" w:hAnsi="Arial" w:cs="Arial"/>
        </w:rPr>
        <w:t xml:space="preserve">, </w:t>
      </w:r>
      <w:r w:rsidRPr="00BC2284">
        <w:rPr>
          <w:rFonts w:ascii="Arial" w:hAnsi="Arial" w:cs="Arial"/>
          <w:i/>
          <w:iCs/>
        </w:rPr>
        <w:t>29</w:t>
      </w:r>
      <w:r w:rsidRPr="00BC2284">
        <w:rPr>
          <w:rFonts w:ascii="Arial" w:hAnsi="Arial" w:cs="Arial"/>
        </w:rPr>
        <w:t>(5), 44.</w:t>
      </w:r>
      <w:r w:rsidR="008819C4" w:rsidRPr="008819C4">
        <w:t xml:space="preserve"> </w:t>
      </w:r>
      <w:r w:rsidR="008819C4" w:rsidRPr="008819C4">
        <w:rPr>
          <w:rFonts w:ascii="Arial" w:hAnsi="Arial" w:cs="Arial"/>
        </w:rPr>
        <w:t>https://doi.org/10.1007/s11027-024-10139-z</w:t>
      </w:r>
      <w:r w:rsidR="008819C4">
        <w:rPr>
          <w:rFonts w:ascii="Arial" w:hAnsi="Arial" w:cs="Arial"/>
        </w:rPr>
        <w:t xml:space="preserve"> </w:t>
      </w:r>
    </w:p>
    <w:p w14:paraId="33FAEA43"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Manning, L., &amp; Keogh, J. G. (2025). Developing good agricultural practices (GAP) across global agri-food supply chains: Challenges and opportunities. In University of Lincoln &amp; L. Manning (Eds.), </w:t>
      </w:r>
      <w:r w:rsidRPr="00BC2284">
        <w:rPr>
          <w:rFonts w:ascii="Arial" w:hAnsi="Arial" w:cs="Arial"/>
          <w:i/>
          <w:iCs/>
        </w:rPr>
        <w:t>Burleigh Dodds Series in Agricultural Science</w:t>
      </w:r>
      <w:r w:rsidRPr="00BC2284">
        <w:rPr>
          <w:rFonts w:ascii="Arial" w:hAnsi="Arial" w:cs="Arial"/>
        </w:rPr>
        <w:t xml:space="preserve"> (pp. 223–242). Burleigh Dodds Science Publishing Limited. https://doi.org/10.19103/AS.2024.0133.13</w:t>
      </w:r>
    </w:p>
    <w:p w14:paraId="3BF9DD57"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Maxwell, M. (2024). </w:t>
      </w:r>
      <w:r w:rsidRPr="00BC2284">
        <w:rPr>
          <w:rFonts w:ascii="Arial" w:hAnsi="Arial" w:cs="Arial"/>
          <w:i/>
          <w:iCs/>
        </w:rPr>
        <w:t>GlobalG.A.P. publishes 2023 annual report</w:t>
      </w:r>
      <w:r w:rsidRPr="00BC2284">
        <w:rPr>
          <w:rFonts w:ascii="Arial" w:hAnsi="Arial" w:cs="Arial"/>
        </w:rPr>
        <w:t>. https://www.fruitnet.com/eurofruit/globalgap-publishes-2023-annual-report/261959.article</w:t>
      </w:r>
    </w:p>
    <w:p w14:paraId="7BAD13A4"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Meier, C., Sampson, G., Larrea, C., Schlatter, B., Voora, V., Dang, D., Bermudez, S., Wozniak, J., &amp; Willer, H. (2020). </w:t>
      </w:r>
      <w:r w:rsidRPr="00BC2284">
        <w:rPr>
          <w:rFonts w:ascii="Arial" w:hAnsi="Arial" w:cs="Arial"/>
          <w:i/>
          <w:iCs/>
        </w:rPr>
        <w:t>The state of sustainable markets 2020: Statistics and emerging trends</w:t>
      </w:r>
      <w:r w:rsidRPr="00BC2284">
        <w:rPr>
          <w:rFonts w:ascii="Arial" w:hAnsi="Arial" w:cs="Arial"/>
        </w:rPr>
        <w:t>. International Trade Centre (ITC).</w:t>
      </w:r>
    </w:p>
    <w:p w14:paraId="39D76DE5" w14:textId="66739F22"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Miine, L. K., Akorsu, A. D., Boampong, O., &amp; Bukari, S. (2023). Drivers and intensity of adoption of digital agricultural services by smallholder farmers in Ghana. </w:t>
      </w:r>
      <w:proofErr w:type="spellStart"/>
      <w:r w:rsidRPr="00BC2284">
        <w:rPr>
          <w:rFonts w:ascii="Arial" w:hAnsi="Arial" w:cs="Arial"/>
          <w:i/>
          <w:iCs/>
        </w:rPr>
        <w:t>Heliyon</w:t>
      </w:r>
      <w:proofErr w:type="spellEnd"/>
      <w:r w:rsidRPr="00BC2284">
        <w:rPr>
          <w:rFonts w:ascii="Arial" w:hAnsi="Arial" w:cs="Arial"/>
        </w:rPr>
        <w:t xml:space="preserve">, </w:t>
      </w:r>
      <w:r w:rsidRPr="00BC2284">
        <w:rPr>
          <w:rFonts w:ascii="Arial" w:hAnsi="Arial" w:cs="Arial"/>
          <w:i/>
          <w:iCs/>
        </w:rPr>
        <w:t>9</w:t>
      </w:r>
      <w:r w:rsidRPr="00BC2284">
        <w:rPr>
          <w:rFonts w:ascii="Arial" w:hAnsi="Arial" w:cs="Arial"/>
        </w:rPr>
        <w:t>(12).</w:t>
      </w:r>
      <w:r w:rsidR="008819C4" w:rsidRPr="008819C4">
        <w:t xml:space="preserve"> </w:t>
      </w:r>
      <w:r w:rsidR="008819C4" w:rsidRPr="008819C4">
        <w:rPr>
          <w:rFonts w:ascii="Arial" w:hAnsi="Arial" w:cs="Arial"/>
        </w:rPr>
        <w:t>https://doi.org/10.1016/j.heliyon.2023.e23023</w:t>
      </w:r>
      <w:r w:rsidR="008819C4">
        <w:rPr>
          <w:rFonts w:ascii="Arial" w:hAnsi="Arial" w:cs="Arial"/>
        </w:rPr>
        <w:t xml:space="preserve"> </w:t>
      </w:r>
    </w:p>
    <w:p w14:paraId="189FB2A6" w14:textId="7D2E4462"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Nguyen-Thi-Kim, N., Nguyen-Anh, T., Nguyen-Phuong, T., Lai-Minh, H., &amp; Pham-Anh, T. (2024). Adoption of sustainable farming practices in Vietnam: A discourse of the determining factors. </w:t>
      </w:r>
      <w:proofErr w:type="spellStart"/>
      <w:r w:rsidRPr="00BC2284">
        <w:rPr>
          <w:rFonts w:ascii="Arial" w:hAnsi="Arial" w:cs="Arial"/>
          <w:i/>
          <w:iCs/>
        </w:rPr>
        <w:t>Heliyon</w:t>
      </w:r>
      <w:proofErr w:type="spellEnd"/>
      <w:r w:rsidRPr="00BC2284">
        <w:rPr>
          <w:rFonts w:ascii="Arial" w:hAnsi="Arial" w:cs="Arial"/>
        </w:rPr>
        <w:t xml:space="preserve">, </w:t>
      </w:r>
      <w:r w:rsidRPr="00BC2284">
        <w:rPr>
          <w:rFonts w:ascii="Arial" w:hAnsi="Arial" w:cs="Arial"/>
          <w:i/>
          <w:iCs/>
        </w:rPr>
        <w:t>10</w:t>
      </w:r>
      <w:r w:rsidRPr="00BC2284">
        <w:rPr>
          <w:rFonts w:ascii="Arial" w:hAnsi="Arial" w:cs="Arial"/>
        </w:rPr>
        <w:t>(11).</w:t>
      </w:r>
      <w:r w:rsidR="008819C4" w:rsidRPr="008819C4">
        <w:t xml:space="preserve"> </w:t>
      </w:r>
      <w:r w:rsidR="008819C4" w:rsidRPr="008819C4">
        <w:rPr>
          <w:rFonts w:ascii="Arial" w:hAnsi="Arial" w:cs="Arial"/>
        </w:rPr>
        <w:t>https://doi.org/10.1016/j.heliyon.2024.e31792</w:t>
      </w:r>
      <w:r w:rsidR="008819C4">
        <w:rPr>
          <w:rFonts w:ascii="Arial" w:hAnsi="Arial" w:cs="Arial"/>
        </w:rPr>
        <w:t xml:space="preserve"> </w:t>
      </w:r>
    </w:p>
    <w:p w14:paraId="41955695"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Nirmala, G. (2015). Impact of good agricultural practices (GAP) on small farm development: Knowledge and adoption levels of farm women of rainfed areas. </w:t>
      </w:r>
      <w:r w:rsidRPr="00BC2284">
        <w:rPr>
          <w:rFonts w:ascii="Arial" w:hAnsi="Arial" w:cs="Arial"/>
          <w:i/>
          <w:iCs/>
        </w:rPr>
        <w:t>Indian Research Journal of Extension Education</w:t>
      </w:r>
      <w:r w:rsidRPr="00BC2284">
        <w:rPr>
          <w:rFonts w:ascii="Arial" w:hAnsi="Arial" w:cs="Arial"/>
        </w:rPr>
        <w:t xml:space="preserve">, </w:t>
      </w:r>
      <w:r w:rsidRPr="00BC2284">
        <w:rPr>
          <w:rFonts w:ascii="Arial" w:hAnsi="Arial" w:cs="Arial"/>
          <w:i/>
          <w:iCs/>
        </w:rPr>
        <w:t>15</w:t>
      </w:r>
      <w:r w:rsidRPr="00BC2284">
        <w:rPr>
          <w:rFonts w:ascii="Arial" w:hAnsi="Arial" w:cs="Arial"/>
        </w:rPr>
        <w:t>(4), 153–156.</w:t>
      </w:r>
    </w:p>
    <w:p w14:paraId="19276886"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Ola, O., &amp; Menapace, L. (2020). Revisiting constraints to smallholder participation in high</w:t>
      </w:r>
      <w:r w:rsidRPr="00BC2284">
        <w:rPr>
          <w:rFonts w:ascii="Cambria Math" w:hAnsi="Cambria Math" w:cs="Cambria Math"/>
        </w:rPr>
        <w:t>‐</w:t>
      </w:r>
      <w:r w:rsidRPr="00BC2284">
        <w:rPr>
          <w:rFonts w:ascii="Arial" w:hAnsi="Arial" w:cs="Arial"/>
        </w:rPr>
        <w:t>value markets: A best</w:t>
      </w:r>
      <w:r w:rsidRPr="00BC2284">
        <w:rPr>
          <w:rFonts w:ascii="Cambria Math" w:hAnsi="Cambria Math" w:cs="Cambria Math"/>
        </w:rPr>
        <w:t>‐</w:t>
      </w:r>
      <w:r w:rsidRPr="00BC2284">
        <w:rPr>
          <w:rFonts w:ascii="Arial" w:hAnsi="Arial" w:cs="Arial"/>
        </w:rPr>
        <w:t xml:space="preserve">worst scaling approach. </w:t>
      </w:r>
      <w:r w:rsidRPr="00BC2284">
        <w:rPr>
          <w:rFonts w:ascii="Arial" w:hAnsi="Arial" w:cs="Arial"/>
          <w:i/>
          <w:iCs/>
        </w:rPr>
        <w:t>Agricultural Economics</w:t>
      </w:r>
      <w:r w:rsidRPr="00BC2284">
        <w:rPr>
          <w:rFonts w:ascii="Arial" w:hAnsi="Arial" w:cs="Arial"/>
        </w:rPr>
        <w:t xml:space="preserve">, </w:t>
      </w:r>
      <w:r w:rsidRPr="00BC2284">
        <w:rPr>
          <w:rFonts w:ascii="Arial" w:hAnsi="Arial" w:cs="Arial"/>
          <w:i/>
          <w:iCs/>
        </w:rPr>
        <w:t>51</w:t>
      </w:r>
      <w:r w:rsidRPr="00BC2284">
        <w:rPr>
          <w:rFonts w:ascii="Arial" w:hAnsi="Arial" w:cs="Arial"/>
        </w:rPr>
        <w:t>(4), 595–608. https://doi.org/10.1111/agec.12574</w:t>
      </w:r>
    </w:p>
    <w:p w14:paraId="17E1A0B8"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Parikhani, M. P., Borkhani, F. R., Fami, H. S., Motiee, N., &amp; Hosseinpoor, A. (2015). Major barriers to application of Good Agricultural Practices (GAPs) technologies in sustainability of livestock units. </w:t>
      </w:r>
      <w:r w:rsidRPr="00BC2284">
        <w:rPr>
          <w:rFonts w:ascii="Arial" w:hAnsi="Arial" w:cs="Arial"/>
          <w:i/>
          <w:iCs/>
        </w:rPr>
        <w:t>International Journal of Agricultural Management and Development</w:t>
      </w:r>
      <w:r w:rsidRPr="00BC2284">
        <w:rPr>
          <w:rFonts w:ascii="Arial" w:hAnsi="Arial" w:cs="Arial"/>
        </w:rPr>
        <w:t xml:space="preserve">, </w:t>
      </w:r>
      <w:r w:rsidRPr="00BC2284">
        <w:rPr>
          <w:rFonts w:ascii="Arial" w:hAnsi="Arial" w:cs="Arial"/>
          <w:i/>
          <w:iCs/>
        </w:rPr>
        <w:t>5</w:t>
      </w:r>
      <w:r w:rsidRPr="00BC2284">
        <w:rPr>
          <w:rFonts w:ascii="Arial" w:hAnsi="Arial" w:cs="Arial"/>
        </w:rPr>
        <w:t>(4), 169–178.</w:t>
      </w:r>
    </w:p>
    <w:p w14:paraId="45DF639F"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Paul, R., Sahoo, S., &amp; Ghosh, A. (2019). Tapping soil biodiversity for enhancing resource use efficiency. </w:t>
      </w:r>
      <w:r w:rsidRPr="00BC2284">
        <w:rPr>
          <w:rFonts w:ascii="Arial" w:hAnsi="Arial" w:cs="Arial"/>
          <w:i/>
          <w:iCs/>
        </w:rPr>
        <w:t>New and Future Developments in Microbial Biotechnology and Bioengineering</w:t>
      </w:r>
      <w:r w:rsidRPr="00BC2284">
        <w:rPr>
          <w:rFonts w:ascii="Arial" w:hAnsi="Arial" w:cs="Arial"/>
        </w:rPr>
        <w:t>, 319–339.</w:t>
      </w:r>
    </w:p>
    <w:p w14:paraId="25FDAE1E"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Ponisio, L. C., M’Gonigle, L. K., Mace, K. C., Palomino, J., De Valpine, P., &amp; Kremen, C. (2015). Diversification practices reduce organic to conventional yield gap. </w:t>
      </w:r>
      <w:r w:rsidRPr="00BC2284">
        <w:rPr>
          <w:rFonts w:ascii="Arial" w:hAnsi="Arial" w:cs="Arial"/>
          <w:i/>
          <w:iCs/>
        </w:rPr>
        <w:t>Proceedings of the Royal Society B: Biological Sciences</w:t>
      </w:r>
      <w:r w:rsidRPr="00BC2284">
        <w:rPr>
          <w:rFonts w:ascii="Arial" w:hAnsi="Arial" w:cs="Arial"/>
        </w:rPr>
        <w:t xml:space="preserve">, </w:t>
      </w:r>
      <w:r w:rsidRPr="00BC2284">
        <w:rPr>
          <w:rFonts w:ascii="Arial" w:hAnsi="Arial" w:cs="Arial"/>
          <w:i/>
          <w:iCs/>
        </w:rPr>
        <w:t>282</w:t>
      </w:r>
      <w:r w:rsidRPr="00BC2284">
        <w:rPr>
          <w:rFonts w:ascii="Arial" w:hAnsi="Arial" w:cs="Arial"/>
        </w:rPr>
        <w:t>(1799), 20141396. https://doi.org/10.1098/rspb.2014.1396</w:t>
      </w:r>
    </w:p>
    <w:p w14:paraId="100D8932"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Priya, &amp; Singh, S. P. (2024). Factors Influencing the Adoption of Sustainable Agricultural Practices: A Systematic Literature Review and Lesson Learned for India. </w:t>
      </w:r>
      <w:r w:rsidRPr="00BC2284">
        <w:rPr>
          <w:rFonts w:ascii="Arial" w:hAnsi="Arial" w:cs="Arial"/>
          <w:i/>
          <w:iCs/>
        </w:rPr>
        <w:t>Forum for Social Economics</w:t>
      </w:r>
      <w:r w:rsidRPr="00BC2284">
        <w:rPr>
          <w:rFonts w:ascii="Arial" w:hAnsi="Arial" w:cs="Arial"/>
        </w:rPr>
        <w:t xml:space="preserve">, </w:t>
      </w:r>
      <w:r w:rsidRPr="00BC2284">
        <w:rPr>
          <w:rFonts w:ascii="Arial" w:hAnsi="Arial" w:cs="Arial"/>
          <w:i/>
          <w:iCs/>
        </w:rPr>
        <w:t>53</w:t>
      </w:r>
      <w:r w:rsidRPr="00BC2284">
        <w:rPr>
          <w:rFonts w:ascii="Arial" w:hAnsi="Arial" w:cs="Arial"/>
        </w:rPr>
        <w:t>(1), 1–17. https://doi.org/10.1080/07360932.2022.2057566</w:t>
      </w:r>
    </w:p>
    <w:p w14:paraId="725503E6"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Rahman, Md. M., Rahman, Md. M., Khatun, N., &amp; Pervez, A. K. M. K. (2024). Analysing Research on Good Agricultural Practices (GAP): A Bibliometric Approach to Global Trends. </w:t>
      </w:r>
      <w:r w:rsidRPr="00BC2284">
        <w:rPr>
          <w:rFonts w:ascii="Arial" w:hAnsi="Arial" w:cs="Arial"/>
          <w:i/>
          <w:iCs/>
        </w:rPr>
        <w:t>Journal of Agriculture and Ecology Research International</w:t>
      </w:r>
      <w:r w:rsidRPr="00BC2284">
        <w:rPr>
          <w:rFonts w:ascii="Arial" w:hAnsi="Arial" w:cs="Arial"/>
        </w:rPr>
        <w:t xml:space="preserve">, </w:t>
      </w:r>
      <w:r w:rsidRPr="00BC2284">
        <w:rPr>
          <w:rFonts w:ascii="Arial" w:hAnsi="Arial" w:cs="Arial"/>
          <w:i/>
          <w:iCs/>
        </w:rPr>
        <w:t>25</w:t>
      </w:r>
      <w:r w:rsidRPr="00BC2284">
        <w:rPr>
          <w:rFonts w:ascii="Arial" w:hAnsi="Arial" w:cs="Arial"/>
        </w:rPr>
        <w:t>(6), 242–255. https://doi.org/10.9734/jaeri/2024/v25i6655</w:t>
      </w:r>
    </w:p>
    <w:p w14:paraId="42838C5C" w14:textId="77777777" w:rsidR="00BC2284" w:rsidRPr="00BC2284" w:rsidRDefault="00BC2284" w:rsidP="00BC2284">
      <w:pPr>
        <w:pStyle w:val="Bibliography"/>
        <w:spacing w:before="120" w:after="120" w:line="240" w:lineRule="auto"/>
        <w:jc w:val="both"/>
        <w:rPr>
          <w:rFonts w:ascii="Arial" w:hAnsi="Arial" w:cs="Arial"/>
          <w:lang w:val="de-DE"/>
        </w:rPr>
      </w:pPr>
      <w:r w:rsidRPr="00BC2284">
        <w:rPr>
          <w:rFonts w:ascii="Arial" w:hAnsi="Arial" w:cs="Arial"/>
          <w:lang w:val="de-DE"/>
        </w:rPr>
        <w:t xml:space="preserve">Rietra, R., Heinen, M., &amp; Oenema, O. (2022). </w:t>
      </w:r>
      <w:r w:rsidRPr="00BC2284">
        <w:rPr>
          <w:rFonts w:ascii="Arial" w:hAnsi="Arial" w:cs="Arial"/>
        </w:rPr>
        <w:t xml:space="preserve">A Review of Crop Husbandry and Soil Management Practices Using Meta-Analysis Studies: Towards Soil-Improving Cropping Systems. </w:t>
      </w:r>
      <w:r w:rsidRPr="00BC2284">
        <w:rPr>
          <w:rFonts w:ascii="Arial" w:hAnsi="Arial" w:cs="Arial"/>
          <w:i/>
          <w:iCs/>
          <w:lang w:val="de-DE"/>
        </w:rPr>
        <w:t>Land</w:t>
      </w:r>
      <w:r w:rsidRPr="00BC2284">
        <w:rPr>
          <w:rFonts w:ascii="Arial" w:hAnsi="Arial" w:cs="Arial"/>
          <w:lang w:val="de-DE"/>
        </w:rPr>
        <w:t xml:space="preserve">, </w:t>
      </w:r>
      <w:r w:rsidRPr="00BC2284">
        <w:rPr>
          <w:rFonts w:ascii="Arial" w:hAnsi="Arial" w:cs="Arial"/>
          <w:i/>
          <w:iCs/>
          <w:lang w:val="de-DE"/>
        </w:rPr>
        <w:t>11</w:t>
      </w:r>
      <w:r w:rsidRPr="00BC2284">
        <w:rPr>
          <w:rFonts w:ascii="Arial" w:hAnsi="Arial" w:cs="Arial"/>
          <w:lang w:val="de-DE"/>
        </w:rPr>
        <w:t>(2), 255. https://doi.org/10.3390/land11020255</w:t>
      </w:r>
    </w:p>
    <w:p w14:paraId="4BAC7E5D"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lastRenderedPageBreak/>
        <w:t xml:space="preserve">Rizzo, G., Migliore, G., Schifani, G., &amp; Vecchio, R. (2024). </w:t>
      </w:r>
      <w:r w:rsidRPr="00BC2284">
        <w:rPr>
          <w:rFonts w:ascii="Arial" w:hAnsi="Arial" w:cs="Arial"/>
        </w:rPr>
        <w:t xml:space="preserve">Key factors influencing farmers’ adoption of sustainable innovations: A systematic literature review and research agenda. </w:t>
      </w:r>
      <w:r w:rsidRPr="00BC2284">
        <w:rPr>
          <w:rFonts w:ascii="Arial" w:hAnsi="Arial" w:cs="Arial"/>
          <w:i/>
          <w:iCs/>
        </w:rPr>
        <w:t>Organic Agriculture</w:t>
      </w:r>
      <w:r w:rsidRPr="00BC2284">
        <w:rPr>
          <w:rFonts w:ascii="Arial" w:hAnsi="Arial" w:cs="Arial"/>
        </w:rPr>
        <w:t xml:space="preserve">, </w:t>
      </w:r>
      <w:r w:rsidRPr="00BC2284">
        <w:rPr>
          <w:rFonts w:ascii="Arial" w:hAnsi="Arial" w:cs="Arial"/>
          <w:i/>
          <w:iCs/>
        </w:rPr>
        <w:t>14</w:t>
      </w:r>
      <w:r w:rsidRPr="00BC2284">
        <w:rPr>
          <w:rFonts w:ascii="Arial" w:hAnsi="Arial" w:cs="Arial"/>
        </w:rPr>
        <w:t>(1), 57–84. https://doi.org/10.1007/s13165-023-00440-7</w:t>
      </w:r>
    </w:p>
    <w:p w14:paraId="33788091"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Saunders, T. P., &amp; Bihn, E. A. (2023). </w:t>
      </w:r>
      <w:r w:rsidRPr="00BC2284">
        <w:rPr>
          <w:rFonts w:ascii="Arial" w:hAnsi="Arial" w:cs="Arial"/>
        </w:rPr>
        <w:t xml:space="preserve">The role of Good Agricultural Practices (GAPs) in preventing pathogenic microbial contamination of fresh produce. In Rutgers University, USA &amp; K. R. Matthews (Eds.), </w:t>
      </w:r>
      <w:r w:rsidRPr="00BC2284">
        <w:rPr>
          <w:rFonts w:ascii="Arial" w:hAnsi="Arial" w:cs="Arial"/>
          <w:i/>
          <w:iCs/>
        </w:rPr>
        <w:t>Burleigh Dodds Series in Agricultural Science</w:t>
      </w:r>
      <w:r w:rsidRPr="00BC2284">
        <w:rPr>
          <w:rFonts w:ascii="Arial" w:hAnsi="Arial" w:cs="Arial"/>
        </w:rPr>
        <w:t xml:space="preserve"> (pp. 215–244). Burleigh Dodds Science Publishing. https://doi.org/10.19103/AS.2023.0121.14</w:t>
      </w:r>
    </w:p>
    <w:p w14:paraId="30E8F8CB"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Tamburini, G., Bommarco, R., Wanger, T. C., Kremen, C., Van Der Heijden, M. G. A., Liebman, M., &amp; Hallin, S. (2020). Agricultural diversification promotes multiple ecosystem services without compromising yield. </w:t>
      </w:r>
      <w:r w:rsidRPr="00BC2284">
        <w:rPr>
          <w:rFonts w:ascii="Arial" w:hAnsi="Arial" w:cs="Arial"/>
          <w:i/>
          <w:iCs/>
        </w:rPr>
        <w:t>Science Advances</w:t>
      </w:r>
      <w:r w:rsidRPr="00BC2284">
        <w:rPr>
          <w:rFonts w:ascii="Arial" w:hAnsi="Arial" w:cs="Arial"/>
        </w:rPr>
        <w:t xml:space="preserve">, </w:t>
      </w:r>
      <w:r w:rsidRPr="00BC2284">
        <w:rPr>
          <w:rFonts w:ascii="Arial" w:hAnsi="Arial" w:cs="Arial"/>
          <w:i/>
          <w:iCs/>
        </w:rPr>
        <w:t>6</w:t>
      </w:r>
      <w:r w:rsidRPr="00BC2284">
        <w:rPr>
          <w:rFonts w:ascii="Arial" w:hAnsi="Arial" w:cs="Arial"/>
        </w:rPr>
        <w:t>(45), eaba1715. https://doi.org/10.1126/sciadv.aba1715</w:t>
      </w:r>
    </w:p>
    <w:p w14:paraId="749D4D79" w14:textId="77777777" w:rsidR="00BC2284" w:rsidRPr="00BC2284" w:rsidRDefault="00BC2284" w:rsidP="00BC2284">
      <w:pPr>
        <w:pStyle w:val="Bibliography"/>
        <w:spacing w:before="120" w:after="120" w:line="240" w:lineRule="auto"/>
        <w:jc w:val="both"/>
        <w:rPr>
          <w:rFonts w:ascii="Arial" w:hAnsi="Arial" w:cs="Arial"/>
          <w:lang w:val="de-DE"/>
        </w:rPr>
      </w:pPr>
      <w:r w:rsidRPr="00BC2284">
        <w:rPr>
          <w:rFonts w:ascii="Arial" w:hAnsi="Arial" w:cs="Arial"/>
        </w:rPr>
        <w:t xml:space="preserve">Tunçay, T., &amp; Başkan, O. (2023). Assessment of Land Degradation Factors. In L. Hufnagel &amp; M. A. El-Esawi (Eds.), </w:t>
      </w:r>
      <w:r w:rsidRPr="00BC2284">
        <w:rPr>
          <w:rFonts w:ascii="Arial" w:hAnsi="Arial" w:cs="Arial"/>
          <w:i/>
          <w:iCs/>
        </w:rPr>
        <w:t>Environmental Sciences</w:t>
      </w:r>
      <w:r w:rsidRPr="00BC2284">
        <w:rPr>
          <w:rFonts w:ascii="Arial" w:hAnsi="Arial" w:cs="Arial"/>
        </w:rPr>
        <w:t xml:space="preserve"> (Vol. 6). </w:t>
      </w:r>
      <w:r w:rsidRPr="00BC2284">
        <w:rPr>
          <w:rFonts w:ascii="Arial" w:hAnsi="Arial" w:cs="Arial"/>
          <w:lang w:val="de-DE"/>
        </w:rPr>
        <w:t>IntechOpen. https://doi.org/10.5772/intechopen.107524</w:t>
      </w:r>
    </w:p>
    <w:p w14:paraId="51B210F8"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lang w:val="de-DE"/>
        </w:rPr>
        <w:t xml:space="preserve">Uddin, M. N., Akter, S., Roy, D., Dev, D. S., Mithun, Md. N. A. S., Rahman, S., Mahmud, Md. S., &amp; Donaldson, J. L. (2024). </w:t>
      </w:r>
      <w:r w:rsidRPr="00BC2284">
        <w:rPr>
          <w:rFonts w:ascii="Arial" w:hAnsi="Arial" w:cs="Arial"/>
        </w:rPr>
        <w:t xml:space="preserve">An econometric analysis of factors affecting vegetable growers’ interest in good agricultural practices: A case of rural Bangladesh. </w:t>
      </w:r>
      <w:r w:rsidRPr="00BC2284">
        <w:rPr>
          <w:rFonts w:ascii="Arial" w:hAnsi="Arial" w:cs="Arial"/>
          <w:i/>
          <w:iCs/>
        </w:rPr>
        <w:t>Environment, Development and Sustainability</w:t>
      </w:r>
      <w:r w:rsidRPr="00BC2284">
        <w:rPr>
          <w:rFonts w:ascii="Arial" w:hAnsi="Arial" w:cs="Arial"/>
        </w:rPr>
        <w:t xml:space="preserve">, </w:t>
      </w:r>
      <w:r w:rsidRPr="00BC2284">
        <w:rPr>
          <w:rFonts w:ascii="Arial" w:hAnsi="Arial" w:cs="Arial"/>
          <w:i/>
          <w:iCs/>
        </w:rPr>
        <w:t>27</w:t>
      </w:r>
      <w:r w:rsidRPr="00BC2284">
        <w:rPr>
          <w:rFonts w:ascii="Arial" w:hAnsi="Arial" w:cs="Arial"/>
        </w:rPr>
        <w:t>(7), 15803–15823. https://doi.org/10.1007/s10668-024-04545-1</w:t>
      </w:r>
    </w:p>
    <w:p w14:paraId="3741D73B"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Xing, Y., Zhang, X., &amp; Wang, X. (2024). Enhancing soil health and crop yields through water-fertilizer coupling technology. </w:t>
      </w:r>
      <w:r w:rsidRPr="00BC2284">
        <w:rPr>
          <w:rFonts w:ascii="Arial" w:hAnsi="Arial" w:cs="Arial"/>
          <w:i/>
          <w:iCs/>
        </w:rPr>
        <w:t>Frontiers in Sustainable Food Systems</w:t>
      </w:r>
      <w:r w:rsidRPr="00BC2284">
        <w:rPr>
          <w:rFonts w:ascii="Arial" w:hAnsi="Arial" w:cs="Arial"/>
        </w:rPr>
        <w:t xml:space="preserve">, </w:t>
      </w:r>
      <w:r w:rsidRPr="00BC2284">
        <w:rPr>
          <w:rFonts w:ascii="Arial" w:hAnsi="Arial" w:cs="Arial"/>
          <w:i/>
          <w:iCs/>
        </w:rPr>
        <w:t>8</w:t>
      </w:r>
      <w:r w:rsidRPr="00BC2284">
        <w:rPr>
          <w:rFonts w:ascii="Arial" w:hAnsi="Arial" w:cs="Arial"/>
        </w:rPr>
        <w:t>, 1494819.</w:t>
      </w:r>
    </w:p>
    <w:p w14:paraId="73EAC3CE" w14:textId="77777777" w:rsidR="00BC2284" w:rsidRPr="00BC2284" w:rsidRDefault="00BC2284" w:rsidP="00BC2284">
      <w:pPr>
        <w:pStyle w:val="Bibliography"/>
        <w:spacing w:before="120" w:after="120" w:line="240" w:lineRule="auto"/>
        <w:jc w:val="both"/>
        <w:rPr>
          <w:rFonts w:ascii="Arial" w:hAnsi="Arial" w:cs="Arial"/>
        </w:rPr>
      </w:pPr>
      <w:r w:rsidRPr="00BC2284">
        <w:rPr>
          <w:rFonts w:ascii="Arial" w:hAnsi="Arial" w:cs="Arial"/>
        </w:rPr>
        <w:t xml:space="preserve">Zhao, C., Liu, B., Piao, S., Wang, X., Lobell, D. B., Huang, Y., Huang, M., Yao, Y., Bassu, S., Ciais, P., Durand, J.-L., Elliott, J., Ewert, F., Janssens, I. A., Li, T., Lin, E., Liu, Q., Martre, P., Müller, C., … Asseng, S. (2017). Temperature increase reduces global yields of major crops in four independent estimates. </w:t>
      </w:r>
      <w:r w:rsidRPr="00BC2284">
        <w:rPr>
          <w:rFonts w:ascii="Arial" w:hAnsi="Arial" w:cs="Arial"/>
          <w:i/>
          <w:iCs/>
        </w:rPr>
        <w:t>Proceedings of the National Academy of Sciences</w:t>
      </w:r>
      <w:r w:rsidRPr="00BC2284">
        <w:rPr>
          <w:rFonts w:ascii="Arial" w:hAnsi="Arial" w:cs="Arial"/>
        </w:rPr>
        <w:t xml:space="preserve">, </w:t>
      </w:r>
      <w:r w:rsidRPr="00BC2284">
        <w:rPr>
          <w:rFonts w:ascii="Arial" w:hAnsi="Arial" w:cs="Arial"/>
          <w:i/>
          <w:iCs/>
        </w:rPr>
        <w:t>114</w:t>
      </w:r>
      <w:r w:rsidRPr="00BC2284">
        <w:rPr>
          <w:rFonts w:ascii="Arial" w:hAnsi="Arial" w:cs="Arial"/>
        </w:rPr>
        <w:t>(35), 9326–9331. https://doi.org/10.1073/pnas.1701762114</w:t>
      </w:r>
    </w:p>
    <w:p w14:paraId="106699B8" w14:textId="77777777" w:rsidR="00BC2284" w:rsidRPr="00BC2284" w:rsidRDefault="00BC2284" w:rsidP="00BC2284">
      <w:r w:rsidRPr="00BC2284">
        <w:rPr>
          <w:rFonts w:ascii="Arial" w:hAnsi="Arial" w:cs="Arial"/>
        </w:rPr>
        <w:fldChar w:fldCharType="end"/>
      </w:r>
      <w:r w:rsidRPr="00BC2284">
        <w:rPr>
          <w:rFonts w:ascii="Arial" w:hAnsi="Arial" w:cs="Arial"/>
        </w:rPr>
        <w:t xml:space="preserve"> </w:t>
      </w:r>
    </w:p>
    <w:p w14:paraId="4BAD2988" w14:textId="060E18B3" w:rsidR="00B81BE4" w:rsidRPr="00BC2284" w:rsidRDefault="00B81BE4" w:rsidP="00CA1E58">
      <w:pPr>
        <w:spacing w:before="120" w:after="120" w:line="240" w:lineRule="auto"/>
        <w:jc w:val="both"/>
        <w:rPr>
          <w:rFonts w:ascii="Arial" w:hAnsi="Arial" w:cs="Arial"/>
        </w:rPr>
      </w:pPr>
    </w:p>
    <w:p w14:paraId="5FDC4C21" w14:textId="02439BFC" w:rsidR="0072793D" w:rsidRPr="00BC2284" w:rsidRDefault="0072793D" w:rsidP="00CA1E58">
      <w:pPr>
        <w:spacing w:line="360" w:lineRule="auto"/>
        <w:ind w:hanging="720"/>
        <w:jc w:val="both"/>
        <w:rPr>
          <w:rFonts w:ascii="Arial" w:hAnsi="Arial" w:cs="Arial"/>
        </w:rPr>
      </w:pPr>
    </w:p>
    <w:sectPr w:rsidR="0072793D" w:rsidRPr="00BC2284" w:rsidSect="00572029">
      <w:headerReference w:type="even" r:id="rId13"/>
      <w:headerReference w:type="default" r:id="rId14"/>
      <w:footerReference w:type="even" r:id="rId15"/>
      <w:footerReference w:type="default" r:id="rId16"/>
      <w:headerReference w:type="first" r:id="rId17"/>
      <w:footerReference w:type="first" r:id="rId18"/>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77D25" w14:textId="77777777" w:rsidR="00B41213" w:rsidRDefault="00B41213" w:rsidP="00F040FA">
      <w:pPr>
        <w:spacing w:after="0" w:line="240" w:lineRule="auto"/>
      </w:pPr>
      <w:r>
        <w:separator/>
      </w:r>
    </w:p>
  </w:endnote>
  <w:endnote w:type="continuationSeparator" w:id="0">
    <w:p w14:paraId="44D9CBF4" w14:textId="77777777" w:rsidR="00B41213" w:rsidRDefault="00B41213" w:rsidP="00F04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4C3ED" w14:textId="77777777" w:rsidR="00D9492F" w:rsidRDefault="00D949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006616"/>
      <w:docPartObj>
        <w:docPartGallery w:val="Page Numbers (Bottom of Page)"/>
        <w:docPartUnique/>
      </w:docPartObj>
    </w:sdtPr>
    <w:sdtEndPr>
      <w:rPr>
        <w:noProof/>
      </w:rPr>
    </w:sdtEndPr>
    <w:sdtContent>
      <w:p w14:paraId="54CE7939" w14:textId="77777777" w:rsidR="000E6CB4" w:rsidRDefault="000E6CB4">
        <w:pPr>
          <w:pStyle w:val="Footer"/>
          <w:jc w:val="center"/>
        </w:pPr>
        <w:r>
          <w:fldChar w:fldCharType="begin"/>
        </w:r>
        <w:r>
          <w:instrText xml:space="preserve"> PAGE   \* MERGEFORMAT </w:instrText>
        </w:r>
        <w:r>
          <w:fldChar w:fldCharType="separate"/>
        </w:r>
        <w:r w:rsidR="006343C9">
          <w:rPr>
            <w:noProof/>
          </w:rPr>
          <w:t>14</w:t>
        </w:r>
        <w:r>
          <w:rPr>
            <w:noProof/>
          </w:rPr>
          <w:fldChar w:fldCharType="end"/>
        </w:r>
      </w:p>
    </w:sdtContent>
  </w:sdt>
  <w:p w14:paraId="100D750C" w14:textId="77777777" w:rsidR="000E6CB4" w:rsidRDefault="000E6C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03B58" w14:textId="77777777" w:rsidR="00D9492F" w:rsidRDefault="00D94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B59A0" w14:textId="77777777" w:rsidR="00B41213" w:rsidRDefault="00B41213" w:rsidP="00F040FA">
      <w:pPr>
        <w:spacing w:after="0" w:line="240" w:lineRule="auto"/>
      </w:pPr>
      <w:r>
        <w:separator/>
      </w:r>
    </w:p>
  </w:footnote>
  <w:footnote w:type="continuationSeparator" w:id="0">
    <w:p w14:paraId="0B7E33E9" w14:textId="77777777" w:rsidR="00B41213" w:rsidRDefault="00B41213" w:rsidP="00F040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DFFC1" w14:textId="61F91C9B" w:rsidR="00D9492F" w:rsidRDefault="00B41213">
    <w:pPr>
      <w:pStyle w:val="Header"/>
    </w:pPr>
    <w:r>
      <w:rPr>
        <w:noProof/>
      </w:rPr>
      <w:pict w14:anchorId="66C9AC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1904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2" w14:textId="1D32388F" w:rsidR="00D9492F" w:rsidRDefault="00B41213">
    <w:pPr>
      <w:pStyle w:val="Header"/>
    </w:pPr>
    <w:r>
      <w:rPr>
        <w:noProof/>
      </w:rPr>
      <w:pict w14:anchorId="16B79D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1904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31CC5" w14:textId="6502C537" w:rsidR="00D9492F" w:rsidRDefault="00B41213">
    <w:pPr>
      <w:pStyle w:val="Header"/>
    </w:pPr>
    <w:r>
      <w:rPr>
        <w:noProof/>
      </w:rPr>
      <w:pict w14:anchorId="59E298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1904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735C3"/>
    <w:multiLevelType w:val="multilevel"/>
    <w:tmpl w:val="934EB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B76334"/>
    <w:multiLevelType w:val="multilevel"/>
    <w:tmpl w:val="384E6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E454D8"/>
    <w:multiLevelType w:val="multilevel"/>
    <w:tmpl w:val="5B46E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181942"/>
    <w:multiLevelType w:val="hybridMultilevel"/>
    <w:tmpl w:val="1D301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AC34B9"/>
    <w:multiLevelType w:val="multilevel"/>
    <w:tmpl w:val="A26A6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2F7ED8"/>
    <w:multiLevelType w:val="multilevel"/>
    <w:tmpl w:val="D686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9F65D01"/>
    <w:multiLevelType w:val="multilevel"/>
    <w:tmpl w:val="4F144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634F2B"/>
    <w:multiLevelType w:val="multilevel"/>
    <w:tmpl w:val="BEE84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5D0A94"/>
    <w:multiLevelType w:val="hybridMultilevel"/>
    <w:tmpl w:val="1AEAF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B373EA"/>
    <w:multiLevelType w:val="multilevel"/>
    <w:tmpl w:val="44FC0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4309FD"/>
    <w:multiLevelType w:val="multilevel"/>
    <w:tmpl w:val="D8FE0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1C1458"/>
    <w:multiLevelType w:val="multilevel"/>
    <w:tmpl w:val="5A84C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960EB9"/>
    <w:multiLevelType w:val="hybridMultilevel"/>
    <w:tmpl w:val="ADE262E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4E70666"/>
    <w:multiLevelType w:val="hybridMultilevel"/>
    <w:tmpl w:val="E3666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782E8C"/>
    <w:multiLevelType w:val="multilevel"/>
    <w:tmpl w:val="C92AF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CC26A9"/>
    <w:multiLevelType w:val="multilevel"/>
    <w:tmpl w:val="D3D8C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7D4123"/>
    <w:multiLevelType w:val="hybridMultilevel"/>
    <w:tmpl w:val="ADE262E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20D10F2"/>
    <w:multiLevelType w:val="multilevel"/>
    <w:tmpl w:val="9724D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507230"/>
    <w:multiLevelType w:val="multilevel"/>
    <w:tmpl w:val="DFC4E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876F74"/>
    <w:multiLevelType w:val="multilevel"/>
    <w:tmpl w:val="1FD6C8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2343A15"/>
    <w:multiLevelType w:val="multilevel"/>
    <w:tmpl w:val="DED2A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3A22E3"/>
    <w:multiLevelType w:val="multilevel"/>
    <w:tmpl w:val="9E48B0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2FE7D2F"/>
    <w:multiLevelType w:val="multilevel"/>
    <w:tmpl w:val="7884C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C485B57"/>
    <w:multiLevelType w:val="multilevel"/>
    <w:tmpl w:val="D114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9C6898"/>
    <w:multiLevelType w:val="multilevel"/>
    <w:tmpl w:val="2AB4B2D6"/>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AE7FF9"/>
    <w:multiLevelType w:val="multilevel"/>
    <w:tmpl w:val="99945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A457387"/>
    <w:multiLevelType w:val="multilevel"/>
    <w:tmpl w:val="AAE6B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101646E"/>
    <w:multiLevelType w:val="multilevel"/>
    <w:tmpl w:val="5CE63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3EC43CA"/>
    <w:multiLevelType w:val="multilevel"/>
    <w:tmpl w:val="5E460E8A"/>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587545AD"/>
    <w:multiLevelType w:val="multilevel"/>
    <w:tmpl w:val="94E0B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B341214"/>
    <w:multiLevelType w:val="multilevel"/>
    <w:tmpl w:val="63A8A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BA645D4"/>
    <w:multiLevelType w:val="multilevel"/>
    <w:tmpl w:val="260CF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0D92CD9"/>
    <w:multiLevelType w:val="hybridMultilevel"/>
    <w:tmpl w:val="632E6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6504F0"/>
    <w:multiLevelType w:val="hybridMultilevel"/>
    <w:tmpl w:val="216A5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F62550"/>
    <w:multiLevelType w:val="multilevel"/>
    <w:tmpl w:val="47AE7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7B30A90"/>
    <w:multiLevelType w:val="multilevel"/>
    <w:tmpl w:val="CBD8C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32682D"/>
    <w:multiLevelType w:val="hybridMultilevel"/>
    <w:tmpl w:val="B2D2AAF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0B2AD0"/>
    <w:multiLevelType w:val="hybridMultilevel"/>
    <w:tmpl w:val="ADE262E8"/>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EE10E29"/>
    <w:multiLevelType w:val="multilevel"/>
    <w:tmpl w:val="D5501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3E3B11"/>
    <w:multiLevelType w:val="hybridMultilevel"/>
    <w:tmpl w:val="50728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A06155"/>
    <w:multiLevelType w:val="multilevel"/>
    <w:tmpl w:val="905A4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3E4077"/>
    <w:multiLevelType w:val="hybridMultilevel"/>
    <w:tmpl w:val="A7A25BA8"/>
    <w:lvl w:ilvl="0" w:tplc="D4961EEC">
      <w:start w:val="1"/>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DF27B0"/>
    <w:multiLevelType w:val="multilevel"/>
    <w:tmpl w:val="7EC61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7FB2704"/>
    <w:multiLevelType w:val="multilevel"/>
    <w:tmpl w:val="F378D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42190C"/>
    <w:multiLevelType w:val="multilevel"/>
    <w:tmpl w:val="3F6C8C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95D3125"/>
    <w:multiLevelType w:val="hybridMultilevel"/>
    <w:tmpl w:val="79260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E408CF"/>
    <w:multiLevelType w:val="multilevel"/>
    <w:tmpl w:val="476A2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25"/>
  </w:num>
  <w:num w:numId="3">
    <w:abstractNumId w:val="18"/>
  </w:num>
  <w:num w:numId="4">
    <w:abstractNumId w:val="43"/>
  </w:num>
  <w:num w:numId="5">
    <w:abstractNumId w:val="44"/>
  </w:num>
  <w:num w:numId="6">
    <w:abstractNumId w:val="19"/>
  </w:num>
  <w:num w:numId="7">
    <w:abstractNumId w:val="1"/>
  </w:num>
  <w:num w:numId="8">
    <w:abstractNumId w:val="7"/>
  </w:num>
  <w:num w:numId="9">
    <w:abstractNumId w:val="6"/>
  </w:num>
  <w:num w:numId="10">
    <w:abstractNumId w:val="31"/>
  </w:num>
  <w:num w:numId="11">
    <w:abstractNumId w:val="40"/>
  </w:num>
  <w:num w:numId="12">
    <w:abstractNumId w:val="15"/>
  </w:num>
  <w:num w:numId="13">
    <w:abstractNumId w:val="11"/>
  </w:num>
  <w:num w:numId="14">
    <w:abstractNumId w:val="42"/>
  </w:num>
  <w:num w:numId="15">
    <w:abstractNumId w:val="27"/>
  </w:num>
  <w:num w:numId="16">
    <w:abstractNumId w:val="46"/>
  </w:num>
  <w:num w:numId="17">
    <w:abstractNumId w:val="20"/>
  </w:num>
  <w:num w:numId="18">
    <w:abstractNumId w:val="10"/>
  </w:num>
  <w:num w:numId="19">
    <w:abstractNumId w:val="30"/>
  </w:num>
  <w:num w:numId="20">
    <w:abstractNumId w:val="29"/>
  </w:num>
  <w:num w:numId="21">
    <w:abstractNumId w:val="23"/>
  </w:num>
  <w:num w:numId="22">
    <w:abstractNumId w:val="2"/>
  </w:num>
  <w:num w:numId="23">
    <w:abstractNumId w:val="14"/>
  </w:num>
  <w:num w:numId="24">
    <w:abstractNumId w:val="5"/>
  </w:num>
  <w:num w:numId="25">
    <w:abstractNumId w:val="22"/>
  </w:num>
  <w:num w:numId="26">
    <w:abstractNumId w:val="4"/>
  </w:num>
  <w:num w:numId="27">
    <w:abstractNumId w:val="38"/>
  </w:num>
  <w:num w:numId="28">
    <w:abstractNumId w:val="17"/>
  </w:num>
  <w:num w:numId="29">
    <w:abstractNumId w:val="34"/>
  </w:num>
  <w:num w:numId="30">
    <w:abstractNumId w:val="0"/>
  </w:num>
  <w:num w:numId="31">
    <w:abstractNumId w:val="26"/>
  </w:num>
  <w:num w:numId="32">
    <w:abstractNumId w:val="9"/>
  </w:num>
  <w:num w:numId="33">
    <w:abstractNumId w:val="35"/>
  </w:num>
  <w:num w:numId="34">
    <w:abstractNumId w:val="21"/>
  </w:num>
  <w:num w:numId="35">
    <w:abstractNumId w:val="33"/>
  </w:num>
  <w:num w:numId="36">
    <w:abstractNumId w:val="8"/>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
  </w:num>
  <w:num w:numId="39">
    <w:abstractNumId w:val="28"/>
  </w:num>
  <w:num w:numId="40">
    <w:abstractNumId w:val="13"/>
  </w:num>
  <w:num w:numId="41">
    <w:abstractNumId w:val="36"/>
  </w:num>
  <w:num w:numId="42">
    <w:abstractNumId w:val="37"/>
  </w:num>
  <w:num w:numId="43">
    <w:abstractNumId w:val="12"/>
  </w:num>
  <w:num w:numId="44">
    <w:abstractNumId w:val="16"/>
  </w:num>
  <w:num w:numId="45">
    <w:abstractNumId w:val="32"/>
  </w:num>
  <w:num w:numId="46">
    <w:abstractNumId w:val="41"/>
  </w:num>
  <w:num w:numId="47">
    <w:abstractNumId w:val="39"/>
  </w:num>
  <w:num w:numId="48">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E94"/>
    <w:rsid w:val="00003DD6"/>
    <w:rsid w:val="00007E79"/>
    <w:rsid w:val="000110B6"/>
    <w:rsid w:val="00013D62"/>
    <w:rsid w:val="000153A6"/>
    <w:rsid w:val="00020C22"/>
    <w:rsid w:val="00021189"/>
    <w:rsid w:val="00022429"/>
    <w:rsid w:val="0002247F"/>
    <w:rsid w:val="00023E61"/>
    <w:rsid w:val="000303B6"/>
    <w:rsid w:val="00030DD6"/>
    <w:rsid w:val="0003697C"/>
    <w:rsid w:val="00040975"/>
    <w:rsid w:val="00047F98"/>
    <w:rsid w:val="00052DC3"/>
    <w:rsid w:val="00052E29"/>
    <w:rsid w:val="000545AB"/>
    <w:rsid w:val="00054FC6"/>
    <w:rsid w:val="00056137"/>
    <w:rsid w:val="00061530"/>
    <w:rsid w:val="00061594"/>
    <w:rsid w:val="000723CB"/>
    <w:rsid w:val="00072D0E"/>
    <w:rsid w:val="00073CC8"/>
    <w:rsid w:val="00080466"/>
    <w:rsid w:val="00080BB3"/>
    <w:rsid w:val="00082250"/>
    <w:rsid w:val="00083A68"/>
    <w:rsid w:val="00083BB8"/>
    <w:rsid w:val="000847B4"/>
    <w:rsid w:val="000857A2"/>
    <w:rsid w:val="00087EB6"/>
    <w:rsid w:val="00093506"/>
    <w:rsid w:val="000A06DD"/>
    <w:rsid w:val="000A07CF"/>
    <w:rsid w:val="000A207F"/>
    <w:rsid w:val="000A5727"/>
    <w:rsid w:val="000B74CB"/>
    <w:rsid w:val="000C3FF0"/>
    <w:rsid w:val="000C4B18"/>
    <w:rsid w:val="000C5522"/>
    <w:rsid w:val="000C6439"/>
    <w:rsid w:val="000C6774"/>
    <w:rsid w:val="000C7085"/>
    <w:rsid w:val="000D22CC"/>
    <w:rsid w:val="000D4055"/>
    <w:rsid w:val="000D692E"/>
    <w:rsid w:val="000D74F6"/>
    <w:rsid w:val="000D7FBD"/>
    <w:rsid w:val="000E1942"/>
    <w:rsid w:val="000E5589"/>
    <w:rsid w:val="000E6CB4"/>
    <w:rsid w:val="000F567A"/>
    <w:rsid w:val="000F742E"/>
    <w:rsid w:val="001041AE"/>
    <w:rsid w:val="001055B5"/>
    <w:rsid w:val="00107313"/>
    <w:rsid w:val="001123B4"/>
    <w:rsid w:val="001163DA"/>
    <w:rsid w:val="001170DD"/>
    <w:rsid w:val="001175AF"/>
    <w:rsid w:val="00122426"/>
    <w:rsid w:val="001232F7"/>
    <w:rsid w:val="00130D89"/>
    <w:rsid w:val="00137125"/>
    <w:rsid w:val="00137763"/>
    <w:rsid w:val="00137B29"/>
    <w:rsid w:val="001439BC"/>
    <w:rsid w:val="00144F7D"/>
    <w:rsid w:val="00146D4D"/>
    <w:rsid w:val="00150A41"/>
    <w:rsid w:val="00151FA5"/>
    <w:rsid w:val="001526E0"/>
    <w:rsid w:val="00152B43"/>
    <w:rsid w:val="00153764"/>
    <w:rsid w:val="00156522"/>
    <w:rsid w:val="001567C7"/>
    <w:rsid w:val="001617C2"/>
    <w:rsid w:val="00162900"/>
    <w:rsid w:val="00165007"/>
    <w:rsid w:val="00167B87"/>
    <w:rsid w:val="001705A9"/>
    <w:rsid w:val="001724E1"/>
    <w:rsid w:val="00174422"/>
    <w:rsid w:val="0018229B"/>
    <w:rsid w:val="0019152C"/>
    <w:rsid w:val="00191CDC"/>
    <w:rsid w:val="001958CD"/>
    <w:rsid w:val="001A2BF3"/>
    <w:rsid w:val="001A4D4E"/>
    <w:rsid w:val="001A701B"/>
    <w:rsid w:val="001B54D6"/>
    <w:rsid w:val="001B62A3"/>
    <w:rsid w:val="001B786B"/>
    <w:rsid w:val="001C4A58"/>
    <w:rsid w:val="001C5E2B"/>
    <w:rsid w:val="001C6CFF"/>
    <w:rsid w:val="001C7888"/>
    <w:rsid w:val="001D2E7C"/>
    <w:rsid w:val="001D4BC4"/>
    <w:rsid w:val="001E5A10"/>
    <w:rsid w:val="001E5B6D"/>
    <w:rsid w:val="001E7C36"/>
    <w:rsid w:val="001F4B21"/>
    <w:rsid w:val="00200239"/>
    <w:rsid w:val="0020219D"/>
    <w:rsid w:val="002048AD"/>
    <w:rsid w:val="0020596F"/>
    <w:rsid w:val="00211146"/>
    <w:rsid w:val="00211C35"/>
    <w:rsid w:val="00213212"/>
    <w:rsid w:val="002202E4"/>
    <w:rsid w:val="002223AB"/>
    <w:rsid w:val="002233D6"/>
    <w:rsid w:val="00223E86"/>
    <w:rsid w:val="00227F6A"/>
    <w:rsid w:val="00230343"/>
    <w:rsid w:val="00234F70"/>
    <w:rsid w:val="00235816"/>
    <w:rsid w:val="002360DA"/>
    <w:rsid w:val="002368FD"/>
    <w:rsid w:val="0023691B"/>
    <w:rsid w:val="0024038C"/>
    <w:rsid w:val="002407E7"/>
    <w:rsid w:val="0024315C"/>
    <w:rsid w:val="00245772"/>
    <w:rsid w:val="00246E09"/>
    <w:rsid w:val="00250746"/>
    <w:rsid w:val="002558D3"/>
    <w:rsid w:val="00256611"/>
    <w:rsid w:val="00257259"/>
    <w:rsid w:val="00271460"/>
    <w:rsid w:val="00273EFC"/>
    <w:rsid w:val="002774B2"/>
    <w:rsid w:val="00282B14"/>
    <w:rsid w:val="00285C7F"/>
    <w:rsid w:val="002A3D4D"/>
    <w:rsid w:val="002A564D"/>
    <w:rsid w:val="002A57E3"/>
    <w:rsid w:val="002B136D"/>
    <w:rsid w:val="002B237F"/>
    <w:rsid w:val="002C2E73"/>
    <w:rsid w:val="002C3CAA"/>
    <w:rsid w:val="002C5440"/>
    <w:rsid w:val="002D1C3F"/>
    <w:rsid w:val="002D31B7"/>
    <w:rsid w:val="002D5094"/>
    <w:rsid w:val="002D7CCB"/>
    <w:rsid w:val="002E3DDA"/>
    <w:rsid w:val="002E53F0"/>
    <w:rsid w:val="002E5FA7"/>
    <w:rsid w:val="002F3C86"/>
    <w:rsid w:val="00310D1C"/>
    <w:rsid w:val="003169F0"/>
    <w:rsid w:val="00316A0A"/>
    <w:rsid w:val="00325BDC"/>
    <w:rsid w:val="003300D5"/>
    <w:rsid w:val="00335020"/>
    <w:rsid w:val="00340208"/>
    <w:rsid w:val="00340E81"/>
    <w:rsid w:val="0034361F"/>
    <w:rsid w:val="0034404D"/>
    <w:rsid w:val="00344A71"/>
    <w:rsid w:val="00345CE0"/>
    <w:rsid w:val="003479CD"/>
    <w:rsid w:val="00352E1E"/>
    <w:rsid w:val="0036142C"/>
    <w:rsid w:val="00364324"/>
    <w:rsid w:val="0036556F"/>
    <w:rsid w:val="00366743"/>
    <w:rsid w:val="00366A36"/>
    <w:rsid w:val="00366CF0"/>
    <w:rsid w:val="00372113"/>
    <w:rsid w:val="00373535"/>
    <w:rsid w:val="00373EF0"/>
    <w:rsid w:val="003800D0"/>
    <w:rsid w:val="003806ED"/>
    <w:rsid w:val="00382207"/>
    <w:rsid w:val="00383156"/>
    <w:rsid w:val="003853C0"/>
    <w:rsid w:val="003865B6"/>
    <w:rsid w:val="00386BA0"/>
    <w:rsid w:val="00390255"/>
    <w:rsid w:val="00392747"/>
    <w:rsid w:val="00392819"/>
    <w:rsid w:val="00395DDE"/>
    <w:rsid w:val="00397AD8"/>
    <w:rsid w:val="00397D94"/>
    <w:rsid w:val="003A57B1"/>
    <w:rsid w:val="003A68EB"/>
    <w:rsid w:val="003B0421"/>
    <w:rsid w:val="003B0487"/>
    <w:rsid w:val="003B08C5"/>
    <w:rsid w:val="003B0DE6"/>
    <w:rsid w:val="003B3CD0"/>
    <w:rsid w:val="003B5768"/>
    <w:rsid w:val="003B60EC"/>
    <w:rsid w:val="003B71EA"/>
    <w:rsid w:val="003C181D"/>
    <w:rsid w:val="003C48DD"/>
    <w:rsid w:val="003D3392"/>
    <w:rsid w:val="003D4C1F"/>
    <w:rsid w:val="003D4C41"/>
    <w:rsid w:val="003D599F"/>
    <w:rsid w:val="003D74D7"/>
    <w:rsid w:val="003D7C97"/>
    <w:rsid w:val="003D7CB4"/>
    <w:rsid w:val="003E0782"/>
    <w:rsid w:val="003E39D1"/>
    <w:rsid w:val="003E3C7D"/>
    <w:rsid w:val="003F1EBC"/>
    <w:rsid w:val="003F240F"/>
    <w:rsid w:val="003F5D09"/>
    <w:rsid w:val="00400845"/>
    <w:rsid w:val="00406D50"/>
    <w:rsid w:val="004115BA"/>
    <w:rsid w:val="004121B8"/>
    <w:rsid w:val="00413D8B"/>
    <w:rsid w:val="00417073"/>
    <w:rsid w:val="00417A9B"/>
    <w:rsid w:val="0042076C"/>
    <w:rsid w:val="00420DDA"/>
    <w:rsid w:val="004264F3"/>
    <w:rsid w:val="004275DE"/>
    <w:rsid w:val="00431A17"/>
    <w:rsid w:val="00437A71"/>
    <w:rsid w:val="00446162"/>
    <w:rsid w:val="00446164"/>
    <w:rsid w:val="0045660A"/>
    <w:rsid w:val="004619DA"/>
    <w:rsid w:val="00464837"/>
    <w:rsid w:val="00467E2E"/>
    <w:rsid w:val="00472537"/>
    <w:rsid w:val="0047389E"/>
    <w:rsid w:val="00481DBA"/>
    <w:rsid w:val="004823B1"/>
    <w:rsid w:val="00485E6B"/>
    <w:rsid w:val="004866A6"/>
    <w:rsid w:val="0049253E"/>
    <w:rsid w:val="0049257D"/>
    <w:rsid w:val="004931DF"/>
    <w:rsid w:val="00493E4A"/>
    <w:rsid w:val="004940BC"/>
    <w:rsid w:val="0049685B"/>
    <w:rsid w:val="0049794F"/>
    <w:rsid w:val="004A2511"/>
    <w:rsid w:val="004A2F0E"/>
    <w:rsid w:val="004A302B"/>
    <w:rsid w:val="004B1A90"/>
    <w:rsid w:val="004B24F8"/>
    <w:rsid w:val="004B3886"/>
    <w:rsid w:val="004B5981"/>
    <w:rsid w:val="004C42B1"/>
    <w:rsid w:val="004C492F"/>
    <w:rsid w:val="004C6357"/>
    <w:rsid w:val="004C6A61"/>
    <w:rsid w:val="004D02E1"/>
    <w:rsid w:val="004D1637"/>
    <w:rsid w:val="004D40EE"/>
    <w:rsid w:val="004E0556"/>
    <w:rsid w:val="004E1FE1"/>
    <w:rsid w:val="004E300D"/>
    <w:rsid w:val="004E536C"/>
    <w:rsid w:val="004F3074"/>
    <w:rsid w:val="004F43F9"/>
    <w:rsid w:val="004F51DE"/>
    <w:rsid w:val="004F6B7F"/>
    <w:rsid w:val="004F7BD8"/>
    <w:rsid w:val="005030CB"/>
    <w:rsid w:val="0050495E"/>
    <w:rsid w:val="005058E4"/>
    <w:rsid w:val="00505F1A"/>
    <w:rsid w:val="0050726E"/>
    <w:rsid w:val="00517331"/>
    <w:rsid w:val="00520049"/>
    <w:rsid w:val="005204D1"/>
    <w:rsid w:val="00525E50"/>
    <w:rsid w:val="00532F53"/>
    <w:rsid w:val="00533008"/>
    <w:rsid w:val="005341C3"/>
    <w:rsid w:val="00536F8C"/>
    <w:rsid w:val="00542E94"/>
    <w:rsid w:val="00547379"/>
    <w:rsid w:val="00550228"/>
    <w:rsid w:val="0055073F"/>
    <w:rsid w:val="00552B2D"/>
    <w:rsid w:val="00555F69"/>
    <w:rsid w:val="0055663F"/>
    <w:rsid w:val="0055696A"/>
    <w:rsid w:val="0055746C"/>
    <w:rsid w:val="005614AE"/>
    <w:rsid w:val="0056417E"/>
    <w:rsid w:val="00564B66"/>
    <w:rsid w:val="00572029"/>
    <w:rsid w:val="005729D8"/>
    <w:rsid w:val="00572D21"/>
    <w:rsid w:val="00577EEE"/>
    <w:rsid w:val="00582F86"/>
    <w:rsid w:val="00594486"/>
    <w:rsid w:val="00595808"/>
    <w:rsid w:val="0059788F"/>
    <w:rsid w:val="005A1C14"/>
    <w:rsid w:val="005A7B64"/>
    <w:rsid w:val="005A7BCE"/>
    <w:rsid w:val="005B0037"/>
    <w:rsid w:val="005B226A"/>
    <w:rsid w:val="005C3746"/>
    <w:rsid w:val="005C6E61"/>
    <w:rsid w:val="005C7DDA"/>
    <w:rsid w:val="005D1AC5"/>
    <w:rsid w:val="005D30B3"/>
    <w:rsid w:val="005D58EA"/>
    <w:rsid w:val="005D7995"/>
    <w:rsid w:val="005E2E3C"/>
    <w:rsid w:val="005F2589"/>
    <w:rsid w:val="005F2678"/>
    <w:rsid w:val="005F4016"/>
    <w:rsid w:val="005F7CA8"/>
    <w:rsid w:val="00600E09"/>
    <w:rsid w:val="00600E70"/>
    <w:rsid w:val="00602A59"/>
    <w:rsid w:val="006040EA"/>
    <w:rsid w:val="00604455"/>
    <w:rsid w:val="006056BA"/>
    <w:rsid w:val="00610418"/>
    <w:rsid w:val="00610C1C"/>
    <w:rsid w:val="006206A5"/>
    <w:rsid w:val="00621656"/>
    <w:rsid w:val="00625313"/>
    <w:rsid w:val="006258F9"/>
    <w:rsid w:val="00631D0E"/>
    <w:rsid w:val="006343C9"/>
    <w:rsid w:val="00635AA3"/>
    <w:rsid w:val="00635C6B"/>
    <w:rsid w:val="00637D4F"/>
    <w:rsid w:val="006400F5"/>
    <w:rsid w:val="00640261"/>
    <w:rsid w:val="00640B14"/>
    <w:rsid w:val="00642350"/>
    <w:rsid w:val="006427C9"/>
    <w:rsid w:val="00642FAA"/>
    <w:rsid w:val="006517C9"/>
    <w:rsid w:val="00654F1F"/>
    <w:rsid w:val="006554FE"/>
    <w:rsid w:val="00656367"/>
    <w:rsid w:val="00661E1F"/>
    <w:rsid w:val="00662265"/>
    <w:rsid w:val="006622A3"/>
    <w:rsid w:val="00665394"/>
    <w:rsid w:val="00667353"/>
    <w:rsid w:val="00671C43"/>
    <w:rsid w:val="006738B1"/>
    <w:rsid w:val="0068082E"/>
    <w:rsid w:val="00684220"/>
    <w:rsid w:val="006846E8"/>
    <w:rsid w:val="006868A9"/>
    <w:rsid w:val="006929EF"/>
    <w:rsid w:val="00694235"/>
    <w:rsid w:val="006A0894"/>
    <w:rsid w:val="006A3008"/>
    <w:rsid w:val="006A6C6D"/>
    <w:rsid w:val="006B0302"/>
    <w:rsid w:val="006C28B3"/>
    <w:rsid w:val="006C2D5F"/>
    <w:rsid w:val="006C4FB0"/>
    <w:rsid w:val="006D1627"/>
    <w:rsid w:val="006D43F3"/>
    <w:rsid w:val="006E0341"/>
    <w:rsid w:val="006E144F"/>
    <w:rsid w:val="006E4CCE"/>
    <w:rsid w:val="006F0BA0"/>
    <w:rsid w:val="006F1065"/>
    <w:rsid w:val="006F1FFA"/>
    <w:rsid w:val="006F2947"/>
    <w:rsid w:val="006F7B23"/>
    <w:rsid w:val="00700032"/>
    <w:rsid w:val="007000CE"/>
    <w:rsid w:val="0070088F"/>
    <w:rsid w:val="00700F80"/>
    <w:rsid w:val="00701B25"/>
    <w:rsid w:val="00703A91"/>
    <w:rsid w:val="00706A88"/>
    <w:rsid w:val="00712F04"/>
    <w:rsid w:val="007218C3"/>
    <w:rsid w:val="00722C60"/>
    <w:rsid w:val="0072335B"/>
    <w:rsid w:val="00723736"/>
    <w:rsid w:val="007245C7"/>
    <w:rsid w:val="0072469B"/>
    <w:rsid w:val="00724E86"/>
    <w:rsid w:val="0072793D"/>
    <w:rsid w:val="0073384C"/>
    <w:rsid w:val="00733EE5"/>
    <w:rsid w:val="00734A01"/>
    <w:rsid w:val="00735CD4"/>
    <w:rsid w:val="00737A9A"/>
    <w:rsid w:val="00741AC2"/>
    <w:rsid w:val="00742238"/>
    <w:rsid w:val="00746D00"/>
    <w:rsid w:val="00746DF0"/>
    <w:rsid w:val="007509A7"/>
    <w:rsid w:val="00757C47"/>
    <w:rsid w:val="00757D92"/>
    <w:rsid w:val="0076058A"/>
    <w:rsid w:val="00760CE7"/>
    <w:rsid w:val="00762A46"/>
    <w:rsid w:val="007721C3"/>
    <w:rsid w:val="00774BDE"/>
    <w:rsid w:val="00774FB5"/>
    <w:rsid w:val="007773A6"/>
    <w:rsid w:val="00780831"/>
    <w:rsid w:val="00780B8A"/>
    <w:rsid w:val="00784FBC"/>
    <w:rsid w:val="00785233"/>
    <w:rsid w:val="00785328"/>
    <w:rsid w:val="00787C56"/>
    <w:rsid w:val="00792605"/>
    <w:rsid w:val="0079338E"/>
    <w:rsid w:val="00794365"/>
    <w:rsid w:val="00797DB2"/>
    <w:rsid w:val="007A110A"/>
    <w:rsid w:val="007A6A60"/>
    <w:rsid w:val="007B018F"/>
    <w:rsid w:val="007B0CF4"/>
    <w:rsid w:val="007C30D7"/>
    <w:rsid w:val="007C55D9"/>
    <w:rsid w:val="007C6FA9"/>
    <w:rsid w:val="007D065D"/>
    <w:rsid w:val="007D48BC"/>
    <w:rsid w:val="007D7752"/>
    <w:rsid w:val="007E0EE7"/>
    <w:rsid w:val="007E223E"/>
    <w:rsid w:val="007E31B4"/>
    <w:rsid w:val="007E4244"/>
    <w:rsid w:val="007E5AB1"/>
    <w:rsid w:val="007F037C"/>
    <w:rsid w:val="007F05CB"/>
    <w:rsid w:val="007F165E"/>
    <w:rsid w:val="007F48B1"/>
    <w:rsid w:val="007F6F53"/>
    <w:rsid w:val="007F7AB9"/>
    <w:rsid w:val="00804405"/>
    <w:rsid w:val="008063B4"/>
    <w:rsid w:val="00810340"/>
    <w:rsid w:val="00811056"/>
    <w:rsid w:val="00811F68"/>
    <w:rsid w:val="00812BFA"/>
    <w:rsid w:val="00817955"/>
    <w:rsid w:val="008215FE"/>
    <w:rsid w:val="00823CB7"/>
    <w:rsid w:val="00827E37"/>
    <w:rsid w:val="008322CE"/>
    <w:rsid w:val="00832C07"/>
    <w:rsid w:val="0083659F"/>
    <w:rsid w:val="0084311F"/>
    <w:rsid w:val="00843610"/>
    <w:rsid w:val="008448E0"/>
    <w:rsid w:val="00850152"/>
    <w:rsid w:val="00850F39"/>
    <w:rsid w:val="008529C2"/>
    <w:rsid w:val="00853286"/>
    <w:rsid w:val="0085520B"/>
    <w:rsid w:val="00857F77"/>
    <w:rsid w:val="00861AAA"/>
    <w:rsid w:val="00865DB0"/>
    <w:rsid w:val="008661A7"/>
    <w:rsid w:val="00866E3A"/>
    <w:rsid w:val="00866FCD"/>
    <w:rsid w:val="00867942"/>
    <w:rsid w:val="00870AFF"/>
    <w:rsid w:val="00873FD4"/>
    <w:rsid w:val="00874EE7"/>
    <w:rsid w:val="00875227"/>
    <w:rsid w:val="00875F8A"/>
    <w:rsid w:val="008819C4"/>
    <w:rsid w:val="008868C7"/>
    <w:rsid w:val="0089040A"/>
    <w:rsid w:val="00890EB1"/>
    <w:rsid w:val="008A0D92"/>
    <w:rsid w:val="008A1D32"/>
    <w:rsid w:val="008A3B11"/>
    <w:rsid w:val="008A7BDE"/>
    <w:rsid w:val="008B08A7"/>
    <w:rsid w:val="008B0B89"/>
    <w:rsid w:val="008B0C0F"/>
    <w:rsid w:val="008B31A7"/>
    <w:rsid w:val="008B7455"/>
    <w:rsid w:val="008C4FD4"/>
    <w:rsid w:val="008D4F14"/>
    <w:rsid w:val="008D6283"/>
    <w:rsid w:val="008E006E"/>
    <w:rsid w:val="008E7898"/>
    <w:rsid w:val="008F1641"/>
    <w:rsid w:val="008F5E69"/>
    <w:rsid w:val="00905BE6"/>
    <w:rsid w:val="00905FD8"/>
    <w:rsid w:val="009115E4"/>
    <w:rsid w:val="009210F0"/>
    <w:rsid w:val="00921EA2"/>
    <w:rsid w:val="009221FC"/>
    <w:rsid w:val="00926FF0"/>
    <w:rsid w:val="00930633"/>
    <w:rsid w:val="00930D2B"/>
    <w:rsid w:val="00931D1F"/>
    <w:rsid w:val="0093330C"/>
    <w:rsid w:val="00934093"/>
    <w:rsid w:val="00940FAE"/>
    <w:rsid w:val="009416F7"/>
    <w:rsid w:val="0094327F"/>
    <w:rsid w:val="00943736"/>
    <w:rsid w:val="009441C8"/>
    <w:rsid w:val="00951789"/>
    <w:rsid w:val="00951859"/>
    <w:rsid w:val="00952C40"/>
    <w:rsid w:val="00954010"/>
    <w:rsid w:val="00961B2C"/>
    <w:rsid w:val="0096354F"/>
    <w:rsid w:val="00965A4A"/>
    <w:rsid w:val="0097011D"/>
    <w:rsid w:val="00970E59"/>
    <w:rsid w:val="009710E5"/>
    <w:rsid w:val="00973043"/>
    <w:rsid w:val="00984744"/>
    <w:rsid w:val="009861E6"/>
    <w:rsid w:val="00994197"/>
    <w:rsid w:val="00996098"/>
    <w:rsid w:val="009A535D"/>
    <w:rsid w:val="009A5992"/>
    <w:rsid w:val="009A6BA3"/>
    <w:rsid w:val="009A7EB3"/>
    <w:rsid w:val="009B06FD"/>
    <w:rsid w:val="009B4ADA"/>
    <w:rsid w:val="009B6714"/>
    <w:rsid w:val="009C240F"/>
    <w:rsid w:val="009D0546"/>
    <w:rsid w:val="009D1F47"/>
    <w:rsid w:val="009D287E"/>
    <w:rsid w:val="009D34AE"/>
    <w:rsid w:val="009D4DE9"/>
    <w:rsid w:val="009E08A2"/>
    <w:rsid w:val="009E61E2"/>
    <w:rsid w:val="009E77BF"/>
    <w:rsid w:val="009F6143"/>
    <w:rsid w:val="00A0147C"/>
    <w:rsid w:val="00A019E5"/>
    <w:rsid w:val="00A02E1B"/>
    <w:rsid w:val="00A14081"/>
    <w:rsid w:val="00A14578"/>
    <w:rsid w:val="00A17A46"/>
    <w:rsid w:val="00A22074"/>
    <w:rsid w:val="00A22732"/>
    <w:rsid w:val="00A2341D"/>
    <w:rsid w:val="00A246C3"/>
    <w:rsid w:val="00A266DA"/>
    <w:rsid w:val="00A26798"/>
    <w:rsid w:val="00A33BB1"/>
    <w:rsid w:val="00A34846"/>
    <w:rsid w:val="00A36F83"/>
    <w:rsid w:val="00A37E94"/>
    <w:rsid w:val="00A37F73"/>
    <w:rsid w:val="00A40F49"/>
    <w:rsid w:val="00A41363"/>
    <w:rsid w:val="00A41D86"/>
    <w:rsid w:val="00A41E46"/>
    <w:rsid w:val="00A441C4"/>
    <w:rsid w:val="00A47DF3"/>
    <w:rsid w:val="00A56FA0"/>
    <w:rsid w:val="00A725FF"/>
    <w:rsid w:val="00A72A7E"/>
    <w:rsid w:val="00A73342"/>
    <w:rsid w:val="00A75485"/>
    <w:rsid w:val="00A76629"/>
    <w:rsid w:val="00A77772"/>
    <w:rsid w:val="00A81954"/>
    <w:rsid w:val="00A82D0C"/>
    <w:rsid w:val="00A83325"/>
    <w:rsid w:val="00A86841"/>
    <w:rsid w:val="00A92A46"/>
    <w:rsid w:val="00A95C88"/>
    <w:rsid w:val="00A970B0"/>
    <w:rsid w:val="00AA0302"/>
    <w:rsid w:val="00AA47D0"/>
    <w:rsid w:val="00AA7050"/>
    <w:rsid w:val="00AA7DE2"/>
    <w:rsid w:val="00AB076E"/>
    <w:rsid w:val="00AB0CA3"/>
    <w:rsid w:val="00AB2E92"/>
    <w:rsid w:val="00AB49A9"/>
    <w:rsid w:val="00AB7E2B"/>
    <w:rsid w:val="00AC14C2"/>
    <w:rsid w:val="00AC3001"/>
    <w:rsid w:val="00AC5DBF"/>
    <w:rsid w:val="00AC6277"/>
    <w:rsid w:val="00AC6A78"/>
    <w:rsid w:val="00AC734C"/>
    <w:rsid w:val="00AD2412"/>
    <w:rsid w:val="00AD2842"/>
    <w:rsid w:val="00AD7CC2"/>
    <w:rsid w:val="00AE16D6"/>
    <w:rsid w:val="00AE1A23"/>
    <w:rsid w:val="00AE1F1D"/>
    <w:rsid w:val="00AE6BDE"/>
    <w:rsid w:val="00AF6795"/>
    <w:rsid w:val="00B01F6F"/>
    <w:rsid w:val="00B06785"/>
    <w:rsid w:val="00B115FB"/>
    <w:rsid w:val="00B12610"/>
    <w:rsid w:val="00B145D8"/>
    <w:rsid w:val="00B1481A"/>
    <w:rsid w:val="00B205FF"/>
    <w:rsid w:val="00B2374C"/>
    <w:rsid w:val="00B23E9B"/>
    <w:rsid w:val="00B301EE"/>
    <w:rsid w:val="00B345D0"/>
    <w:rsid w:val="00B352E4"/>
    <w:rsid w:val="00B376C2"/>
    <w:rsid w:val="00B37FF6"/>
    <w:rsid w:val="00B40130"/>
    <w:rsid w:val="00B41213"/>
    <w:rsid w:val="00B42891"/>
    <w:rsid w:val="00B42DDB"/>
    <w:rsid w:val="00B46667"/>
    <w:rsid w:val="00B46831"/>
    <w:rsid w:val="00B4701D"/>
    <w:rsid w:val="00B4725D"/>
    <w:rsid w:val="00B47866"/>
    <w:rsid w:val="00B72E37"/>
    <w:rsid w:val="00B81BE4"/>
    <w:rsid w:val="00B83354"/>
    <w:rsid w:val="00B84126"/>
    <w:rsid w:val="00B85735"/>
    <w:rsid w:val="00B8669C"/>
    <w:rsid w:val="00B866F7"/>
    <w:rsid w:val="00B86842"/>
    <w:rsid w:val="00B9269F"/>
    <w:rsid w:val="00BA00C3"/>
    <w:rsid w:val="00BA1AEF"/>
    <w:rsid w:val="00BA4F84"/>
    <w:rsid w:val="00BA5E5A"/>
    <w:rsid w:val="00BA71A9"/>
    <w:rsid w:val="00BA7D3E"/>
    <w:rsid w:val="00BB2273"/>
    <w:rsid w:val="00BB24E1"/>
    <w:rsid w:val="00BB58C6"/>
    <w:rsid w:val="00BB6E26"/>
    <w:rsid w:val="00BB755C"/>
    <w:rsid w:val="00BC2284"/>
    <w:rsid w:val="00BD18CB"/>
    <w:rsid w:val="00BD257A"/>
    <w:rsid w:val="00BD5A36"/>
    <w:rsid w:val="00BD5B2D"/>
    <w:rsid w:val="00BD6546"/>
    <w:rsid w:val="00BD6BDF"/>
    <w:rsid w:val="00BD7938"/>
    <w:rsid w:val="00BE1A36"/>
    <w:rsid w:val="00BE2E44"/>
    <w:rsid w:val="00BE3339"/>
    <w:rsid w:val="00BE5830"/>
    <w:rsid w:val="00BF0828"/>
    <w:rsid w:val="00BF2E1D"/>
    <w:rsid w:val="00BF71DD"/>
    <w:rsid w:val="00C0189B"/>
    <w:rsid w:val="00C03835"/>
    <w:rsid w:val="00C06439"/>
    <w:rsid w:val="00C07353"/>
    <w:rsid w:val="00C076AF"/>
    <w:rsid w:val="00C15575"/>
    <w:rsid w:val="00C16429"/>
    <w:rsid w:val="00C167D1"/>
    <w:rsid w:val="00C21057"/>
    <w:rsid w:val="00C24C53"/>
    <w:rsid w:val="00C27FED"/>
    <w:rsid w:val="00C318BC"/>
    <w:rsid w:val="00C33D64"/>
    <w:rsid w:val="00C41E8E"/>
    <w:rsid w:val="00C4269D"/>
    <w:rsid w:val="00C43C91"/>
    <w:rsid w:val="00C45965"/>
    <w:rsid w:val="00C51847"/>
    <w:rsid w:val="00C54135"/>
    <w:rsid w:val="00C67B1A"/>
    <w:rsid w:val="00C74BE8"/>
    <w:rsid w:val="00C82881"/>
    <w:rsid w:val="00C84AC0"/>
    <w:rsid w:val="00C919B5"/>
    <w:rsid w:val="00CA063F"/>
    <w:rsid w:val="00CA1601"/>
    <w:rsid w:val="00CA1E58"/>
    <w:rsid w:val="00CA2DFA"/>
    <w:rsid w:val="00CA638D"/>
    <w:rsid w:val="00CA766E"/>
    <w:rsid w:val="00CB116E"/>
    <w:rsid w:val="00CB2487"/>
    <w:rsid w:val="00CB44E5"/>
    <w:rsid w:val="00CB50C5"/>
    <w:rsid w:val="00CB6456"/>
    <w:rsid w:val="00CC172C"/>
    <w:rsid w:val="00CC33E3"/>
    <w:rsid w:val="00CC624D"/>
    <w:rsid w:val="00CC6688"/>
    <w:rsid w:val="00CD00AC"/>
    <w:rsid w:val="00CD00B1"/>
    <w:rsid w:val="00CD0C3F"/>
    <w:rsid w:val="00CD1598"/>
    <w:rsid w:val="00CD2AB9"/>
    <w:rsid w:val="00CE097B"/>
    <w:rsid w:val="00CE2D8F"/>
    <w:rsid w:val="00CE39BF"/>
    <w:rsid w:val="00CE3E23"/>
    <w:rsid w:val="00CE4F88"/>
    <w:rsid w:val="00CE6B0F"/>
    <w:rsid w:val="00CF44E3"/>
    <w:rsid w:val="00CF6B05"/>
    <w:rsid w:val="00D023FC"/>
    <w:rsid w:val="00D05D5E"/>
    <w:rsid w:val="00D063AC"/>
    <w:rsid w:val="00D07991"/>
    <w:rsid w:val="00D07D47"/>
    <w:rsid w:val="00D15E56"/>
    <w:rsid w:val="00D3324D"/>
    <w:rsid w:val="00D34320"/>
    <w:rsid w:val="00D36238"/>
    <w:rsid w:val="00D37EF4"/>
    <w:rsid w:val="00D409BC"/>
    <w:rsid w:val="00D40B19"/>
    <w:rsid w:val="00D46C30"/>
    <w:rsid w:val="00D472E9"/>
    <w:rsid w:val="00D47F06"/>
    <w:rsid w:val="00D50D73"/>
    <w:rsid w:val="00D51CFA"/>
    <w:rsid w:val="00D54515"/>
    <w:rsid w:val="00D54DF2"/>
    <w:rsid w:val="00D558BD"/>
    <w:rsid w:val="00D5606C"/>
    <w:rsid w:val="00D623E9"/>
    <w:rsid w:val="00D62C89"/>
    <w:rsid w:val="00D662CE"/>
    <w:rsid w:val="00D666FC"/>
    <w:rsid w:val="00D6686E"/>
    <w:rsid w:val="00D6693C"/>
    <w:rsid w:val="00D66990"/>
    <w:rsid w:val="00D747AB"/>
    <w:rsid w:val="00D806DD"/>
    <w:rsid w:val="00D8087C"/>
    <w:rsid w:val="00D81D71"/>
    <w:rsid w:val="00D83FB4"/>
    <w:rsid w:val="00D8551E"/>
    <w:rsid w:val="00D86F38"/>
    <w:rsid w:val="00D8721A"/>
    <w:rsid w:val="00D9049A"/>
    <w:rsid w:val="00D91D12"/>
    <w:rsid w:val="00D92196"/>
    <w:rsid w:val="00D9492F"/>
    <w:rsid w:val="00D954B0"/>
    <w:rsid w:val="00DA139D"/>
    <w:rsid w:val="00DA343B"/>
    <w:rsid w:val="00DA5FC4"/>
    <w:rsid w:val="00DB2A87"/>
    <w:rsid w:val="00DB5B6A"/>
    <w:rsid w:val="00DB6E49"/>
    <w:rsid w:val="00DB6F34"/>
    <w:rsid w:val="00DC1A2D"/>
    <w:rsid w:val="00DC1FA9"/>
    <w:rsid w:val="00DC2F14"/>
    <w:rsid w:val="00DC49AC"/>
    <w:rsid w:val="00DD3A13"/>
    <w:rsid w:val="00DE2AEF"/>
    <w:rsid w:val="00DE5649"/>
    <w:rsid w:val="00DF020D"/>
    <w:rsid w:val="00DF525E"/>
    <w:rsid w:val="00DF6188"/>
    <w:rsid w:val="00E02AB2"/>
    <w:rsid w:val="00E048BD"/>
    <w:rsid w:val="00E04EBD"/>
    <w:rsid w:val="00E124ED"/>
    <w:rsid w:val="00E146AF"/>
    <w:rsid w:val="00E23555"/>
    <w:rsid w:val="00E278F7"/>
    <w:rsid w:val="00E30C44"/>
    <w:rsid w:val="00E31FDF"/>
    <w:rsid w:val="00E34A47"/>
    <w:rsid w:val="00E3788E"/>
    <w:rsid w:val="00E3798E"/>
    <w:rsid w:val="00E41A14"/>
    <w:rsid w:val="00E42E80"/>
    <w:rsid w:val="00E430BC"/>
    <w:rsid w:val="00E43CC6"/>
    <w:rsid w:val="00E46866"/>
    <w:rsid w:val="00E50569"/>
    <w:rsid w:val="00E51F0A"/>
    <w:rsid w:val="00E53657"/>
    <w:rsid w:val="00E539EC"/>
    <w:rsid w:val="00E5571A"/>
    <w:rsid w:val="00E566D8"/>
    <w:rsid w:val="00E60893"/>
    <w:rsid w:val="00E62CC4"/>
    <w:rsid w:val="00E63764"/>
    <w:rsid w:val="00E710B7"/>
    <w:rsid w:val="00E713D2"/>
    <w:rsid w:val="00E726AB"/>
    <w:rsid w:val="00E74C26"/>
    <w:rsid w:val="00E74DD5"/>
    <w:rsid w:val="00E74FFE"/>
    <w:rsid w:val="00E81B5C"/>
    <w:rsid w:val="00E81D8D"/>
    <w:rsid w:val="00E87DED"/>
    <w:rsid w:val="00E90E3E"/>
    <w:rsid w:val="00E936C2"/>
    <w:rsid w:val="00E94DFA"/>
    <w:rsid w:val="00E9543D"/>
    <w:rsid w:val="00E9621C"/>
    <w:rsid w:val="00EA096A"/>
    <w:rsid w:val="00EA2FD3"/>
    <w:rsid w:val="00EA43A3"/>
    <w:rsid w:val="00EA68E8"/>
    <w:rsid w:val="00EB3057"/>
    <w:rsid w:val="00EB4143"/>
    <w:rsid w:val="00EB7207"/>
    <w:rsid w:val="00EC02F2"/>
    <w:rsid w:val="00EC3E42"/>
    <w:rsid w:val="00EC49B4"/>
    <w:rsid w:val="00EC6FD6"/>
    <w:rsid w:val="00ED0381"/>
    <w:rsid w:val="00ED0A79"/>
    <w:rsid w:val="00ED0CE3"/>
    <w:rsid w:val="00ED1F5C"/>
    <w:rsid w:val="00ED2536"/>
    <w:rsid w:val="00ED422D"/>
    <w:rsid w:val="00ED511E"/>
    <w:rsid w:val="00EE2BC0"/>
    <w:rsid w:val="00EE48C1"/>
    <w:rsid w:val="00EE49DB"/>
    <w:rsid w:val="00EE7567"/>
    <w:rsid w:val="00EE7C1D"/>
    <w:rsid w:val="00EF0832"/>
    <w:rsid w:val="00EF0DCA"/>
    <w:rsid w:val="00EF22F9"/>
    <w:rsid w:val="00EF7EAF"/>
    <w:rsid w:val="00EF7FE3"/>
    <w:rsid w:val="00F03E4A"/>
    <w:rsid w:val="00F040FA"/>
    <w:rsid w:val="00F13398"/>
    <w:rsid w:val="00F137B6"/>
    <w:rsid w:val="00F16360"/>
    <w:rsid w:val="00F2151E"/>
    <w:rsid w:val="00F3057A"/>
    <w:rsid w:val="00F31553"/>
    <w:rsid w:val="00F3250D"/>
    <w:rsid w:val="00F37955"/>
    <w:rsid w:val="00F37ECC"/>
    <w:rsid w:val="00F55333"/>
    <w:rsid w:val="00F56FF9"/>
    <w:rsid w:val="00F62114"/>
    <w:rsid w:val="00F6229F"/>
    <w:rsid w:val="00F632AE"/>
    <w:rsid w:val="00F634EA"/>
    <w:rsid w:val="00F64A21"/>
    <w:rsid w:val="00F65C75"/>
    <w:rsid w:val="00F6617F"/>
    <w:rsid w:val="00F673CB"/>
    <w:rsid w:val="00F77983"/>
    <w:rsid w:val="00F77C9C"/>
    <w:rsid w:val="00F82375"/>
    <w:rsid w:val="00F82449"/>
    <w:rsid w:val="00F86796"/>
    <w:rsid w:val="00F8757A"/>
    <w:rsid w:val="00F91EEA"/>
    <w:rsid w:val="00F93227"/>
    <w:rsid w:val="00F975D2"/>
    <w:rsid w:val="00FA048D"/>
    <w:rsid w:val="00FA0949"/>
    <w:rsid w:val="00FA1CE6"/>
    <w:rsid w:val="00FA32EF"/>
    <w:rsid w:val="00FB0440"/>
    <w:rsid w:val="00FB29B5"/>
    <w:rsid w:val="00FB2E3B"/>
    <w:rsid w:val="00FB2F5B"/>
    <w:rsid w:val="00FB5049"/>
    <w:rsid w:val="00FC1053"/>
    <w:rsid w:val="00FC1120"/>
    <w:rsid w:val="00FC1783"/>
    <w:rsid w:val="00FC4F5B"/>
    <w:rsid w:val="00FC6CA1"/>
    <w:rsid w:val="00FD1F9F"/>
    <w:rsid w:val="00FD3902"/>
    <w:rsid w:val="00FD4F5B"/>
    <w:rsid w:val="00FD58F6"/>
    <w:rsid w:val="00FD5B69"/>
    <w:rsid w:val="00FF05BF"/>
    <w:rsid w:val="00FF0733"/>
    <w:rsid w:val="00FF2D3A"/>
    <w:rsid w:val="00FF3EEF"/>
    <w:rsid w:val="00FF4C75"/>
    <w:rsid w:val="00FF5DA2"/>
    <w:rsid w:val="00FF60AC"/>
    <w:rsid w:val="00FF7BAE"/>
    <w:rsid w:val="00FF7C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8E946D1"/>
  <w15:chartTrackingRefBased/>
  <w15:docId w15:val="{64A169F3-3A7E-4B7F-9EF9-E7196F706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167B87"/>
    <w:pPr>
      <w:keepNext/>
      <w:keepLines/>
      <w:spacing w:before="240" w:after="0" w:line="360" w:lineRule="auto"/>
      <w:jc w:val="center"/>
      <w:outlineLvl w:val="0"/>
    </w:pPr>
    <w:rPr>
      <w:rFonts w:ascii="Times New Roman" w:eastAsiaTheme="majorEastAsia" w:hAnsi="Times New Roman" w:cstheme="majorBidi"/>
      <w:b/>
      <w:sz w:val="24"/>
      <w:szCs w:val="24"/>
    </w:rPr>
  </w:style>
  <w:style w:type="paragraph" w:styleId="Heading2">
    <w:name w:val="heading 2"/>
    <w:basedOn w:val="Normal"/>
    <w:next w:val="Normal"/>
    <w:link w:val="Heading2Char"/>
    <w:autoRedefine/>
    <w:uiPriority w:val="9"/>
    <w:unhideWhenUsed/>
    <w:qFormat/>
    <w:rsid w:val="00093506"/>
    <w:pPr>
      <w:keepNext/>
      <w:keepLines/>
      <w:numPr>
        <w:numId w:val="46"/>
      </w:numPr>
      <w:spacing w:before="40" w:after="0" w:line="360" w:lineRule="auto"/>
      <w:ind w:left="270" w:hanging="27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F634EA"/>
    <w:pPr>
      <w:keepNext/>
      <w:keepLines/>
      <w:spacing w:before="40" w:after="0" w:line="360" w:lineRule="auto"/>
      <w:jc w:val="both"/>
      <w:outlineLvl w:val="2"/>
    </w:pPr>
    <w:rPr>
      <w:rFonts w:ascii="Times New Roman" w:eastAsiaTheme="majorEastAsia" w:hAnsi="Times New Roman" w:cs="Times New Roman"/>
      <w:b/>
      <w:sz w:val="24"/>
      <w:szCs w:val="24"/>
    </w:rPr>
  </w:style>
  <w:style w:type="paragraph" w:styleId="Heading4">
    <w:name w:val="heading 4"/>
    <w:basedOn w:val="TOC3"/>
    <w:next w:val="Normal"/>
    <w:link w:val="Heading4Char"/>
    <w:autoRedefine/>
    <w:uiPriority w:val="9"/>
    <w:unhideWhenUsed/>
    <w:qFormat/>
    <w:rsid w:val="000E6CB4"/>
    <w:pPr>
      <w:tabs>
        <w:tab w:val="right" w:leader="dot" w:pos="9017"/>
      </w:tabs>
      <w:spacing w:line="360" w:lineRule="auto"/>
      <w:ind w:left="0"/>
      <w:jc w:val="both"/>
      <w:outlineLvl w:val="3"/>
    </w:pPr>
    <w:rPr>
      <w:rFonts w:ascii="Times New Roman" w:hAnsi="Times New Roman"/>
      <w:b/>
      <w:noProof/>
      <w:sz w:val="24"/>
    </w:rPr>
  </w:style>
  <w:style w:type="paragraph" w:styleId="Heading5">
    <w:name w:val="heading 5"/>
    <w:basedOn w:val="Normal"/>
    <w:next w:val="Normal"/>
    <w:link w:val="Heading5Char"/>
    <w:uiPriority w:val="9"/>
    <w:semiHidden/>
    <w:unhideWhenUsed/>
    <w:qFormat/>
    <w:rsid w:val="000E6CB4"/>
    <w:pPr>
      <w:keepNext/>
      <w:keepLines/>
      <w:spacing w:before="80" w:after="40" w:line="278" w:lineRule="auto"/>
      <w:outlineLvl w:val="4"/>
    </w:pPr>
    <w:rPr>
      <w:rFonts w:eastAsiaTheme="majorEastAsia" w:cstheme="majorBidi"/>
      <w:color w:val="2E74B5"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0E6CB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0E6CB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0E6CB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E6CB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B87"/>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09350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634EA"/>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843610"/>
    <w:pPr>
      <w:spacing w:after="100"/>
      <w:ind w:left="440"/>
    </w:pPr>
  </w:style>
  <w:style w:type="character" w:customStyle="1" w:styleId="Heading4Char">
    <w:name w:val="Heading 4 Char"/>
    <w:basedOn w:val="DefaultParagraphFont"/>
    <w:link w:val="Heading4"/>
    <w:uiPriority w:val="9"/>
    <w:rsid w:val="000E6CB4"/>
    <w:rPr>
      <w:rFonts w:ascii="Times New Roman" w:hAnsi="Times New Roman"/>
      <w:b/>
      <w:noProof/>
      <w:sz w:val="24"/>
    </w:rPr>
  </w:style>
  <w:style w:type="character" w:customStyle="1" w:styleId="Heading5Char">
    <w:name w:val="Heading 5 Char"/>
    <w:basedOn w:val="DefaultParagraphFont"/>
    <w:link w:val="Heading5"/>
    <w:uiPriority w:val="9"/>
    <w:semiHidden/>
    <w:rsid w:val="000E6CB4"/>
    <w:rPr>
      <w:rFonts w:eastAsiaTheme="majorEastAsia" w:cstheme="majorBidi"/>
      <w:color w:val="2E74B5" w:themeColor="accent1" w:themeShade="BF"/>
      <w:kern w:val="2"/>
      <w:sz w:val="24"/>
      <w:szCs w:val="24"/>
      <w14:ligatures w14:val="standardContextual"/>
    </w:rPr>
  </w:style>
  <w:style w:type="character" w:customStyle="1" w:styleId="Heading8Char">
    <w:name w:val="Heading 8 Char"/>
    <w:basedOn w:val="DefaultParagraphFont"/>
    <w:link w:val="Heading8"/>
    <w:uiPriority w:val="9"/>
    <w:semiHidden/>
    <w:rsid w:val="000E6CB4"/>
    <w:rPr>
      <w:rFonts w:asciiTheme="majorHAnsi" w:eastAsiaTheme="majorEastAsia" w:hAnsiTheme="majorHAnsi" w:cstheme="majorBidi"/>
      <w:color w:val="272727" w:themeColor="text1" w:themeTint="D8"/>
      <w:sz w:val="21"/>
      <w:szCs w:val="21"/>
    </w:rPr>
  </w:style>
  <w:style w:type="character" w:styleId="Hyperlink">
    <w:name w:val="Hyperlink"/>
    <w:basedOn w:val="DefaultParagraphFont"/>
    <w:uiPriority w:val="99"/>
    <w:unhideWhenUsed/>
    <w:rsid w:val="008D4F14"/>
    <w:rPr>
      <w:color w:val="0563C1" w:themeColor="hyperlink"/>
      <w:u w:val="single"/>
    </w:rPr>
  </w:style>
  <w:style w:type="character" w:styleId="FollowedHyperlink">
    <w:name w:val="FollowedHyperlink"/>
    <w:basedOn w:val="DefaultParagraphFont"/>
    <w:uiPriority w:val="99"/>
    <w:semiHidden/>
    <w:unhideWhenUsed/>
    <w:rsid w:val="00CE4F88"/>
    <w:rPr>
      <w:color w:val="954F72" w:themeColor="followedHyperlink"/>
      <w:u w:val="single"/>
    </w:rPr>
  </w:style>
  <w:style w:type="table" w:styleId="TableGrid">
    <w:name w:val="Table Grid"/>
    <w:basedOn w:val="TableNormal"/>
    <w:uiPriority w:val="39"/>
    <w:rsid w:val="00492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6427C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427C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427C9"/>
    <w:rPr>
      <w:rFonts w:eastAsiaTheme="minorEastAsia" w:cs="Times New Roman"/>
      <w:sz w:val="20"/>
      <w:szCs w:val="20"/>
    </w:rPr>
  </w:style>
  <w:style w:type="character" w:styleId="SubtleEmphasis">
    <w:name w:val="Subtle Emphasis"/>
    <w:basedOn w:val="DefaultParagraphFont"/>
    <w:uiPriority w:val="19"/>
    <w:qFormat/>
    <w:rsid w:val="006427C9"/>
    <w:rPr>
      <w:i/>
      <w:iCs/>
    </w:rPr>
  </w:style>
  <w:style w:type="table" w:styleId="MediumShading2-Accent5">
    <w:name w:val="Medium Shading 2 Accent 5"/>
    <w:basedOn w:val="TableNormal"/>
    <w:uiPriority w:val="64"/>
    <w:rsid w:val="00642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F040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40FA"/>
  </w:style>
  <w:style w:type="paragraph" w:styleId="Footer">
    <w:name w:val="footer"/>
    <w:basedOn w:val="Normal"/>
    <w:link w:val="FooterChar"/>
    <w:uiPriority w:val="99"/>
    <w:unhideWhenUsed/>
    <w:rsid w:val="00F040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40FA"/>
  </w:style>
  <w:style w:type="table" w:styleId="TableGridLight">
    <w:name w:val="Grid Table Light"/>
    <w:basedOn w:val="TableNormal"/>
    <w:uiPriority w:val="40"/>
    <w:rsid w:val="00CD00A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D0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CD00A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D00A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D00A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CD00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0C6774"/>
    <w:pPr>
      <w:ind w:left="720"/>
      <w:contextualSpacing/>
    </w:pPr>
  </w:style>
  <w:style w:type="table" w:styleId="ListTable6Colorful">
    <w:name w:val="List Table 6 Colorful"/>
    <w:basedOn w:val="TableNormal"/>
    <w:uiPriority w:val="51"/>
    <w:rsid w:val="004E1FE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843610"/>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E90E3E"/>
    <w:pPr>
      <w:spacing w:after="100"/>
    </w:pPr>
    <w:rPr>
      <w:rFonts w:ascii="Times New Roman" w:hAnsi="Times New Roman"/>
      <w:sz w:val="24"/>
    </w:rPr>
  </w:style>
  <w:style w:type="paragraph" w:styleId="TOC2">
    <w:name w:val="toc 2"/>
    <w:basedOn w:val="Normal"/>
    <w:next w:val="Normal"/>
    <w:autoRedefine/>
    <w:uiPriority w:val="39"/>
    <w:unhideWhenUsed/>
    <w:rsid w:val="00875227"/>
    <w:pPr>
      <w:tabs>
        <w:tab w:val="right" w:leader="dot" w:pos="9016"/>
      </w:tabs>
      <w:spacing w:after="100"/>
      <w:ind w:left="220"/>
    </w:pPr>
    <w:rPr>
      <w:rFonts w:ascii="Times New Roman" w:hAnsi="Times New Roman" w:cs="Times New Roman"/>
      <w:noProof/>
      <w:sz w:val="24"/>
      <w:szCs w:val="24"/>
    </w:rPr>
  </w:style>
  <w:style w:type="table" w:styleId="ListTable7Colorful">
    <w:name w:val="List Table 7 Colorful"/>
    <w:basedOn w:val="TableNormal"/>
    <w:uiPriority w:val="52"/>
    <w:rsid w:val="00A17A46"/>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55073F"/>
    <w:pPr>
      <w:spacing w:after="0" w:line="480" w:lineRule="auto"/>
      <w:ind w:left="720" w:hanging="720"/>
    </w:pPr>
  </w:style>
  <w:style w:type="table" w:styleId="ListTable6Colorful-Accent1">
    <w:name w:val="List Table 6 Colorful Accent 1"/>
    <w:basedOn w:val="TableNormal"/>
    <w:uiPriority w:val="51"/>
    <w:rsid w:val="00CD00B1"/>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6Colorful-Accent2">
    <w:name w:val="List Table 6 Colorful Accent 2"/>
    <w:basedOn w:val="TableNormal"/>
    <w:uiPriority w:val="51"/>
    <w:rsid w:val="00CD00B1"/>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CD00B1"/>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CD00B1"/>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CD00B1"/>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6Colorful-Accent6">
    <w:name w:val="List Table 6 Colorful Accent 6"/>
    <w:basedOn w:val="TableNormal"/>
    <w:uiPriority w:val="51"/>
    <w:rsid w:val="00CD00B1"/>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1">
    <w:name w:val="List Table 3 Accent 1"/>
    <w:basedOn w:val="TableNormal"/>
    <w:uiPriority w:val="48"/>
    <w:rsid w:val="00A14081"/>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4-Accent5">
    <w:name w:val="List Table 4 Accent 5"/>
    <w:basedOn w:val="TableNormal"/>
    <w:uiPriority w:val="49"/>
    <w:rsid w:val="00A14081"/>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4-Accent6">
    <w:name w:val="List Table 4 Accent 6"/>
    <w:basedOn w:val="TableNormal"/>
    <w:uiPriority w:val="49"/>
    <w:rsid w:val="00A1408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1">
    <w:name w:val="List Table 4 Accent 1"/>
    <w:basedOn w:val="TableNormal"/>
    <w:uiPriority w:val="49"/>
    <w:rsid w:val="00A1408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
    <w:name w:val="List Table 4"/>
    <w:basedOn w:val="TableNormal"/>
    <w:uiPriority w:val="49"/>
    <w:rsid w:val="00A1408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4">
    <w:name w:val="Grid Table 6 Colorful Accent 4"/>
    <w:basedOn w:val="TableNormal"/>
    <w:uiPriority w:val="51"/>
    <w:rsid w:val="00E566D8"/>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
    <w:name w:val="List Table 2"/>
    <w:basedOn w:val="TableNormal"/>
    <w:uiPriority w:val="47"/>
    <w:rsid w:val="00366A3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8322CE"/>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822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207"/>
    <w:rPr>
      <w:rFonts w:ascii="Segoe UI" w:hAnsi="Segoe UI" w:cs="Segoe UI"/>
      <w:sz w:val="18"/>
      <w:szCs w:val="18"/>
    </w:rPr>
  </w:style>
  <w:style w:type="paragraph" w:styleId="Caption">
    <w:name w:val="caption"/>
    <w:basedOn w:val="Normal"/>
    <w:next w:val="Normal"/>
    <w:uiPriority w:val="35"/>
    <w:unhideWhenUsed/>
    <w:qFormat/>
    <w:rsid w:val="00BE333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27F6A"/>
    <w:pPr>
      <w:spacing w:after="0"/>
      <w:ind w:left="440" w:hanging="440"/>
    </w:pPr>
    <w:rPr>
      <w:rFonts w:cstheme="minorHAnsi"/>
      <w:b/>
      <w:bCs/>
      <w:sz w:val="20"/>
      <w:szCs w:val="20"/>
    </w:rPr>
  </w:style>
  <w:style w:type="character" w:styleId="PlaceholderText">
    <w:name w:val="Placeholder Text"/>
    <w:basedOn w:val="DefaultParagraphFont"/>
    <w:uiPriority w:val="99"/>
    <w:semiHidden/>
    <w:rsid w:val="00572029"/>
    <w:rPr>
      <w:color w:val="808080"/>
    </w:rPr>
  </w:style>
  <w:style w:type="paragraph" w:styleId="TOC4">
    <w:name w:val="toc 4"/>
    <w:basedOn w:val="Normal"/>
    <w:next w:val="Normal"/>
    <w:autoRedefine/>
    <w:uiPriority w:val="39"/>
    <w:unhideWhenUsed/>
    <w:rsid w:val="00E90E3E"/>
    <w:pPr>
      <w:spacing w:after="100"/>
      <w:ind w:left="660"/>
    </w:pPr>
  </w:style>
  <w:style w:type="character" w:styleId="FootnoteReference">
    <w:name w:val="footnote reference"/>
    <w:basedOn w:val="DefaultParagraphFont"/>
    <w:uiPriority w:val="99"/>
    <w:semiHidden/>
    <w:unhideWhenUsed/>
    <w:rsid w:val="004275DE"/>
    <w:rPr>
      <w:vertAlign w:val="superscript"/>
    </w:rPr>
  </w:style>
  <w:style w:type="character" w:customStyle="1" w:styleId="Heading6Char">
    <w:name w:val="Heading 6 Char"/>
    <w:basedOn w:val="DefaultParagraphFont"/>
    <w:link w:val="Heading6"/>
    <w:uiPriority w:val="9"/>
    <w:semiHidden/>
    <w:rsid w:val="000E6CB4"/>
    <w:rPr>
      <w:rFonts w:eastAsiaTheme="majorEastAsia"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0E6CB4"/>
    <w:rPr>
      <w:rFonts w:eastAsiaTheme="majorEastAsia" w:cstheme="majorBidi"/>
      <w:color w:val="595959" w:themeColor="text1" w:themeTint="A6"/>
      <w:kern w:val="2"/>
      <w:sz w:val="24"/>
      <w:szCs w:val="24"/>
      <w14:ligatures w14:val="standardContextual"/>
    </w:rPr>
  </w:style>
  <w:style w:type="character" w:customStyle="1" w:styleId="Heading9Char">
    <w:name w:val="Heading 9 Char"/>
    <w:basedOn w:val="DefaultParagraphFont"/>
    <w:link w:val="Heading9"/>
    <w:uiPriority w:val="9"/>
    <w:semiHidden/>
    <w:rsid w:val="000E6CB4"/>
    <w:rPr>
      <w:rFonts w:eastAsiaTheme="majorEastAsia" w:cstheme="majorBidi"/>
      <w:color w:val="272727" w:themeColor="text1" w:themeTint="D8"/>
      <w:kern w:val="2"/>
      <w:sz w:val="24"/>
      <w:szCs w:val="24"/>
      <w14:ligatures w14:val="standardContextual"/>
    </w:rPr>
  </w:style>
  <w:style w:type="paragraph" w:styleId="Title">
    <w:name w:val="Title"/>
    <w:basedOn w:val="Normal"/>
    <w:next w:val="Normal"/>
    <w:link w:val="TitleChar"/>
    <w:uiPriority w:val="10"/>
    <w:qFormat/>
    <w:rsid w:val="000E6CB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E6CB4"/>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0E6CB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E6CB4"/>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0E6CB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0E6CB4"/>
    <w:rPr>
      <w:i/>
      <w:iCs/>
      <w:color w:val="404040" w:themeColor="text1" w:themeTint="BF"/>
      <w:kern w:val="2"/>
      <w:sz w:val="24"/>
      <w:szCs w:val="24"/>
      <w14:ligatures w14:val="standardContextual"/>
    </w:rPr>
  </w:style>
  <w:style w:type="character" w:styleId="IntenseEmphasis">
    <w:name w:val="Intense Emphasis"/>
    <w:basedOn w:val="DefaultParagraphFont"/>
    <w:uiPriority w:val="21"/>
    <w:qFormat/>
    <w:rsid w:val="000E6CB4"/>
    <w:rPr>
      <w:i/>
      <w:iCs/>
      <w:color w:val="2E74B5" w:themeColor="accent1" w:themeShade="BF"/>
    </w:rPr>
  </w:style>
  <w:style w:type="paragraph" w:styleId="IntenseQuote">
    <w:name w:val="Intense Quote"/>
    <w:basedOn w:val="Normal"/>
    <w:next w:val="Normal"/>
    <w:link w:val="IntenseQuoteChar"/>
    <w:uiPriority w:val="30"/>
    <w:qFormat/>
    <w:rsid w:val="000E6CB4"/>
    <w:pPr>
      <w:pBdr>
        <w:top w:val="single" w:sz="4" w:space="10" w:color="2E74B5" w:themeColor="accent1" w:themeShade="BF"/>
        <w:bottom w:val="single" w:sz="4" w:space="10" w:color="2E74B5" w:themeColor="accent1" w:themeShade="BF"/>
      </w:pBdr>
      <w:spacing w:before="360" w:after="360" w:line="278" w:lineRule="auto"/>
      <w:ind w:left="864" w:right="864"/>
      <w:jc w:val="center"/>
    </w:pPr>
    <w:rPr>
      <w:i/>
      <w:iCs/>
      <w:color w:val="2E74B5"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0E6CB4"/>
    <w:rPr>
      <w:i/>
      <w:iCs/>
      <w:color w:val="2E74B5" w:themeColor="accent1" w:themeShade="BF"/>
      <w:kern w:val="2"/>
      <w:sz w:val="24"/>
      <w:szCs w:val="24"/>
      <w14:ligatures w14:val="standardContextual"/>
    </w:rPr>
  </w:style>
  <w:style w:type="character" w:styleId="IntenseReference">
    <w:name w:val="Intense Reference"/>
    <w:basedOn w:val="DefaultParagraphFont"/>
    <w:uiPriority w:val="32"/>
    <w:qFormat/>
    <w:rsid w:val="000E6CB4"/>
    <w:rPr>
      <w:b/>
      <w:bCs/>
      <w:smallCaps/>
      <w:color w:val="2E74B5" w:themeColor="accent1" w:themeShade="BF"/>
      <w:spacing w:val="5"/>
    </w:rPr>
  </w:style>
  <w:style w:type="character" w:customStyle="1" w:styleId="value">
    <w:name w:val="value"/>
    <w:basedOn w:val="DefaultParagraphFont"/>
    <w:rsid w:val="000E6CB4"/>
  </w:style>
  <w:style w:type="character" w:customStyle="1" w:styleId="CommentTextChar">
    <w:name w:val="Comment Text Char"/>
    <w:basedOn w:val="DefaultParagraphFont"/>
    <w:link w:val="CommentText"/>
    <w:uiPriority w:val="99"/>
    <w:semiHidden/>
    <w:rsid w:val="000E6CB4"/>
    <w:rPr>
      <w:kern w:val="2"/>
      <w:sz w:val="20"/>
      <w:szCs w:val="20"/>
      <w14:ligatures w14:val="standardContextual"/>
    </w:rPr>
  </w:style>
  <w:style w:type="paragraph" w:styleId="CommentText">
    <w:name w:val="annotation text"/>
    <w:basedOn w:val="Normal"/>
    <w:link w:val="CommentTextChar"/>
    <w:uiPriority w:val="99"/>
    <w:semiHidden/>
    <w:unhideWhenUsed/>
    <w:rsid w:val="000E6CB4"/>
    <w:pPr>
      <w:spacing w:line="240" w:lineRule="auto"/>
    </w:pPr>
    <w:rPr>
      <w:kern w:val="2"/>
      <w:sz w:val="20"/>
      <w:szCs w:val="20"/>
      <w14:ligatures w14:val="standardContextual"/>
    </w:rPr>
  </w:style>
  <w:style w:type="character" w:customStyle="1" w:styleId="CommentSubjectChar">
    <w:name w:val="Comment Subject Char"/>
    <w:basedOn w:val="CommentTextChar"/>
    <w:link w:val="CommentSubject"/>
    <w:uiPriority w:val="99"/>
    <w:semiHidden/>
    <w:rsid w:val="000E6CB4"/>
    <w:rPr>
      <w:b/>
      <w:bCs/>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0E6CB4"/>
    <w:rPr>
      <w:b/>
      <w:bCs/>
    </w:rPr>
  </w:style>
  <w:style w:type="character" w:styleId="Emphasis">
    <w:name w:val="Emphasis"/>
    <w:basedOn w:val="DefaultParagraphFont"/>
    <w:uiPriority w:val="20"/>
    <w:qFormat/>
    <w:rsid w:val="000E6CB4"/>
    <w:rPr>
      <w:i/>
      <w:iCs/>
    </w:rPr>
  </w:style>
  <w:style w:type="paragraph" w:styleId="NoSpacing">
    <w:name w:val="No Spacing"/>
    <w:autoRedefine/>
    <w:uiPriority w:val="1"/>
    <w:qFormat/>
    <w:rsid w:val="00724E86"/>
    <w:pPr>
      <w:spacing w:after="0" w:line="240" w:lineRule="auto"/>
    </w:pPr>
    <w:rPr>
      <w:rFonts w:ascii="Times New Roman" w:hAnsi="Times New Roman"/>
      <w:b/>
      <w:kern w:val="2"/>
      <w:sz w:val="24"/>
      <w:szCs w:val="24"/>
      <w14:ligatures w14:val="standardContextual"/>
    </w:rPr>
  </w:style>
  <w:style w:type="paragraph" w:styleId="Revision">
    <w:name w:val="Revision"/>
    <w:hidden/>
    <w:uiPriority w:val="99"/>
    <w:semiHidden/>
    <w:rsid w:val="00ED422D"/>
    <w:pPr>
      <w:spacing w:after="0" w:line="240" w:lineRule="auto"/>
    </w:pPr>
  </w:style>
  <w:style w:type="character" w:styleId="CommentReference">
    <w:name w:val="annotation reference"/>
    <w:basedOn w:val="DefaultParagraphFont"/>
    <w:uiPriority w:val="99"/>
    <w:semiHidden/>
    <w:unhideWhenUsed/>
    <w:rsid w:val="00E30C44"/>
    <w:rPr>
      <w:sz w:val="16"/>
      <w:szCs w:val="16"/>
    </w:rPr>
  </w:style>
  <w:style w:type="character" w:styleId="UnresolvedMention">
    <w:name w:val="Unresolved Mention"/>
    <w:basedOn w:val="DefaultParagraphFont"/>
    <w:uiPriority w:val="99"/>
    <w:semiHidden/>
    <w:unhideWhenUsed/>
    <w:rsid w:val="00A227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83964">
      <w:bodyDiv w:val="1"/>
      <w:marLeft w:val="0"/>
      <w:marRight w:val="0"/>
      <w:marTop w:val="0"/>
      <w:marBottom w:val="0"/>
      <w:divBdr>
        <w:top w:val="none" w:sz="0" w:space="0" w:color="auto"/>
        <w:left w:val="none" w:sz="0" w:space="0" w:color="auto"/>
        <w:bottom w:val="none" w:sz="0" w:space="0" w:color="auto"/>
        <w:right w:val="none" w:sz="0" w:space="0" w:color="auto"/>
      </w:divBdr>
    </w:div>
    <w:div w:id="49615403">
      <w:bodyDiv w:val="1"/>
      <w:marLeft w:val="0"/>
      <w:marRight w:val="0"/>
      <w:marTop w:val="0"/>
      <w:marBottom w:val="0"/>
      <w:divBdr>
        <w:top w:val="none" w:sz="0" w:space="0" w:color="auto"/>
        <w:left w:val="none" w:sz="0" w:space="0" w:color="auto"/>
        <w:bottom w:val="none" w:sz="0" w:space="0" w:color="auto"/>
        <w:right w:val="none" w:sz="0" w:space="0" w:color="auto"/>
      </w:divBdr>
    </w:div>
    <w:div w:id="65274099">
      <w:bodyDiv w:val="1"/>
      <w:marLeft w:val="0"/>
      <w:marRight w:val="0"/>
      <w:marTop w:val="0"/>
      <w:marBottom w:val="0"/>
      <w:divBdr>
        <w:top w:val="none" w:sz="0" w:space="0" w:color="auto"/>
        <w:left w:val="none" w:sz="0" w:space="0" w:color="auto"/>
        <w:bottom w:val="none" w:sz="0" w:space="0" w:color="auto"/>
        <w:right w:val="none" w:sz="0" w:space="0" w:color="auto"/>
      </w:divBdr>
    </w:div>
    <w:div w:id="106704831">
      <w:bodyDiv w:val="1"/>
      <w:marLeft w:val="0"/>
      <w:marRight w:val="0"/>
      <w:marTop w:val="0"/>
      <w:marBottom w:val="0"/>
      <w:divBdr>
        <w:top w:val="none" w:sz="0" w:space="0" w:color="auto"/>
        <w:left w:val="none" w:sz="0" w:space="0" w:color="auto"/>
        <w:bottom w:val="none" w:sz="0" w:space="0" w:color="auto"/>
        <w:right w:val="none" w:sz="0" w:space="0" w:color="auto"/>
      </w:divBdr>
    </w:div>
    <w:div w:id="172841208">
      <w:bodyDiv w:val="1"/>
      <w:marLeft w:val="0"/>
      <w:marRight w:val="0"/>
      <w:marTop w:val="0"/>
      <w:marBottom w:val="0"/>
      <w:divBdr>
        <w:top w:val="none" w:sz="0" w:space="0" w:color="auto"/>
        <w:left w:val="none" w:sz="0" w:space="0" w:color="auto"/>
        <w:bottom w:val="none" w:sz="0" w:space="0" w:color="auto"/>
        <w:right w:val="none" w:sz="0" w:space="0" w:color="auto"/>
      </w:divBdr>
    </w:div>
    <w:div w:id="192116015">
      <w:bodyDiv w:val="1"/>
      <w:marLeft w:val="0"/>
      <w:marRight w:val="0"/>
      <w:marTop w:val="0"/>
      <w:marBottom w:val="0"/>
      <w:divBdr>
        <w:top w:val="none" w:sz="0" w:space="0" w:color="auto"/>
        <w:left w:val="none" w:sz="0" w:space="0" w:color="auto"/>
        <w:bottom w:val="none" w:sz="0" w:space="0" w:color="auto"/>
        <w:right w:val="none" w:sz="0" w:space="0" w:color="auto"/>
      </w:divBdr>
    </w:div>
    <w:div w:id="205215475">
      <w:bodyDiv w:val="1"/>
      <w:marLeft w:val="0"/>
      <w:marRight w:val="0"/>
      <w:marTop w:val="0"/>
      <w:marBottom w:val="0"/>
      <w:divBdr>
        <w:top w:val="none" w:sz="0" w:space="0" w:color="auto"/>
        <w:left w:val="none" w:sz="0" w:space="0" w:color="auto"/>
        <w:bottom w:val="none" w:sz="0" w:space="0" w:color="auto"/>
        <w:right w:val="none" w:sz="0" w:space="0" w:color="auto"/>
      </w:divBdr>
    </w:div>
    <w:div w:id="218982318">
      <w:bodyDiv w:val="1"/>
      <w:marLeft w:val="0"/>
      <w:marRight w:val="0"/>
      <w:marTop w:val="0"/>
      <w:marBottom w:val="0"/>
      <w:divBdr>
        <w:top w:val="none" w:sz="0" w:space="0" w:color="auto"/>
        <w:left w:val="none" w:sz="0" w:space="0" w:color="auto"/>
        <w:bottom w:val="none" w:sz="0" w:space="0" w:color="auto"/>
        <w:right w:val="none" w:sz="0" w:space="0" w:color="auto"/>
      </w:divBdr>
    </w:div>
    <w:div w:id="225379472">
      <w:bodyDiv w:val="1"/>
      <w:marLeft w:val="0"/>
      <w:marRight w:val="0"/>
      <w:marTop w:val="0"/>
      <w:marBottom w:val="0"/>
      <w:divBdr>
        <w:top w:val="none" w:sz="0" w:space="0" w:color="auto"/>
        <w:left w:val="none" w:sz="0" w:space="0" w:color="auto"/>
        <w:bottom w:val="none" w:sz="0" w:space="0" w:color="auto"/>
        <w:right w:val="none" w:sz="0" w:space="0" w:color="auto"/>
      </w:divBdr>
    </w:div>
    <w:div w:id="229970699">
      <w:bodyDiv w:val="1"/>
      <w:marLeft w:val="0"/>
      <w:marRight w:val="0"/>
      <w:marTop w:val="0"/>
      <w:marBottom w:val="0"/>
      <w:divBdr>
        <w:top w:val="none" w:sz="0" w:space="0" w:color="auto"/>
        <w:left w:val="none" w:sz="0" w:space="0" w:color="auto"/>
        <w:bottom w:val="none" w:sz="0" w:space="0" w:color="auto"/>
        <w:right w:val="none" w:sz="0" w:space="0" w:color="auto"/>
      </w:divBdr>
      <w:divsChild>
        <w:div w:id="1492595786">
          <w:marLeft w:val="480"/>
          <w:marRight w:val="0"/>
          <w:marTop w:val="0"/>
          <w:marBottom w:val="0"/>
          <w:divBdr>
            <w:top w:val="none" w:sz="0" w:space="0" w:color="auto"/>
            <w:left w:val="none" w:sz="0" w:space="0" w:color="auto"/>
            <w:bottom w:val="none" w:sz="0" w:space="0" w:color="auto"/>
            <w:right w:val="none" w:sz="0" w:space="0" w:color="auto"/>
          </w:divBdr>
          <w:divsChild>
            <w:div w:id="83415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406">
      <w:bodyDiv w:val="1"/>
      <w:marLeft w:val="0"/>
      <w:marRight w:val="0"/>
      <w:marTop w:val="0"/>
      <w:marBottom w:val="0"/>
      <w:divBdr>
        <w:top w:val="none" w:sz="0" w:space="0" w:color="auto"/>
        <w:left w:val="none" w:sz="0" w:space="0" w:color="auto"/>
        <w:bottom w:val="none" w:sz="0" w:space="0" w:color="auto"/>
        <w:right w:val="none" w:sz="0" w:space="0" w:color="auto"/>
      </w:divBdr>
    </w:div>
    <w:div w:id="283510543">
      <w:bodyDiv w:val="1"/>
      <w:marLeft w:val="0"/>
      <w:marRight w:val="0"/>
      <w:marTop w:val="0"/>
      <w:marBottom w:val="0"/>
      <w:divBdr>
        <w:top w:val="none" w:sz="0" w:space="0" w:color="auto"/>
        <w:left w:val="none" w:sz="0" w:space="0" w:color="auto"/>
        <w:bottom w:val="none" w:sz="0" w:space="0" w:color="auto"/>
        <w:right w:val="none" w:sz="0" w:space="0" w:color="auto"/>
      </w:divBdr>
    </w:div>
    <w:div w:id="325255694">
      <w:bodyDiv w:val="1"/>
      <w:marLeft w:val="0"/>
      <w:marRight w:val="0"/>
      <w:marTop w:val="0"/>
      <w:marBottom w:val="0"/>
      <w:divBdr>
        <w:top w:val="none" w:sz="0" w:space="0" w:color="auto"/>
        <w:left w:val="none" w:sz="0" w:space="0" w:color="auto"/>
        <w:bottom w:val="none" w:sz="0" w:space="0" w:color="auto"/>
        <w:right w:val="none" w:sz="0" w:space="0" w:color="auto"/>
      </w:divBdr>
    </w:div>
    <w:div w:id="339554128">
      <w:bodyDiv w:val="1"/>
      <w:marLeft w:val="0"/>
      <w:marRight w:val="0"/>
      <w:marTop w:val="0"/>
      <w:marBottom w:val="0"/>
      <w:divBdr>
        <w:top w:val="none" w:sz="0" w:space="0" w:color="auto"/>
        <w:left w:val="none" w:sz="0" w:space="0" w:color="auto"/>
        <w:bottom w:val="none" w:sz="0" w:space="0" w:color="auto"/>
        <w:right w:val="none" w:sz="0" w:space="0" w:color="auto"/>
      </w:divBdr>
    </w:div>
    <w:div w:id="370958879">
      <w:bodyDiv w:val="1"/>
      <w:marLeft w:val="0"/>
      <w:marRight w:val="0"/>
      <w:marTop w:val="0"/>
      <w:marBottom w:val="0"/>
      <w:divBdr>
        <w:top w:val="none" w:sz="0" w:space="0" w:color="auto"/>
        <w:left w:val="none" w:sz="0" w:space="0" w:color="auto"/>
        <w:bottom w:val="none" w:sz="0" w:space="0" w:color="auto"/>
        <w:right w:val="none" w:sz="0" w:space="0" w:color="auto"/>
      </w:divBdr>
    </w:div>
    <w:div w:id="383913766">
      <w:bodyDiv w:val="1"/>
      <w:marLeft w:val="0"/>
      <w:marRight w:val="0"/>
      <w:marTop w:val="0"/>
      <w:marBottom w:val="0"/>
      <w:divBdr>
        <w:top w:val="none" w:sz="0" w:space="0" w:color="auto"/>
        <w:left w:val="none" w:sz="0" w:space="0" w:color="auto"/>
        <w:bottom w:val="none" w:sz="0" w:space="0" w:color="auto"/>
        <w:right w:val="none" w:sz="0" w:space="0" w:color="auto"/>
      </w:divBdr>
    </w:div>
    <w:div w:id="404379184">
      <w:bodyDiv w:val="1"/>
      <w:marLeft w:val="0"/>
      <w:marRight w:val="0"/>
      <w:marTop w:val="0"/>
      <w:marBottom w:val="0"/>
      <w:divBdr>
        <w:top w:val="none" w:sz="0" w:space="0" w:color="auto"/>
        <w:left w:val="none" w:sz="0" w:space="0" w:color="auto"/>
        <w:bottom w:val="none" w:sz="0" w:space="0" w:color="auto"/>
        <w:right w:val="none" w:sz="0" w:space="0" w:color="auto"/>
      </w:divBdr>
    </w:div>
    <w:div w:id="408310325">
      <w:bodyDiv w:val="1"/>
      <w:marLeft w:val="0"/>
      <w:marRight w:val="0"/>
      <w:marTop w:val="0"/>
      <w:marBottom w:val="0"/>
      <w:divBdr>
        <w:top w:val="none" w:sz="0" w:space="0" w:color="auto"/>
        <w:left w:val="none" w:sz="0" w:space="0" w:color="auto"/>
        <w:bottom w:val="none" w:sz="0" w:space="0" w:color="auto"/>
        <w:right w:val="none" w:sz="0" w:space="0" w:color="auto"/>
      </w:divBdr>
      <w:divsChild>
        <w:div w:id="14775993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4618515">
      <w:bodyDiv w:val="1"/>
      <w:marLeft w:val="0"/>
      <w:marRight w:val="0"/>
      <w:marTop w:val="0"/>
      <w:marBottom w:val="0"/>
      <w:divBdr>
        <w:top w:val="none" w:sz="0" w:space="0" w:color="auto"/>
        <w:left w:val="none" w:sz="0" w:space="0" w:color="auto"/>
        <w:bottom w:val="none" w:sz="0" w:space="0" w:color="auto"/>
        <w:right w:val="none" w:sz="0" w:space="0" w:color="auto"/>
      </w:divBdr>
    </w:div>
    <w:div w:id="440036069">
      <w:bodyDiv w:val="1"/>
      <w:marLeft w:val="0"/>
      <w:marRight w:val="0"/>
      <w:marTop w:val="0"/>
      <w:marBottom w:val="0"/>
      <w:divBdr>
        <w:top w:val="none" w:sz="0" w:space="0" w:color="auto"/>
        <w:left w:val="none" w:sz="0" w:space="0" w:color="auto"/>
        <w:bottom w:val="none" w:sz="0" w:space="0" w:color="auto"/>
        <w:right w:val="none" w:sz="0" w:space="0" w:color="auto"/>
      </w:divBdr>
      <w:divsChild>
        <w:div w:id="1484618654">
          <w:marLeft w:val="480"/>
          <w:marRight w:val="0"/>
          <w:marTop w:val="0"/>
          <w:marBottom w:val="0"/>
          <w:divBdr>
            <w:top w:val="none" w:sz="0" w:space="0" w:color="auto"/>
            <w:left w:val="none" w:sz="0" w:space="0" w:color="auto"/>
            <w:bottom w:val="none" w:sz="0" w:space="0" w:color="auto"/>
            <w:right w:val="none" w:sz="0" w:space="0" w:color="auto"/>
          </w:divBdr>
          <w:divsChild>
            <w:div w:id="198608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690962">
      <w:bodyDiv w:val="1"/>
      <w:marLeft w:val="0"/>
      <w:marRight w:val="0"/>
      <w:marTop w:val="0"/>
      <w:marBottom w:val="0"/>
      <w:divBdr>
        <w:top w:val="none" w:sz="0" w:space="0" w:color="auto"/>
        <w:left w:val="none" w:sz="0" w:space="0" w:color="auto"/>
        <w:bottom w:val="none" w:sz="0" w:space="0" w:color="auto"/>
        <w:right w:val="none" w:sz="0" w:space="0" w:color="auto"/>
      </w:divBdr>
    </w:div>
    <w:div w:id="468867232">
      <w:bodyDiv w:val="1"/>
      <w:marLeft w:val="0"/>
      <w:marRight w:val="0"/>
      <w:marTop w:val="0"/>
      <w:marBottom w:val="0"/>
      <w:divBdr>
        <w:top w:val="none" w:sz="0" w:space="0" w:color="auto"/>
        <w:left w:val="none" w:sz="0" w:space="0" w:color="auto"/>
        <w:bottom w:val="none" w:sz="0" w:space="0" w:color="auto"/>
        <w:right w:val="none" w:sz="0" w:space="0" w:color="auto"/>
      </w:divBdr>
    </w:div>
    <w:div w:id="502286018">
      <w:bodyDiv w:val="1"/>
      <w:marLeft w:val="0"/>
      <w:marRight w:val="0"/>
      <w:marTop w:val="0"/>
      <w:marBottom w:val="0"/>
      <w:divBdr>
        <w:top w:val="none" w:sz="0" w:space="0" w:color="auto"/>
        <w:left w:val="none" w:sz="0" w:space="0" w:color="auto"/>
        <w:bottom w:val="none" w:sz="0" w:space="0" w:color="auto"/>
        <w:right w:val="none" w:sz="0" w:space="0" w:color="auto"/>
      </w:divBdr>
    </w:div>
    <w:div w:id="559563108">
      <w:bodyDiv w:val="1"/>
      <w:marLeft w:val="0"/>
      <w:marRight w:val="0"/>
      <w:marTop w:val="0"/>
      <w:marBottom w:val="0"/>
      <w:divBdr>
        <w:top w:val="none" w:sz="0" w:space="0" w:color="auto"/>
        <w:left w:val="none" w:sz="0" w:space="0" w:color="auto"/>
        <w:bottom w:val="none" w:sz="0" w:space="0" w:color="auto"/>
        <w:right w:val="none" w:sz="0" w:space="0" w:color="auto"/>
      </w:divBdr>
    </w:div>
    <w:div w:id="582838577">
      <w:bodyDiv w:val="1"/>
      <w:marLeft w:val="0"/>
      <w:marRight w:val="0"/>
      <w:marTop w:val="0"/>
      <w:marBottom w:val="0"/>
      <w:divBdr>
        <w:top w:val="none" w:sz="0" w:space="0" w:color="auto"/>
        <w:left w:val="none" w:sz="0" w:space="0" w:color="auto"/>
        <w:bottom w:val="none" w:sz="0" w:space="0" w:color="auto"/>
        <w:right w:val="none" w:sz="0" w:space="0" w:color="auto"/>
      </w:divBdr>
    </w:div>
    <w:div w:id="670839438">
      <w:bodyDiv w:val="1"/>
      <w:marLeft w:val="0"/>
      <w:marRight w:val="0"/>
      <w:marTop w:val="0"/>
      <w:marBottom w:val="0"/>
      <w:divBdr>
        <w:top w:val="none" w:sz="0" w:space="0" w:color="auto"/>
        <w:left w:val="none" w:sz="0" w:space="0" w:color="auto"/>
        <w:bottom w:val="none" w:sz="0" w:space="0" w:color="auto"/>
        <w:right w:val="none" w:sz="0" w:space="0" w:color="auto"/>
      </w:divBdr>
    </w:div>
    <w:div w:id="745105848">
      <w:bodyDiv w:val="1"/>
      <w:marLeft w:val="0"/>
      <w:marRight w:val="0"/>
      <w:marTop w:val="0"/>
      <w:marBottom w:val="0"/>
      <w:divBdr>
        <w:top w:val="none" w:sz="0" w:space="0" w:color="auto"/>
        <w:left w:val="none" w:sz="0" w:space="0" w:color="auto"/>
        <w:bottom w:val="none" w:sz="0" w:space="0" w:color="auto"/>
        <w:right w:val="none" w:sz="0" w:space="0" w:color="auto"/>
      </w:divBdr>
      <w:divsChild>
        <w:div w:id="2028216797">
          <w:marLeft w:val="480"/>
          <w:marRight w:val="0"/>
          <w:marTop w:val="0"/>
          <w:marBottom w:val="0"/>
          <w:divBdr>
            <w:top w:val="none" w:sz="0" w:space="0" w:color="auto"/>
            <w:left w:val="none" w:sz="0" w:space="0" w:color="auto"/>
            <w:bottom w:val="none" w:sz="0" w:space="0" w:color="auto"/>
            <w:right w:val="none" w:sz="0" w:space="0" w:color="auto"/>
          </w:divBdr>
          <w:divsChild>
            <w:div w:id="68524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894579">
      <w:bodyDiv w:val="1"/>
      <w:marLeft w:val="0"/>
      <w:marRight w:val="0"/>
      <w:marTop w:val="0"/>
      <w:marBottom w:val="0"/>
      <w:divBdr>
        <w:top w:val="none" w:sz="0" w:space="0" w:color="auto"/>
        <w:left w:val="none" w:sz="0" w:space="0" w:color="auto"/>
        <w:bottom w:val="none" w:sz="0" w:space="0" w:color="auto"/>
        <w:right w:val="none" w:sz="0" w:space="0" w:color="auto"/>
      </w:divBdr>
    </w:div>
    <w:div w:id="772242223">
      <w:bodyDiv w:val="1"/>
      <w:marLeft w:val="0"/>
      <w:marRight w:val="0"/>
      <w:marTop w:val="0"/>
      <w:marBottom w:val="0"/>
      <w:divBdr>
        <w:top w:val="none" w:sz="0" w:space="0" w:color="auto"/>
        <w:left w:val="none" w:sz="0" w:space="0" w:color="auto"/>
        <w:bottom w:val="none" w:sz="0" w:space="0" w:color="auto"/>
        <w:right w:val="none" w:sz="0" w:space="0" w:color="auto"/>
      </w:divBdr>
    </w:div>
    <w:div w:id="776829191">
      <w:bodyDiv w:val="1"/>
      <w:marLeft w:val="0"/>
      <w:marRight w:val="0"/>
      <w:marTop w:val="0"/>
      <w:marBottom w:val="0"/>
      <w:divBdr>
        <w:top w:val="none" w:sz="0" w:space="0" w:color="auto"/>
        <w:left w:val="none" w:sz="0" w:space="0" w:color="auto"/>
        <w:bottom w:val="none" w:sz="0" w:space="0" w:color="auto"/>
        <w:right w:val="none" w:sz="0" w:space="0" w:color="auto"/>
      </w:divBdr>
    </w:div>
    <w:div w:id="785344676">
      <w:bodyDiv w:val="1"/>
      <w:marLeft w:val="0"/>
      <w:marRight w:val="0"/>
      <w:marTop w:val="0"/>
      <w:marBottom w:val="0"/>
      <w:divBdr>
        <w:top w:val="none" w:sz="0" w:space="0" w:color="auto"/>
        <w:left w:val="none" w:sz="0" w:space="0" w:color="auto"/>
        <w:bottom w:val="none" w:sz="0" w:space="0" w:color="auto"/>
        <w:right w:val="none" w:sz="0" w:space="0" w:color="auto"/>
      </w:divBdr>
    </w:div>
    <w:div w:id="831486883">
      <w:bodyDiv w:val="1"/>
      <w:marLeft w:val="0"/>
      <w:marRight w:val="0"/>
      <w:marTop w:val="0"/>
      <w:marBottom w:val="0"/>
      <w:divBdr>
        <w:top w:val="none" w:sz="0" w:space="0" w:color="auto"/>
        <w:left w:val="none" w:sz="0" w:space="0" w:color="auto"/>
        <w:bottom w:val="none" w:sz="0" w:space="0" w:color="auto"/>
        <w:right w:val="none" w:sz="0" w:space="0" w:color="auto"/>
      </w:divBdr>
    </w:div>
    <w:div w:id="871071485">
      <w:bodyDiv w:val="1"/>
      <w:marLeft w:val="0"/>
      <w:marRight w:val="0"/>
      <w:marTop w:val="0"/>
      <w:marBottom w:val="0"/>
      <w:divBdr>
        <w:top w:val="none" w:sz="0" w:space="0" w:color="auto"/>
        <w:left w:val="none" w:sz="0" w:space="0" w:color="auto"/>
        <w:bottom w:val="none" w:sz="0" w:space="0" w:color="auto"/>
        <w:right w:val="none" w:sz="0" w:space="0" w:color="auto"/>
      </w:divBdr>
    </w:div>
    <w:div w:id="898712226">
      <w:bodyDiv w:val="1"/>
      <w:marLeft w:val="0"/>
      <w:marRight w:val="0"/>
      <w:marTop w:val="0"/>
      <w:marBottom w:val="0"/>
      <w:divBdr>
        <w:top w:val="none" w:sz="0" w:space="0" w:color="auto"/>
        <w:left w:val="none" w:sz="0" w:space="0" w:color="auto"/>
        <w:bottom w:val="none" w:sz="0" w:space="0" w:color="auto"/>
        <w:right w:val="none" w:sz="0" w:space="0" w:color="auto"/>
      </w:divBdr>
    </w:div>
    <w:div w:id="909774770">
      <w:bodyDiv w:val="1"/>
      <w:marLeft w:val="0"/>
      <w:marRight w:val="0"/>
      <w:marTop w:val="0"/>
      <w:marBottom w:val="0"/>
      <w:divBdr>
        <w:top w:val="none" w:sz="0" w:space="0" w:color="auto"/>
        <w:left w:val="none" w:sz="0" w:space="0" w:color="auto"/>
        <w:bottom w:val="none" w:sz="0" w:space="0" w:color="auto"/>
        <w:right w:val="none" w:sz="0" w:space="0" w:color="auto"/>
      </w:divBdr>
    </w:div>
    <w:div w:id="917445494">
      <w:bodyDiv w:val="1"/>
      <w:marLeft w:val="0"/>
      <w:marRight w:val="0"/>
      <w:marTop w:val="0"/>
      <w:marBottom w:val="0"/>
      <w:divBdr>
        <w:top w:val="none" w:sz="0" w:space="0" w:color="auto"/>
        <w:left w:val="none" w:sz="0" w:space="0" w:color="auto"/>
        <w:bottom w:val="none" w:sz="0" w:space="0" w:color="auto"/>
        <w:right w:val="none" w:sz="0" w:space="0" w:color="auto"/>
      </w:divBdr>
    </w:div>
    <w:div w:id="978144782">
      <w:bodyDiv w:val="1"/>
      <w:marLeft w:val="0"/>
      <w:marRight w:val="0"/>
      <w:marTop w:val="0"/>
      <w:marBottom w:val="0"/>
      <w:divBdr>
        <w:top w:val="none" w:sz="0" w:space="0" w:color="auto"/>
        <w:left w:val="none" w:sz="0" w:space="0" w:color="auto"/>
        <w:bottom w:val="none" w:sz="0" w:space="0" w:color="auto"/>
        <w:right w:val="none" w:sz="0" w:space="0" w:color="auto"/>
      </w:divBdr>
    </w:div>
    <w:div w:id="991251440">
      <w:bodyDiv w:val="1"/>
      <w:marLeft w:val="0"/>
      <w:marRight w:val="0"/>
      <w:marTop w:val="0"/>
      <w:marBottom w:val="0"/>
      <w:divBdr>
        <w:top w:val="none" w:sz="0" w:space="0" w:color="auto"/>
        <w:left w:val="none" w:sz="0" w:space="0" w:color="auto"/>
        <w:bottom w:val="none" w:sz="0" w:space="0" w:color="auto"/>
        <w:right w:val="none" w:sz="0" w:space="0" w:color="auto"/>
      </w:divBdr>
      <w:divsChild>
        <w:div w:id="1332442252">
          <w:marLeft w:val="480"/>
          <w:marRight w:val="0"/>
          <w:marTop w:val="0"/>
          <w:marBottom w:val="0"/>
          <w:divBdr>
            <w:top w:val="none" w:sz="0" w:space="0" w:color="auto"/>
            <w:left w:val="none" w:sz="0" w:space="0" w:color="auto"/>
            <w:bottom w:val="none" w:sz="0" w:space="0" w:color="auto"/>
            <w:right w:val="none" w:sz="0" w:space="0" w:color="auto"/>
          </w:divBdr>
          <w:divsChild>
            <w:div w:id="202756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96925">
      <w:bodyDiv w:val="1"/>
      <w:marLeft w:val="0"/>
      <w:marRight w:val="0"/>
      <w:marTop w:val="0"/>
      <w:marBottom w:val="0"/>
      <w:divBdr>
        <w:top w:val="none" w:sz="0" w:space="0" w:color="auto"/>
        <w:left w:val="none" w:sz="0" w:space="0" w:color="auto"/>
        <w:bottom w:val="none" w:sz="0" w:space="0" w:color="auto"/>
        <w:right w:val="none" w:sz="0" w:space="0" w:color="auto"/>
      </w:divBdr>
    </w:div>
    <w:div w:id="1009405978">
      <w:bodyDiv w:val="1"/>
      <w:marLeft w:val="0"/>
      <w:marRight w:val="0"/>
      <w:marTop w:val="0"/>
      <w:marBottom w:val="0"/>
      <w:divBdr>
        <w:top w:val="none" w:sz="0" w:space="0" w:color="auto"/>
        <w:left w:val="none" w:sz="0" w:space="0" w:color="auto"/>
        <w:bottom w:val="none" w:sz="0" w:space="0" w:color="auto"/>
        <w:right w:val="none" w:sz="0" w:space="0" w:color="auto"/>
      </w:divBdr>
    </w:div>
    <w:div w:id="1010722342">
      <w:bodyDiv w:val="1"/>
      <w:marLeft w:val="0"/>
      <w:marRight w:val="0"/>
      <w:marTop w:val="0"/>
      <w:marBottom w:val="0"/>
      <w:divBdr>
        <w:top w:val="none" w:sz="0" w:space="0" w:color="auto"/>
        <w:left w:val="none" w:sz="0" w:space="0" w:color="auto"/>
        <w:bottom w:val="none" w:sz="0" w:space="0" w:color="auto"/>
        <w:right w:val="none" w:sz="0" w:space="0" w:color="auto"/>
      </w:divBdr>
      <w:divsChild>
        <w:div w:id="1806584425">
          <w:marLeft w:val="480"/>
          <w:marRight w:val="0"/>
          <w:marTop w:val="0"/>
          <w:marBottom w:val="0"/>
          <w:divBdr>
            <w:top w:val="none" w:sz="0" w:space="0" w:color="auto"/>
            <w:left w:val="none" w:sz="0" w:space="0" w:color="auto"/>
            <w:bottom w:val="none" w:sz="0" w:space="0" w:color="auto"/>
            <w:right w:val="none" w:sz="0" w:space="0" w:color="auto"/>
          </w:divBdr>
          <w:divsChild>
            <w:div w:id="202003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22623">
      <w:bodyDiv w:val="1"/>
      <w:marLeft w:val="0"/>
      <w:marRight w:val="0"/>
      <w:marTop w:val="0"/>
      <w:marBottom w:val="0"/>
      <w:divBdr>
        <w:top w:val="none" w:sz="0" w:space="0" w:color="auto"/>
        <w:left w:val="none" w:sz="0" w:space="0" w:color="auto"/>
        <w:bottom w:val="none" w:sz="0" w:space="0" w:color="auto"/>
        <w:right w:val="none" w:sz="0" w:space="0" w:color="auto"/>
      </w:divBdr>
    </w:div>
    <w:div w:id="1045520394">
      <w:bodyDiv w:val="1"/>
      <w:marLeft w:val="0"/>
      <w:marRight w:val="0"/>
      <w:marTop w:val="0"/>
      <w:marBottom w:val="0"/>
      <w:divBdr>
        <w:top w:val="none" w:sz="0" w:space="0" w:color="auto"/>
        <w:left w:val="none" w:sz="0" w:space="0" w:color="auto"/>
        <w:bottom w:val="none" w:sz="0" w:space="0" w:color="auto"/>
        <w:right w:val="none" w:sz="0" w:space="0" w:color="auto"/>
      </w:divBdr>
    </w:div>
    <w:div w:id="1062489501">
      <w:bodyDiv w:val="1"/>
      <w:marLeft w:val="0"/>
      <w:marRight w:val="0"/>
      <w:marTop w:val="0"/>
      <w:marBottom w:val="0"/>
      <w:divBdr>
        <w:top w:val="none" w:sz="0" w:space="0" w:color="auto"/>
        <w:left w:val="none" w:sz="0" w:space="0" w:color="auto"/>
        <w:bottom w:val="none" w:sz="0" w:space="0" w:color="auto"/>
        <w:right w:val="none" w:sz="0" w:space="0" w:color="auto"/>
      </w:divBdr>
    </w:div>
    <w:div w:id="1084647614">
      <w:bodyDiv w:val="1"/>
      <w:marLeft w:val="0"/>
      <w:marRight w:val="0"/>
      <w:marTop w:val="0"/>
      <w:marBottom w:val="0"/>
      <w:divBdr>
        <w:top w:val="none" w:sz="0" w:space="0" w:color="auto"/>
        <w:left w:val="none" w:sz="0" w:space="0" w:color="auto"/>
        <w:bottom w:val="none" w:sz="0" w:space="0" w:color="auto"/>
        <w:right w:val="none" w:sz="0" w:space="0" w:color="auto"/>
      </w:divBdr>
    </w:div>
    <w:div w:id="1089038802">
      <w:bodyDiv w:val="1"/>
      <w:marLeft w:val="0"/>
      <w:marRight w:val="0"/>
      <w:marTop w:val="0"/>
      <w:marBottom w:val="0"/>
      <w:divBdr>
        <w:top w:val="none" w:sz="0" w:space="0" w:color="auto"/>
        <w:left w:val="none" w:sz="0" w:space="0" w:color="auto"/>
        <w:bottom w:val="none" w:sz="0" w:space="0" w:color="auto"/>
        <w:right w:val="none" w:sz="0" w:space="0" w:color="auto"/>
      </w:divBdr>
      <w:divsChild>
        <w:div w:id="583338176">
          <w:marLeft w:val="480"/>
          <w:marRight w:val="0"/>
          <w:marTop w:val="0"/>
          <w:marBottom w:val="0"/>
          <w:divBdr>
            <w:top w:val="none" w:sz="0" w:space="0" w:color="auto"/>
            <w:left w:val="none" w:sz="0" w:space="0" w:color="auto"/>
            <w:bottom w:val="none" w:sz="0" w:space="0" w:color="auto"/>
            <w:right w:val="none" w:sz="0" w:space="0" w:color="auto"/>
          </w:divBdr>
          <w:divsChild>
            <w:div w:id="213903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942661">
      <w:bodyDiv w:val="1"/>
      <w:marLeft w:val="0"/>
      <w:marRight w:val="0"/>
      <w:marTop w:val="0"/>
      <w:marBottom w:val="0"/>
      <w:divBdr>
        <w:top w:val="none" w:sz="0" w:space="0" w:color="auto"/>
        <w:left w:val="none" w:sz="0" w:space="0" w:color="auto"/>
        <w:bottom w:val="none" w:sz="0" w:space="0" w:color="auto"/>
        <w:right w:val="none" w:sz="0" w:space="0" w:color="auto"/>
      </w:divBdr>
    </w:div>
    <w:div w:id="1217428722">
      <w:bodyDiv w:val="1"/>
      <w:marLeft w:val="0"/>
      <w:marRight w:val="0"/>
      <w:marTop w:val="0"/>
      <w:marBottom w:val="0"/>
      <w:divBdr>
        <w:top w:val="none" w:sz="0" w:space="0" w:color="auto"/>
        <w:left w:val="none" w:sz="0" w:space="0" w:color="auto"/>
        <w:bottom w:val="none" w:sz="0" w:space="0" w:color="auto"/>
        <w:right w:val="none" w:sz="0" w:space="0" w:color="auto"/>
      </w:divBdr>
    </w:div>
    <w:div w:id="1235428205">
      <w:bodyDiv w:val="1"/>
      <w:marLeft w:val="0"/>
      <w:marRight w:val="0"/>
      <w:marTop w:val="0"/>
      <w:marBottom w:val="0"/>
      <w:divBdr>
        <w:top w:val="none" w:sz="0" w:space="0" w:color="auto"/>
        <w:left w:val="none" w:sz="0" w:space="0" w:color="auto"/>
        <w:bottom w:val="none" w:sz="0" w:space="0" w:color="auto"/>
        <w:right w:val="none" w:sz="0" w:space="0" w:color="auto"/>
      </w:divBdr>
    </w:div>
    <w:div w:id="1243297000">
      <w:bodyDiv w:val="1"/>
      <w:marLeft w:val="0"/>
      <w:marRight w:val="0"/>
      <w:marTop w:val="0"/>
      <w:marBottom w:val="0"/>
      <w:divBdr>
        <w:top w:val="none" w:sz="0" w:space="0" w:color="auto"/>
        <w:left w:val="none" w:sz="0" w:space="0" w:color="auto"/>
        <w:bottom w:val="none" w:sz="0" w:space="0" w:color="auto"/>
        <w:right w:val="none" w:sz="0" w:space="0" w:color="auto"/>
      </w:divBdr>
    </w:div>
    <w:div w:id="1256523490">
      <w:bodyDiv w:val="1"/>
      <w:marLeft w:val="0"/>
      <w:marRight w:val="0"/>
      <w:marTop w:val="0"/>
      <w:marBottom w:val="0"/>
      <w:divBdr>
        <w:top w:val="none" w:sz="0" w:space="0" w:color="auto"/>
        <w:left w:val="none" w:sz="0" w:space="0" w:color="auto"/>
        <w:bottom w:val="none" w:sz="0" w:space="0" w:color="auto"/>
        <w:right w:val="none" w:sz="0" w:space="0" w:color="auto"/>
      </w:divBdr>
    </w:div>
    <w:div w:id="1333294011">
      <w:bodyDiv w:val="1"/>
      <w:marLeft w:val="0"/>
      <w:marRight w:val="0"/>
      <w:marTop w:val="0"/>
      <w:marBottom w:val="0"/>
      <w:divBdr>
        <w:top w:val="none" w:sz="0" w:space="0" w:color="auto"/>
        <w:left w:val="none" w:sz="0" w:space="0" w:color="auto"/>
        <w:bottom w:val="none" w:sz="0" w:space="0" w:color="auto"/>
        <w:right w:val="none" w:sz="0" w:space="0" w:color="auto"/>
      </w:divBdr>
    </w:div>
    <w:div w:id="1345016614">
      <w:bodyDiv w:val="1"/>
      <w:marLeft w:val="0"/>
      <w:marRight w:val="0"/>
      <w:marTop w:val="0"/>
      <w:marBottom w:val="0"/>
      <w:divBdr>
        <w:top w:val="none" w:sz="0" w:space="0" w:color="auto"/>
        <w:left w:val="none" w:sz="0" w:space="0" w:color="auto"/>
        <w:bottom w:val="none" w:sz="0" w:space="0" w:color="auto"/>
        <w:right w:val="none" w:sz="0" w:space="0" w:color="auto"/>
      </w:divBdr>
    </w:div>
    <w:div w:id="1356417256">
      <w:bodyDiv w:val="1"/>
      <w:marLeft w:val="0"/>
      <w:marRight w:val="0"/>
      <w:marTop w:val="0"/>
      <w:marBottom w:val="0"/>
      <w:divBdr>
        <w:top w:val="none" w:sz="0" w:space="0" w:color="auto"/>
        <w:left w:val="none" w:sz="0" w:space="0" w:color="auto"/>
        <w:bottom w:val="none" w:sz="0" w:space="0" w:color="auto"/>
        <w:right w:val="none" w:sz="0" w:space="0" w:color="auto"/>
      </w:divBdr>
    </w:div>
    <w:div w:id="1357852233">
      <w:bodyDiv w:val="1"/>
      <w:marLeft w:val="0"/>
      <w:marRight w:val="0"/>
      <w:marTop w:val="0"/>
      <w:marBottom w:val="0"/>
      <w:divBdr>
        <w:top w:val="none" w:sz="0" w:space="0" w:color="auto"/>
        <w:left w:val="none" w:sz="0" w:space="0" w:color="auto"/>
        <w:bottom w:val="none" w:sz="0" w:space="0" w:color="auto"/>
        <w:right w:val="none" w:sz="0" w:space="0" w:color="auto"/>
      </w:divBdr>
    </w:div>
    <w:div w:id="1368992385">
      <w:bodyDiv w:val="1"/>
      <w:marLeft w:val="0"/>
      <w:marRight w:val="0"/>
      <w:marTop w:val="0"/>
      <w:marBottom w:val="0"/>
      <w:divBdr>
        <w:top w:val="none" w:sz="0" w:space="0" w:color="auto"/>
        <w:left w:val="none" w:sz="0" w:space="0" w:color="auto"/>
        <w:bottom w:val="none" w:sz="0" w:space="0" w:color="auto"/>
        <w:right w:val="none" w:sz="0" w:space="0" w:color="auto"/>
      </w:divBdr>
      <w:divsChild>
        <w:div w:id="1366709930">
          <w:marLeft w:val="480"/>
          <w:marRight w:val="0"/>
          <w:marTop w:val="0"/>
          <w:marBottom w:val="0"/>
          <w:divBdr>
            <w:top w:val="none" w:sz="0" w:space="0" w:color="auto"/>
            <w:left w:val="none" w:sz="0" w:space="0" w:color="auto"/>
            <w:bottom w:val="none" w:sz="0" w:space="0" w:color="auto"/>
            <w:right w:val="none" w:sz="0" w:space="0" w:color="auto"/>
          </w:divBdr>
          <w:divsChild>
            <w:div w:id="213675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9055">
      <w:bodyDiv w:val="1"/>
      <w:marLeft w:val="0"/>
      <w:marRight w:val="0"/>
      <w:marTop w:val="0"/>
      <w:marBottom w:val="0"/>
      <w:divBdr>
        <w:top w:val="none" w:sz="0" w:space="0" w:color="auto"/>
        <w:left w:val="none" w:sz="0" w:space="0" w:color="auto"/>
        <w:bottom w:val="none" w:sz="0" w:space="0" w:color="auto"/>
        <w:right w:val="none" w:sz="0" w:space="0" w:color="auto"/>
      </w:divBdr>
    </w:div>
    <w:div w:id="1441334541">
      <w:bodyDiv w:val="1"/>
      <w:marLeft w:val="0"/>
      <w:marRight w:val="0"/>
      <w:marTop w:val="0"/>
      <w:marBottom w:val="0"/>
      <w:divBdr>
        <w:top w:val="none" w:sz="0" w:space="0" w:color="auto"/>
        <w:left w:val="none" w:sz="0" w:space="0" w:color="auto"/>
        <w:bottom w:val="none" w:sz="0" w:space="0" w:color="auto"/>
        <w:right w:val="none" w:sz="0" w:space="0" w:color="auto"/>
      </w:divBdr>
    </w:div>
    <w:div w:id="1487745394">
      <w:bodyDiv w:val="1"/>
      <w:marLeft w:val="0"/>
      <w:marRight w:val="0"/>
      <w:marTop w:val="0"/>
      <w:marBottom w:val="0"/>
      <w:divBdr>
        <w:top w:val="none" w:sz="0" w:space="0" w:color="auto"/>
        <w:left w:val="none" w:sz="0" w:space="0" w:color="auto"/>
        <w:bottom w:val="none" w:sz="0" w:space="0" w:color="auto"/>
        <w:right w:val="none" w:sz="0" w:space="0" w:color="auto"/>
      </w:divBdr>
    </w:div>
    <w:div w:id="1494027177">
      <w:bodyDiv w:val="1"/>
      <w:marLeft w:val="0"/>
      <w:marRight w:val="0"/>
      <w:marTop w:val="0"/>
      <w:marBottom w:val="0"/>
      <w:divBdr>
        <w:top w:val="none" w:sz="0" w:space="0" w:color="auto"/>
        <w:left w:val="none" w:sz="0" w:space="0" w:color="auto"/>
        <w:bottom w:val="none" w:sz="0" w:space="0" w:color="auto"/>
        <w:right w:val="none" w:sz="0" w:space="0" w:color="auto"/>
      </w:divBdr>
    </w:div>
    <w:div w:id="1502695794">
      <w:bodyDiv w:val="1"/>
      <w:marLeft w:val="0"/>
      <w:marRight w:val="0"/>
      <w:marTop w:val="0"/>
      <w:marBottom w:val="0"/>
      <w:divBdr>
        <w:top w:val="none" w:sz="0" w:space="0" w:color="auto"/>
        <w:left w:val="none" w:sz="0" w:space="0" w:color="auto"/>
        <w:bottom w:val="none" w:sz="0" w:space="0" w:color="auto"/>
        <w:right w:val="none" w:sz="0" w:space="0" w:color="auto"/>
      </w:divBdr>
    </w:div>
    <w:div w:id="1502965720">
      <w:bodyDiv w:val="1"/>
      <w:marLeft w:val="0"/>
      <w:marRight w:val="0"/>
      <w:marTop w:val="0"/>
      <w:marBottom w:val="0"/>
      <w:divBdr>
        <w:top w:val="none" w:sz="0" w:space="0" w:color="auto"/>
        <w:left w:val="none" w:sz="0" w:space="0" w:color="auto"/>
        <w:bottom w:val="none" w:sz="0" w:space="0" w:color="auto"/>
        <w:right w:val="none" w:sz="0" w:space="0" w:color="auto"/>
      </w:divBdr>
    </w:div>
    <w:div w:id="1521314415">
      <w:bodyDiv w:val="1"/>
      <w:marLeft w:val="0"/>
      <w:marRight w:val="0"/>
      <w:marTop w:val="0"/>
      <w:marBottom w:val="0"/>
      <w:divBdr>
        <w:top w:val="none" w:sz="0" w:space="0" w:color="auto"/>
        <w:left w:val="none" w:sz="0" w:space="0" w:color="auto"/>
        <w:bottom w:val="none" w:sz="0" w:space="0" w:color="auto"/>
        <w:right w:val="none" w:sz="0" w:space="0" w:color="auto"/>
      </w:divBdr>
    </w:div>
    <w:div w:id="1530336586">
      <w:bodyDiv w:val="1"/>
      <w:marLeft w:val="0"/>
      <w:marRight w:val="0"/>
      <w:marTop w:val="0"/>
      <w:marBottom w:val="0"/>
      <w:divBdr>
        <w:top w:val="none" w:sz="0" w:space="0" w:color="auto"/>
        <w:left w:val="none" w:sz="0" w:space="0" w:color="auto"/>
        <w:bottom w:val="none" w:sz="0" w:space="0" w:color="auto"/>
        <w:right w:val="none" w:sz="0" w:space="0" w:color="auto"/>
      </w:divBdr>
    </w:div>
    <w:div w:id="1536967167">
      <w:bodyDiv w:val="1"/>
      <w:marLeft w:val="0"/>
      <w:marRight w:val="0"/>
      <w:marTop w:val="0"/>
      <w:marBottom w:val="0"/>
      <w:divBdr>
        <w:top w:val="none" w:sz="0" w:space="0" w:color="auto"/>
        <w:left w:val="none" w:sz="0" w:space="0" w:color="auto"/>
        <w:bottom w:val="none" w:sz="0" w:space="0" w:color="auto"/>
        <w:right w:val="none" w:sz="0" w:space="0" w:color="auto"/>
      </w:divBdr>
    </w:div>
    <w:div w:id="1548567260">
      <w:bodyDiv w:val="1"/>
      <w:marLeft w:val="0"/>
      <w:marRight w:val="0"/>
      <w:marTop w:val="0"/>
      <w:marBottom w:val="0"/>
      <w:divBdr>
        <w:top w:val="none" w:sz="0" w:space="0" w:color="auto"/>
        <w:left w:val="none" w:sz="0" w:space="0" w:color="auto"/>
        <w:bottom w:val="none" w:sz="0" w:space="0" w:color="auto"/>
        <w:right w:val="none" w:sz="0" w:space="0" w:color="auto"/>
      </w:divBdr>
    </w:div>
    <w:div w:id="1585802618">
      <w:bodyDiv w:val="1"/>
      <w:marLeft w:val="0"/>
      <w:marRight w:val="0"/>
      <w:marTop w:val="0"/>
      <w:marBottom w:val="0"/>
      <w:divBdr>
        <w:top w:val="none" w:sz="0" w:space="0" w:color="auto"/>
        <w:left w:val="none" w:sz="0" w:space="0" w:color="auto"/>
        <w:bottom w:val="none" w:sz="0" w:space="0" w:color="auto"/>
        <w:right w:val="none" w:sz="0" w:space="0" w:color="auto"/>
      </w:divBdr>
    </w:div>
    <w:div w:id="1595017305">
      <w:bodyDiv w:val="1"/>
      <w:marLeft w:val="0"/>
      <w:marRight w:val="0"/>
      <w:marTop w:val="0"/>
      <w:marBottom w:val="0"/>
      <w:divBdr>
        <w:top w:val="none" w:sz="0" w:space="0" w:color="auto"/>
        <w:left w:val="none" w:sz="0" w:space="0" w:color="auto"/>
        <w:bottom w:val="none" w:sz="0" w:space="0" w:color="auto"/>
        <w:right w:val="none" w:sz="0" w:space="0" w:color="auto"/>
      </w:divBdr>
    </w:div>
    <w:div w:id="1649826784">
      <w:bodyDiv w:val="1"/>
      <w:marLeft w:val="0"/>
      <w:marRight w:val="0"/>
      <w:marTop w:val="0"/>
      <w:marBottom w:val="0"/>
      <w:divBdr>
        <w:top w:val="none" w:sz="0" w:space="0" w:color="auto"/>
        <w:left w:val="none" w:sz="0" w:space="0" w:color="auto"/>
        <w:bottom w:val="none" w:sz="0" w:space="0" w:color="auto"/>
        <w:right w:val="none" w:sz="0" w:space="0" w:color="auto"/>
      </w:divBdr>
    </w:div>
    <w:div w:id="1652521308">
      <w:bodyDiv w:val="1"/>
      <w:marLeft w:val="0"/>
      <w:marRight w:val="0"/>
      <w:marTop w:val="0"/>
      <w:marBottom w:val="0"/>
      <w:divBdr>
        <w:top w:val="none" w:sz="0" w:space="0" w:color="auto"/>
        <w:left w:val="none" w:sz="0" w:space="0" w:color="auto"/>
        <w:bottom w:val="none" w:sz="0" w:space="0" w:color="auto"/>
        <w:right w:val="none" w:sz="0" w:space="0" w:color="auto"/>
      </w:divBdr>
    </w:div>
    <w:div w:id="1668703926">
      <w:bodyDiv w:val="1"/>
      <w:marLeft w:val="0"/>
      <w:marRight w:val="0"/>
      <w:marTop w:val="0"/>
      <w:marBottom w:val="0"/>
      <w:divBdr>
        <w:top w:val="none" w:sz="0" w:space="0" w:color="auto"/>
        <w:left w:val="none" w:sz="0" w:space="0" w:color="auto"/>
        <w:bottom w:val="none" w:sz="0" w:space="0" w:color="auto"/>
        <w:right w:val="none" w:sz="0" w:space="0" w:color="auto"/>
      </w:divBdr>
    </w:div>
    <w:div w:id="1676305483">
      <w:bodyDiv w:val="1"/>
      <w:marLeft w:val="0"/>
      <w:marRight w:val="0"/>
      <w:marTop w:val="0"/>
      <w:marBottom w:val="0"/>
      <w:divBdr>
        <w:top w:val="none" w:sz="0" w:space="0" w:color="auto"/>
        <w:left w:val="none" w:sz="0" w:space="0" w:color="auto"/>
        <w:bottom w:val="none" w:sz="0" w:space="0" w:color="auto"/>
        <w:right w:val="none" w:sz="0" w:space="0" w:color="auto"/>
      </w:divBdr>
      <w:divsChild>
        <w:div w:id="736367810">
          <w:marLeft w:val="480"/>
          <w:marRight w:val="0"/>
          <w:marTop w:val="0"/>
          <w:marBottom w:val="0"/>
          <w:divBdr>
            <w:top w:val="none" w:sz="0" w:space="0" w:color="auto"/>
            <w:left w:val="none" w:sz="0" w:space="0" w:color="auto"/>
            <w:bottom w:val="none" w:sz="0" w:space="0" w:color="auto"/>
            <w:right w:val="none" w:sz="0" w:space="0" w:color="auto"/>
          </w:divBdr>
          <w:divsChild>
            <w:div w:id="4314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656416">
      <w:bodyDiv w:val="1"/>
      <w:marLeft w:val="0"/>
      <w:marRight w:val="0"/>
      <w:marTop w:val="0"/>
      <w:marBottom w:val="0"/>
      <w:divBdr>
        <w:top w:val="none" w:sz="0" w:space="0" w:color="auto"/>
        <w:left w:val="none" w:sz="0" w:space="0" w:color="auto"/>
        <w:bottom w:val="none" w:sz="0" w:space="0" w:color="auto"/>
        <w:right w:val="none" w:sz="0" w:space="0" w:color="auto"/>
      </w:divBdr>
    </w:div>
    <w:div w:id="1685935313">
      <w:bodyDiv w:val="1"/>
      <w:marLeft w:val="0"/>
      <w:marRight w:val="0"/>
      <w:marTop w:val="0"/>
      <w:marBottom w:val="0"/>
      <w:divBdr>
        <w:top w:val="none" w:sz="0" w:space="0" w:color="auto"/>
        <w:left w:val="none" w:sz="0" w:space="0" w:color="auto"/>
        <w:bottom w:val="none" w:sz="0" w:space="0" w:color="auto"/>
        <w:right w:val="none" w:sz="0" w:space="0" w:color="auto"/>
      </w:divBdr>
    </w:div>
    <w:div w:id="1686127909">
      <w:bodyDiv w:val="1"/>
      <w:marLeft w:val="0"/>
      <w:marRight w:val="0"/>
      <w:marTop w:val="0"/>
      <w:marBottom w:val="0"/>
      <w:divBdr>
        <w:top w:val="none" w:sz="0" w:space="0" w:color="auto"/>
        <w:left w:val="none" w:sz="0" w:space="0" w:color="auto"/>
        <w:bottom w:val="none" w:sz="0" w:space="0" w:color="auto"/>
        <w:right w:val="none" w:sz="0" w:space="0" w:color="auto"/>
      </w:divBdr>
    </w:div>
    <w:div w:id="1686707456">
      <w:bodyDiv w:val="1"/>
      <w:marLeft w:val="0"/>
      <w:marRight w:val="0"/>
      <w:marTop w:val="0"/>
      <w:marBottom w:val="0"/>
      <w:divBdr>
        <w:top w:val="none" w:sz="0" w:space="0" w:color="auto"/>
        <w:left w:val="none" w:sz="0" w:space="0" w:color="auto"/>
        <w:bottom w:val="none" w:sz="0" w:space="0" w:color="auto"/>
        <w:right w:val="none" w:sz="0" w:space="0" w:color="auto"/>
      </w:divBdr>
    </w:div>
    <w:div w:id="1686981191">
      <w:bodyDiv w:val="1"/>
      <w:marLeft w:val="0"/>
      <w:marRight w:val="0"/>
      <w:marTop w:val="0"/>
      <w:marBottom w:val="0"/>
      <w:divBdr>
        <w:top w:val="none" w:sz="0" w:space="0" w:color="auto"/>
        <w:left w:val="none" w:sz="0" w:space="0" w:color="auto"/>
        <w:bottom w:val="none" w:sz="0" w:space="0" w:color="auto"/>
        <w:right w:val="none" w:sz="0" w:space="0" w:color="auto"/>
      </w:divBdr>
    </w:div>
    <w:div w:id="1762677073">
      <w:bodyDiv w:val="1"/>
      <w:marLeft w:val="0"/>
      <w:marRight w:val="0"/>
      <w:marTop w:val="0"/>
      <w:marBottom w:val="0"/>
      <w:divBdr>
        <w:top w:val="none" w:sz="0" w:space="0" w:color="auto"/>
        <w:left w:val="none" w:sz="0" w:space="0" w:color="auto"/>
        <w:bottom w:val="none" w:sz="0" w:space="0" w:color="auto"/>
        <w:right w:val="none" w:sz="0" w:space="0" w:color="auto"/>
      </w:divBdr>
    </w:div>
    <w:div w:id="1795363716">
      <w:bodyDiv w:val="1"/>
      <w:marLeft w:val="0"/>
      <w:marRight w:val="0"/>
      <w:marTop w:val="0"/>
      <w:marBottom w:val="0"/>
      <w:divBdr>
        <w:top w:val="none" w:sz="0" w:space="0" w:color="auto"/>
        <w:left w:val="none" w:sz="0" w:space="0" w:color="auto"/>
        <w:bottom w:val="none" w:sz="0" w:space="0" w:color="auto"/>
        <w:right w:val="none" w:sz="0" w:space="0" w:color="auto"/>
      </w:divBdr>
      <w:divsChild>
        <w:div w:id="867252701">
          <w:marLeft w:val="480"/>
          <w:marRight w:val="0"/>
          <w:marTop w:val="0"/>
          <w:marBottom w:val="0"/>
          <w:divBdr>
            <w:top w:val="none" w:sz="0" w:space="0" w:color="auto"/>
            <w:left w:val="none" w:sz="0" w:space="0" w:color="auto"/>
            <w:bottom w:val="none" w:sz="0" w:space="0" w:color="auto"/>
            <w:right w:val="none" w:sz="0" w:space="0" w:color="auto"/>
          </w:divBdr>
          <w:divsChild>
            <w:div w:id="191497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088048">
      <w:bodyDiv w:val="1"/>
      <w:marLeft w:val="0"/>
      <w:marRight w:val="0"/>
      <w:marTop w:val="0"/>
      <w:marBottom w:val="0"/>
      <w:divBdr>
        <w:top w:val="none" w:sz="0" w:space="0" w:color="auto"/>
        <w:left w:val="none" w:sz="0" w:space="0" w:color="auto"/>
        <w:bottom w:val="none" w:sz="0" w:space="0" w:color="auto"/>
        <w:right w:val="none" w:sz="0" w:space="0" w:color="auto"/>
      </w:divBdr>
      <w:divsChild>
        <w:div w:id="1075127528">
          <w:marLeft w:val="480"/>
          <w:marRight w:val="0"/>
          <w:marTop w:val="0"/>
          <w:marBottom w:val="0"/>
          <w:divBdr>
            <w:top w:val="none" w:sz="0" w:space="0" w:color="auto"/>
            <w:left w:val="none" w:sz="0" w:space="0" w:color="auto"/>
            <w:bottom w:val="none" w:sz="0" w:space="0" w:color="auto"/>
            <w:right w:val="none" w:sz="0" w:space="0" w:color="auto"/>
          </w:divBdr>
          <w:divsChild>
            <w:div w:id="147352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28540">
      <w:bodyDiv w:val="1"/>
      <w:marLeft w:val="0"/>
      <w:marRight w:val="0"/>
      <w:marTop w:val="0"/>
      <w:marBottom w:val="0"/>
      <w:divBdr>
        <w:top w:val="none" w:sz="0" w:space="0" w:color="auto"/>
        <w:left w:val="none" w:sz="0" w:space="0" w:color="auto"/>
        <w:bottom w:val="none" w:sz="0" w:space="0" w:color="auto"/>
        <w:right w:val="none" w:sz="0" w:space="0" w:color="auto"/>
      </w:divBdr>
    </w:div>
    <w:div w:id="1831217927">
      <w:bodyDiv w:val="1"/>
      <w:marLeft w:val="0"/>
      <w:marRight w:val="0"/>
      <w:marTop w:val="0"/>
      <w:marBottom w:val="0"/>
      <w:divBdr>
        <w:top w:val="none" w:sz="0" w:space="0" w:color="auto"/>
        <w:left w:val="none" w:sz="0" w:space="0" w:color="auto"/>
        <w:bottom w:val="none" w:sz="0" w:space="0" w:color="auto"/>
        <w:right w:val="none" w:sz="0" w:space="0" w:color="auto"/>
      </w:divBdr>
      <w:divsChild>
        <w:div w:id="623577518">
          <w:marLeft w:val="480"/>
          <w:marRight w:val="0"/>
          <w:marTop w:val="0"/>
          <w:marBottom w:val="0"/>
          <w:divBdr>
            <w:top w:val="none" w:sz="0" w:space="0" w:color="auto"/>
            <w:left w:val="none" w:sz="0" w:space="0" w:color="auto"/>
            <w:bottom w:val="none" w:sz="0" w:space="0" w:color="auto"/>
            <w:right w:val="none" w:sz="0" w:space="0" w:color="auto"/>
          </w:divBdr>
          <w:divsChild>
            <w:div w:id="127775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85960">
      <w:bodyDiv w:val="1"/>
      <w:marLeft w:val="0"/>
      <w:marRight w:val="0"/>
      <w:marTop w:val="0"/>
      <w:marBottom w:val="0"/>
      <w:divBdr>
        <w:top w:val="none" w:sz="0" w:space="0" w:color="auto"/>
        <w:left w:val="none" w:sz="0" w:space="0" w:color="auto"/>
        <w:bottom w:val="none" w:sz="0" w:space="0" w:color="auto"/>
        <w:right w:val="none" w:sz="0" w:space="0" w:color="auto"/>
      </w:divBdr>
    </w:div>
    <w:div w:id="1905918563">
      <w:bodyDiv w:val="1"/>
      <w:marLeft w:val="0"/>
      <w:marRight w:val="0"/>
      <w:marTop w:val="0"/>
      <w:marBottom w:val="0"/>
      <w:divBdr>
        <w:top w:val="none" w:sz="0" w:space="0" w:color="auto"/>
        <w:left w:val="none" w:sz="0" w:space="0" w:color="auto"/>
        <w:bottom w:val="none" w:sz="0" w:space="0" w:color="auto"/>
        <w:right w:val="none" w:sz="0" w:space="0" w:color="auto"/>
      </w:divBdr>
    </w:div>
    <w:div w:id="1971940336">
      <w:bodyDiv w:val="1"/>
      <w:marLeft w:val="0"/>
      <w:marRight w:val="0"/>
      <w:marTop w:val="0"/>
      <w:marBottom w:val="0"/>
      <w:divBdr>
        <w:top w:val="none" w:sz="0" w:space="0" w:color="auto"/>
        <w:left w:val="none" w:sz="0" w:space="0" w:color="auto"/>
        <w:bottom w:val="none" w:sz="0" w:space="0" w:color="auto"/>
        <w:right w:val="none" w:sz="0" w:space="0" w:color="auto"/>
      </w:divBdr>
    </w:div>
    <w:div w:id="2040663695">
      <w:bodyDiv w:val="1"/>
      <w:marLeft w:val="0"/>
      <w:marRight w:val="0"/>
      <w:marTop w:val="0"/>
      <w:marBottom w:val="0"/>
      <w:divBdr>
        <w:top w:val="none" w:sz="0" w:space="0" w:color="auto"/>
        <w:left w:val="none" w:sz="0" w:space="0" w:color="auto"/>
        <w:bottom w:val="none" w:sz="0" w:space="0" w:color="auto"/>
        <w:right w:val="none" w:sz="0" w:space="0" w:color="auto"/>
      </w:divBdr>
    </w:div>
    <w:div w:id="2051880492">
      <w:bodyDiv w:val="1"/>
      <w:marLeft w:val="0"/>
      <w:marRight w:val="0"/>
      <w:marTop w:val="0"/>
      <w:marBottom w:val="0"/>
      <w:divBdr>
        <w:top w:val="none" w:sz="0" w:space="0" w:color="auto"/>
        <w:left w:val="none" w:sz="0" w:space="0" w:color="auto"/>
        <w:bottom w:val="none" w:sz="0" w:space="0" w:color="auto"/>
        <w:right w:val="none" w:sz="0" w:space="0" w:color="auto"/>
      </w:divBdr>
    </w:div>
    <w:div w:id="2073892600">
      <w:bodyDiv w:val="1"/>
      <w:marLeft w:val="0"/>
      <w:marRight w:val="0"/>
      <w:marTop w:val="0"/>
      <w:marBottom w:val="0"/>
      <w:divBdr>
        <w:top w:val="none" w:sz="0" w:space="0" w:color="auto"/>
        <w:left w:val="none" w:sz="0" w:space="0" w:color="auto"/>
        <w:bottom w:val="none" w:sz="0" w:space="0" w:color="auto"/>
        <w:right w:val="none" w:sz="0" w:space="0" w:color="auto"/>
      </w:divBdr>
    </w:div>
    <w:div w:id="2081783218">
      <w:bodyDiv w:val="1"/>
      <w:marLeft w:val="0"/>
      <w:marRight w:val="0"/>
      <w:marTop w:val="0"/>
      <w:marBottom w:val="0"/>
      <w:divBdr>
        <w:top w:val="none" w:sz="0" w:space="0" w:color="auto"/>
        <w:left w:val="none" w:sz="0" w:space="0" w:color="auto"/>
        <w:bottom w:val="none" w:sz="0" w:space="0" w:color="auto"/>
        <w:right w:val="none" w:sz="0" w:space="0" w:color="auto"/>
      </w:divBdr>
    </w:div>
    <w:div w:id="2089224910">
      <w:bodyDiv w:val="1"/>
      <w:marLeft w:val="0"/>
      <w:marRight w:val="0"/>
      <w:marTop w:val="0"/>
      <w:marBottom w:val="0"/>
      <w:divBdr>
        <w:top w:val="none" w:sz="0" w:space="0" w:color="auto"/>
        <w:left w:val="none" w:sz="0" w:space="0" w:color="auto"/>
        <w:bottom w:val="none" w:sz="0" w:space="0" w:color="auto"/>
        <w:right w:val="none" w:sz="0" w:space="0" w:color="auto"/>
      </w:divBdr>
    </w:div>
    <w:div w:id="2120101940">
      <w:bodyDiv w:val="1"/>
      <w:marLeft w:val="0"/>
      <w:marRight w:val="0"/>
      <w:marTop w:val="0"/>
      <w:marBottom w:val="0"/>
      <w:divBdr>
        <w:top w:val="none" w:sz="0" w:space="0" w:color="auto"/>
        <w:left w:val="none" w:sz="0" w:space="0" w:color="auto"/>
        <w:bottom w:val="none" w:sz="0" w:space="0" w:color="auto"/>
        <w:right w:val="none" w:sz="0" w:space="0" w:color="auto"/>
      </w:divBdr>
    </w:div>
    <w:div w:id="2131388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oleObject" Target="file:///C:\Users\Moazzem\Desktop\DRAF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oazzem\Desktop\k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azzem\Desktop\DRAFT.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368-4763-A4A1-B24F95E7F08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368-4763-A4A1-B24F95E7F08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368-4763-A4A1-B24F95E7F08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368-4763-A4A1-B24F95E7F08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368-4763-A4A1-B24F95E7F08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368-4763-A4A1-B24F95E7F086}"/>
              </c:ext>
            </c:extLst>
          </c:dPt>
          <c:dLbls>
            <c:dLbl>
              <c:idx val="0"/>
              <c:layout>
                <c:manualLayout>
                  <c:x val="-0.12280434485184083"/>
                  <c:y val="2.642021769337656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lumMod val="85000"/>
                          <a:lumOff val="15000"/>
                        </a:schemeClr>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8.2197975972542914E-2"/>
                      <c:h val="0.10286784004940557"/>
                    </c:manualLayout>
                  </c15:layout>
                </c:ext>
                <c:ext xmlns:c16="http://schemas.microsoft.com/office/drawing/2014/chart" uri="{C3380CC4-5D6E-409C-BE32-E72D297353CC}">
                  <c16:uniqueId val="{00000001-5368-4763-A4A1-B24F95E7F086}"/>
                </c:ext>
              </c:extLst>
            </c:dLbl>
            <c:dLbl>
              <c:idx val="4"/>
              <c:layout>
                <c:manualLayout>
                  <c:x val="3.591765091863517E-2"/>
                  <c:y val="0.10141112569262176"/>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368-4763-A4A1-B24F95E7F086}"/>
                </c:ext>
              </c:extLst>
            </c:dLbl>
            <c:dLbl>
              <c:idx val="5"/>
              <c:layout>
                <c:manualLayout>
                  <c:x val="9.5940278012097719E-3"/>
                  <c:y val="9.9083680716381045E-2"/>
                </c:manualLayout>
              </c:layout>
              <c:tx>
                <c:rich>
                  <a:bodyPr/>
                  <a:lstStyle/>
                  <a:p>
                    <a:fld id="{BF3BBF85-5225-4B8A-BC71-528EAA2EA562}" type="VALUE">
                      <a:rPr lang="en-US" sz="800"/>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5368-4763-A4A1-B24F95E7F08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85000"/>
                        <a:lumOff val="1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T$94:$T$99</c:f>
              <c:strCache>
                <c:ptCount val="6"/>
                <c:pt idx="0">
                  <c:v>Europe</c:v>
                </c:pt>
                <c:pt idx="1">
                  <c:v>Latin America</c:v>
                </c:pt>
                <c:pt idx="2">
                  <c:v>Africa</c:v>
                </c:pt>
                <c:pt idx="3">
                  <c:v>North America</c:v>
                </c:pt>
                <c:pt idx="4">
                  <c:v>Asia</c:v>
                </c:pt>
                <c:pt idx="5">
                  <c:v>Oceania</c:v>
                </c:pt>
              </c:strCache>
            </c:strRef>
          </c:cat>
          <c:val>
            <c:numRef>
              <c:f>Sheet1!$U$94:$U$99</c:f>
              <c:numCache>
                <c:formatCode>0%</c:formatCode>
                <c:ptCount val="6"/>
                <c:pt idx="0">
                  <c:v>0.43</c:v>
                </c:pt>
                <c:pt idx="1">
                  <c:v>0.24</c:v>
                </c:pt>
                <c:pt idx="2">
                  <c:v>0.12</c:v>
                </c:pt>
                <c:pt idx="3">
                  <c:v>0.12</c:v>
                </c:pt>
                <c:pt idx="4">
                  <c:v>0.06</c:v>
                </c:pt>
                <c:pt idx="5">
                  <c:v>0.03</c:v>
                </c:pt>
              </c:numCache>
            </c:numRef>
          </c:val>
          <c:extLst>
            <c:ext xmlns:c16="http://schemas.microsoft.com/office/drawing/2014/chart" uri="{C3380CC4-5D6E-409C-BE32-E72D297353CC}">
              <c16:uniqueId val="{0000000C-5368-4763-A4A1-B24F95E7F08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6297630179354934"/>
          <c:y val="0.10200881326215933"/>
          <c:w val="0.3504129098317304"/>
          <c:h val="0.81028631361437664"/>
        </c:manualLayout>
      </c:layout>
      <c:radarChart>
        <c:radarStyle val="marker"/>
        <c:varyColors val="0"/>
        <c:ser>
          <c:idx val="0"/>
          <c:order val="0"/>
          <c:tx>
            <c:strRef>
              <c:f>Sheet1!$D$84</c:f>
              <c:strCache>
                <c:ptCount val="1"/>
                <c:pt idx="0">
                  <c:v>Percent</c:v>
                </c:pt>
              </c:strCache>
            </c:strRef>
          </c:tx>
          <c:spPr>
            <a:ln w="28575" cap="rnd">
              <a:solidFill>
                <a:schemeClr val="accent2"/>
              </a:solidFill>
              <a:round/>
            </a:ln>
            <a:effectLst/>
          </c:spPr>
          <c:marker>
            <c:symbol val="none"/>
          </c:marker>
          <c:dLbls>
            <c:dLbl>
              <c:idx val="0"/>
              <c:layout>
                <c:manualLayout>
                  <c:x val="3.0555555555555555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EC1-4EB4-92A4-836E68CC07ED}"/>
                </c:ext>
              </c:extLst>
            </c:dLbl>
            <c:dLbl>
              <c:idx val="2"/>
              <c:layout>
                <c:manualLayout>
                  <c:x val="-1.9444444444444445E-2"/>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EC1-4EB4-92A4-836E68CC07ED}"/>
                </c:ext>
              </c:extLst>
            </c:dLbl>
            <c:dLbl>
              <c:idx val="4"/>
              <c:layout>
                <c:manualLayout>
                  <c:x val="-2.7777777777778286E-3"/>
                  <c:y val="-4.629629629629629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EC1-4EB4-92A4-836E68CC07ED}"/>
                </c:ext>
              </c:extLst>
            </c:dLbl>
            <c:dLbl>
              <c:idx val="5"/>
              <c:layout>
                <c:manualLayout>
                  <c:x val="5.5555555555555558E-3"/>
                  <c:y val="2.31481481481480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EC1-4EB4-92A4-836E68CC07ED}"/>
                </c:ext>
              </c:extLst>
            </c:dLbl>
            <c:dLbl>
              <c:idx val="6"/>
              <c:layout>
                <c:manualLayout>
                  <c:x val="2.7777777777777779E-3"/>
                  <c:y val="8.79629629629629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EC1-4EB4-92A4-836E68CC07E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85000"/>
                        <a:lumOff val="1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83:$K$83</c:f>
              <c:strCache>
                <c:ptCount val="7"/>
                <c:pt idx="0">
                  <c:v>land preparartion</c:v>
                </c:pt>
                <c:pt idx="1">
                  <c:v>Seedling quality</c:v>
                </c:pt>
                <c:pt idx="2">
                  <c:v>Intercultural operation</c:v>
                </c:pt>
                <c:pt idx="3">
                  <c:v>Nutrient management</c:v>
                </c:pt>
                <c:pt idx="4">
                  <c:v>Irrigation management</c:v>
                </c:pt>
                <c:pt idx="5">
                  <c:v>Plant protection measure</c:v>
                </c:pt>
                <c:pt idx="6">
                  <c:v>Post harvest handling</c:v>
                </c:pt>
              </c:strCache>
            </c:strRef>
          </c:cat>
          <c:val>
            <c:numRef>
              <c:f>Sheet1!$E$84:$K$84</c:f>
              <c:numCache>
                <c:formatCode>General</c:formatCode>
                <c:ptCount val="7"/>
                <c:pt idx="0">
                  <c:v>81.42</c:v>
                </c:pt>
                <c:pt idx="1">
                  <c:v>74.2</c:v>
                </c:pt>
                <c:pt idx="2">
                  <c:v>80.989999999999995</c:v>
                </c:pt>
                <c:pt idx="3">
                  <c:v>78.53</c:v>
                </c:pt>
                <c:pt idx="4">
                  <c:v>76.099999999999994</c:v>
                </c:pt>
                <c:pt idx="5">
                  <c:v>77.89</c:v>
                </c:pt>
                <c:pt idx="6">
                  <c:v>84.32</c:v>
                </c:pt>
              </c:numCache>
            </c:numRef>
          </c:val>
          <c:extLst>
            <c:ext xmlns:c16="http://schemas.microsoft.com/office/drawing/2014/chart" uri="{C3380CC4-5D6E-409C-BE32-E72D297353CC}">
              <c16:uniqueId val="{00000005-3EC1-4EB4-92A4-836E68CC07ED}"/>
            </c:ext>
          </c:extLst>
        </c:ser>
        <c:dLbls>
          <c:showLegendKey val="0"/>
          <c:showVal val="0"/>
          <c:showCatName val="0"/>
          <c:showSerName val="0"/>
          <c:showPercent val="0"/>
          <c:showBubbleSize val="0"/>
        </c:dLbls>
        <c:axId val="1136997664"/>
        <c:axId val="1136993312"/>
      </c:radarChart>
      <c:catAx>
        <c:axId val="1136997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136993312"/>
        <c:crosses val="autoZero"/>
        <c:auto val="1"/>
        <c:lblAlgn val="ctr"/>
        <c:lblOffset val="100"/>
        <c:noMultiLvlLbl val="0"/>
      </c:catAx>
      <c:valAx>
        <c:axId val="1136993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6997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293285214348207"/>
          <c:y val="5.0925925925925923E-2"/>
          <c:w val="0.85928937007874018"/>
          <c:h val="0.74409339457567791"/>
        </c:manualLayout>
      </c:layout>
      <c:barChart>
        <c:barDir val="col"/>
        <c:grouping val="clustered"/>
        <c:varyColors val="0"/>
        <c:ser>
          <c:idx val="0"/>
          <c:order val="0"/>
          <c:tx>
            <c:strRef>
              <c:f>Sheet1!$C$11</c:f>
              <c:strCache>
                <c:ptCount val="1"/>
                <c:pt idx="0">
                  <c:v>GAP</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2:$B$14</c:f>
              <c:strCache>
                <c:ptCount val="3"/>
                <c:pt idx="0">
                  <c:v>Prductve tiller number</c:v>
                </c:pt>
                <c:pt idx="1">
                  <c:v>Return of investment(%)</c:v>
                </c:pt>
                <c:pt idx="2">
                  <c:v>Yield(t/ha)</c:v>
                </c:pt>
              </c:strCache>
            </c:strRef>
          </c:cat>
          <c:val>
            <c:numRef>
              <c:f>Sheet1!$C$12:$C$14</c:f>
              <c:numCache>
                <c:formatCode>General</c:formatCode>
                <c:ptCount val="3"/>
                <c:pt idx="0">
                  <c:v>10.8</c:v>
                </c:pt>
                <c:pt idx="1">
                  <c:v>60.5</c:v>
                </c:pt>
                <c:pt idx="2">
                  <c:v>4.7</c:v>
                </c:pt>
              </c:numCache>
            </c:numRef>
          </c:val>
          <c:extLst>
            <c:ext xmlns:c16="http://schemas.microsoft.com/office/drawing/2014/chart" uri="{C3380CC4-5D6E-409C-BE32-E72D297353CC}">
              <c16:uniqueId val="{00000000-7B98-4EFA-ACAC-CC4ED8C5C319}"/>
            </c:ext>
          </c:extLst>
        </c:ser>
        <c:ser>
          <c:idx val="1"/>
          <c:order val="1"/>
          <c:tx>
            <c:strRef>
              <c:f>Sheet1!$D$11</c:f>
              <c:strCache>
                <c:ptCount val="1"/>
                <c:pt idx="0">
                  <c:v>Traditional</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2:$B$14</c:f>
              <c:strCache>
                <c:ptCount val="3"/>
                <c:pt idx="0">
                  <c:v>Prductve tiller number</c:v>
                </c:pt>
                <c:pt idx="1">
                  <c:v>Return of investment(%)</c:v>
                </c:pt>
                <c:pt idx="2">
                  <c:v>Yield(t/ha)</c:v>
                </c:pt>
              </c:strCache>
            </c:strRef>
          </c:cat>
          <c:val>
            <c:numRef>
              <c:f>Sheet1!$D$12:$D$14</c:f>
              <c:numCache>
                <c:formatCode>General</c:formatCode>
                <c:ptCount val="3"/>
                <c:pt idx="0">
                  <c:v>9.5</c:v>
                </c:pt>
                <c:pt idx="1">
                  <c:v>42.8</c:v>
                </c:pt>
                <c:pt idx="2">
                  <c:v>4.2</c:v>
                </c:pt>
              </c:numCache>
            </c:numRef>
          </c:val>
          <c:extLst>
            <c:ext xmlns:c16="http://schemas.microsoft.com/office/drawing/2014/chart" uri="{C3380CC4-5D6E-409C-BE32-E72D297353CC}">
              <c16:uniqueId val="{00000001-7B98-4EFA-ACAC-CC4ED8C5C319}"/>
            </c:ext>
          </c:extLst>
        </c:ser>
        <c:dLbls>
          <c:dLblPos val="outEnd"/>
          <c:showLegendKey val="0"/>
          <c:showVal val="1"/>
          <c:showCatName val="0"/>
          <c:showSerName val="0"/>
          <c:showPercent val="0"/>
          <c:showBubbleSize val="0"/>
        </c:dLbls>
        <c:gapWidth val="219"/>
        <c:overlap val="-27"/>
        <c:axId val="1729554560"/>
        <c:axId val="1729553120"/>
      </c:barChart>
      <c:catAx>
        <c:axId val="1729554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r>
                  <a:rPr lang="en-US"/>
                  <a:t>Performance metric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729553120"/>
        <c:crosses val="autoZero"/>
        <c:auto val="1"/>
        <c:lblAlgn val="ctr"/>
        <c:lblOffset val="100"/>
        <c:noMultiLvlLbl val="0"/>
      </c:catAx>
      <c:valAx>
        <c:axId val="1729553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r>
                  <a:rPr lang="en-US"/>
                  <a:t>Values</a:t>
                </a:r>
              </a:p>
            </c:rich>
          </c:tx>
          <c:layout>
            <c:manualLayout>
              <c:xMode val="edge"/>
              <c:yMode val="edge"/>
              <c:x val="1.9444444444444445E-2"/>
              <c:y val="0.3539617964421113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729554560"/>
        <c:crosses val="autoZero"/>
        <c:crossBetween val="between"/>
      </c:valAx>
      <c:spPr>
        <a:noFill/>
        <a:ln>
          <a:noFill/>
        </a:ln>
        <a:effectLst/>
      </c:spPr>
    </c:plotArea>
    <c:legend>
      <c:legendPos val="b"/>
      <c:layout>
        <c:manualLayout>
          <c:xMode val="edge"/>
          <c:yMode val="edge"/>
          <c:x val="0.63554634232173501"/>
          <c:y val="2.4843877273961441E-2"/>
          <c:w val="0.30624978127734032"/>
          <c:h val="7.85378390201224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solidFill>
            <a:schemeClr val="tx1">
              <a:lumMod val="85000"/>
              <a:lumOff val="1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G$6</c:f>
              <c:strCache>
                <c:ptCount val="1"/>
                <c:pt idx="0">
                  <c:v>Conventional Practices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7:$F$13</c:f>
              <c:strCache>
                <c:ptCount val="7"/>
                <c:pt idx="0">
                  <c:v>Pesticide application</c:v>
                </c:pt>
                <c:pt idx="1">
                  <c:v>Soil biomass</c:v>
                </c:pt>
                <c:pt idx="2">
                  <c:v>Aggregate stability</c:v>
                </c:pt>
                <c:pt idx="3">
                  <c:v>Water use efficiency</c:v>
                </c:pt>
                <c:pt idx="4">
                  <c:v>Species richness</c:v>
                </c:pt>
                <c:pt idx="5">
                  <c:v>Soil organic carbon</c:v>
                </c:pt>
                <c:pt idx="6">
                  <c:v>Nitrus oxide emmision</c:v>
                </c:pt>
              </c:strCache>
            </c:strRef>
          </c:cat>
          <c:val>
            <c:numRef>
              <c:f>Sheet1!$G$7:$G$13</c:f>
              <c:numCache>
                <c:formatCode>General</c:formatCode>
                <c:ptCount val="7"/>
                <c:pt idx="0">
                  <c:v>100</c:v>
                </c:pt>
                <c:pt idx="1">
                  <c:v>100</c:v>
                </c:pt>
                <c:pt idx="2">
                  <c:v>100</c:v>
                </c:pt>
                <c:pt idx="3">
                  <c:v>100</c:v>
                </c:pt>
                <c:pt idx="4">
                  <c:v>100</c:v>
                </c:pt>
                <c:pt idx="5">
                  <c:v>100</c:v>
                </c:pt>
                <c:pt idx="6">
                  <c:v>100</c:v>
                </c:pt>
              </c:numCache>
            </c:numRef>
          </c:val>
          <c:extLst>
            <c:ext xmlns:c16="http://schemas.microsoft.com/office/drawing/2014/chart" uri="{C3380CC4-5D6E-409C-BE32-E72D297353CC}">
              <c16:uniqueId val="{00000000-B3AF-4499-AB0F-426E829FBF6A}"/>
            </c:ext>
          </c:extLst>
        </c:ser>
        <c:ser>
          <c:idx val="1"/>
          <c:order val="1"/>
          <c:tx>
            <c:strRef>
              <c:f>Sheet1!$H$6</c:f>
              <c:strCache>
                <c:ptCount val="1"/>
                <c:pt idx="0">
                  <c:v>GAP</c:v>
                </c:pt>
              </c:strCache>
            </c:strRef>
          </c:tx>
          <c:spPr>
            <a:solidFill>
              <a:schemeClr val="accent3"/>
            </a:solidFill>
            <a:ln>
              <a:noFill/>
            </a:ln>
            <a:effectLst/>
          </c:spPr>
          <c:invertIfNegative val="0"/>
          <c:dLbls>
            <c:dLbl>
              <c:idx val="3"/>
              <c:tx>
                <c:rich>
                  <a:bodyPr/>
                  <a:lstStyle/>
                  <a:p>
                    <a:r>
                      <a:rPr lang="en-US"/>
                      <a:t>16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3AF-4499-AB0F-426E829FBF6A}"/>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7:$F$13</c:f>
              <c:strCache>
                <c:ptCount val="7"/>
                <c:pt idx="0">
                  <c:v>Pesticide application</c:v>
                </c:pt>
                <c:pt idx="1">
                  <c:v>Soil biomass</c:v>
                </c:pt>
                <c:pt idx="2">
                  <c:v>Aggregate stability</c:v>
                </c:pt>
                <c:pt idx="3">
                  <c:v>Water use efficiency</c:v>
                </c:pt>
                <c:pt idx="4">
                  <c:v>Species richness</c:v>
                </c:pt>
                <c:pt idx="5">
                  <c:v>Soil organic carbon</c:v>
                </c:pt>
                <c:pt idx="6">
                  <c:v>Nitrus oxide emmision</c:v>
                </c:pt>
              </c:strCache>
            </c:strRef>
          </c:cat>
          <c:val>
            <c:numRef>
              <c:f>Sheet1!$H$7:$H$13</c:f>
              <c:numCache>
                <c:formatCode>General</c:formatCode>
                <c:ptCount val="7"/>
                <c:pt idx="0">
                  <c:v>98</c:v>
                </c:pt>
                <c:pt idx="1">
                  <c:v>127</c:v>
                </c:pt>
                <c:pt idx="2">
                  <c:v>128</c:v>
                </c:pt>
                <c:pt idx="3">
                  <c:v>134</c:v>
                </c:pt>
                <c:pt idx="4">
                  <c:v>134</c:v>
                </c:pt>
                <c:pt idx="5">
                  <c:v>107</c:v>
                </c:pt>
                <c:pt idx="6">
                  <c:v>69</c:v>
                </c:pt>
              </c:numCache>
            </c:numRef>
          </c:val>
          <c:extLst>
            <c:ext xmlns:c16="http://schemas.microsoft.com/office/drawing/2014/chart" uri="{C3380CC4-5D6E-409C-BE32-E72D297353CC}">
              <c16:uniqueId val="{00000002-B3AF-4499-AB0F-426E829FBF6A}"/>
            </c:ext>
          </c:extLst>
        </c:ser>
        <c:dLbls>
          <c:showLegendKey val="0"/>
          <c:showVal val="0"/>
          <c:showCatName val="0"/>
          <c:showSerName val="0"/>
          <c:showPercent val="0"/>
          <c:showBubbleSize val="0"/>
        </c:dLbls>
        <c:gapWidth val="219"/>
        <c:overlap val="-27"/>
        <c:axId val="575535679"/>
        <c:axId val="575534719"/>
      </c:barChart>
      <c:catAx>
        <c:axId val="57553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575534719"/>
        <c:crosses val="autoZero"/>
        <c:auto val="1"/>
        <c:lblAlgn val="ctr"/>
        <c:lblOffset val="100"/>
        <c:noMultiLvlLbl val="0"/>
      </c:catAx>
      <c:valAx>
        <c:axId val="575534719"/>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57553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solidFill>
            <a:schemeClr val="tx1">
              <a:lumMod val="85000"/>
              <a:lumOff val="1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98840769903761"/>
          <c:y val="9.7222222222222224E-2"/>
          <c:w val="0.86345603674540672"/>
          <c:h val="0.69131014873140861"/>
        </c:manualLayout>
      </c:layout>
      <c:barChart>
        <c:barDir val="col"/>
        <c:grouping val="clustered"/>
        <c:varyColors val="0"/>
        <c:ser>
          <c:idx val="0"/>
          <c:order val="0"/>
          <c:tx>
            <c:strRef>
              <c:f>Sheet1!$E$59</c:f>
              <c:strCache>
                <c:ptCount val="1"/>
                <c:pt idx="0">
                  <c:v>Humus Content</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60:$D$63</c:f>
              <c:strCache>
                <c:ptCount val="4"/>
                <c:pt idx="0">
                  <c:v>Conventional</c:v>
                </c:pt>
                <c:pt idx="1">
                  <c:v>Minimun Tillage</c:v>
                </c:pt>
                <c:pt idx="2">
                  <c:v>Mulch</c:v>
                </c:pt>
                <c:pt idx="3">
                  <c:v>No- Till</c:v>
                </c:pt>
              </c:strCache>
            </c:strRef>
          </c:cat>
          <c:val>
            <c:numRef>
              <c:f>Sheet1!$E$60:$E$63</c:f>
              <c:numCache>
                <c:formatCode>General</c:formatCode>
                <c:ptCount val="4"/>
                <c:pt idx="0">
                  <c:v>1.8</c:v>
                </c:pt>
                <c:pt idx="1">
                  <c:v>2.1</c:v>
                </c:pt>
                <c:pt idx="2">
                  <c:v>2</c:v>
                </c:pt>
                <c:pt idx="3">
                  <c:v>2.1</c:v>
                </c:pt>
              </c:numCache>
            </c:numRef>
          </c:val>
          <c:extLst>
            <c:ext xmlns:c16="http://schemas.microsoft.com/office/drawing/2014/chart" uri="{C3380CC4-5D6E-409C-BE32-E72D297353CC}">
              <c16:uniqueId val="{00000000-C93C-4020-AD75-A0B41A285F5F}"/>
            </c:ext>
          </c:extLst>
        </c:ser>
        <c:ser>
          <c:idx val="1"/>
          <c:order val="1"/>
          <c:tx>
            <c:strRef>
              <c:f>Sheet1!$F$59</c:f>
              <c:strCache>
                <c:ptCount val="1"/>
                <c:pt idx="0">
                  <c:v>Soil Moisture Conten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60:$D$63</c:f>
              <c:strCache>
                <c:ptCount val="4"/>
                <c:pt idx="0">
                  <c:v>Conventional</c:v>
                </c:pt>
                <c:pt idx="1">
                  <c:v>Minimun Tillage</c:v>
                </c:pt>
                <c:pt idx="2">
                  <c:v>Mulch</c:v>
                </c:pt>
                <c:pt idx="3">
                  <c:v>No- Till</c:v>
                </c:pt>
              </c:strCache>
            </c:strRef>
          </c:cat>
          <c:val>
            <c:numRef>
              <c:f>Sheet1!$F$60:$F$63</c:f>
              <c:numCache>
                <c:formatCode>General</c:formatCode>
                <c:ptCount val="4"/>
                <c:pt idx="0">
                  <c:v>15.5</c:v>
                </c:pt>
                <c:pt idx="1">
                  <c:v>16.399999999999999</c:v>
                </c:pt>
                <c:pt idx="2">
                  <c:v>16.7</c:v>
                </c:pt>
                <c:pt idx="3">
                  <c:v>16.2</c:v>
                </c:pt>
              </c:numCache>
            </c:numRef>
          </c:val>
          <c:extLst>
            <c:ext xmlns:c16="http://schemas.microsoft.com/office/drawing/2014/chart" uri="{C3380CC4-5D6E-409C-BE32-E72D297353CC}">
              <c16:uniqueId val="{00000001-C93C-4020-AD75-A0B41A285F5F}"/>
            </c:ext>
          </c:extLst>
        </c:ser>
        <c:dLbls>
          <c:dLblPos val="outEnd"/>
          <c:showLegendKey val="0"/>
          <c:showVal val="1"/>
          <c:showCatName val="0"/>
          <c:showSerName val="0"/>
          <c:showPercent val="0"/>
          <c:showBubbleSize val="0"/>
        </c:dLbls>
        <c:gapWidth val="219"/>
        <c:overlap val="-27"/>
        <c:axId val="1729581920"/>
        <c:axId val="1729587680"/>
      </c:barChart>
      <c:catAx>
        <c:axId val="1729581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solidFill>
                      <a:schemeClr val="tx1">
                        <a:lumMod val="95000"/>
                        <a:lumOff val="5000"/>
                      </a:schemeClr>
                    </a:solidFill>
                  </a:rPr>
                  <a:t>Management</a:t>
                </a:r>
                <a:r>
                  <a:rPr lang="en-US" baseline="0">
                    <a:solidFill>
                      <a:schemeClr val="tx1">
                        <a:lumMod val="95000"/>
                        <a:lumOff val="5000"/>
                      </a:schemeClr>
                    </a:solidFill>
                  </a:rPr>
                  <a:t> Practices</a:t>
                </a:r>
                <a:endParaRPr lang="en-US">
                  <a:solidFill>
                    <a:schemeClr val="tx1">
                      <a:lumMod val="95000"/>
                      <a:lumOff val="5000"/>
                    </a:schemeClr>
                  </a:solidFill>
                </a:endParaRPr>
              </a:p>
            </c:rich>
          </c:tx>
          <c:layout>
            <c:manualLayout>
              <c:xMode val="edge"/>
              <c:yMode val="edge"/>
              <c:x val="0.38936920384951879"/>
              <c:y val="0.908030766987459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729587680"/>
        <c:crosses val="autoZero"/>
        <c:auto val="1"/>
        <c:lblAlgn val="ctr"/>
        <c:lblOffset val="100"/>
        <c:noMultiLvlLbl val="0"/>
      </c:catAx>
      <c:valAx>
        <c:axId val="1729587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solidFill>
                      <a:schemeClr val="tx1">
                        <a:lumMod val="95000"/>
                        <a:lumOff val="5000"/>
                      </a:schemeClr>
                    </a:solidFill>
                  </a:rPr>
                  <a:t>Percentage</a:t>
                </a:r>
                <a:r>
                  <a:rPr lang="en-US" baseline="0">
                    <a:solidFill>
                      <a:schemeClr val="tx1">
                        <a:lumMod val="95000"/>
                        <a:lumOff val="5000"/>
                      </a:schemeClr>
                    </a:solidFill>
                  </a:rPr>
                  <a:t> (%)</a:t>
                </a:r>
                <a:endParaRPr lang="en-US">
                  <a:solidFill>
                    <a:schemeClr val="tx1">
                      <a:lumMod val="95000"/>
                      <a:lumOff val="5000"/>
                    </a:schemeClr>
                  </a:solidFill>
                </a:endParaRPr>
              </a:p>
            </c:rich>
          </c:tx>
          <c:layout>
            <c:manualLayout>
              <c:xMode val="edge"/>
              <c:yMode val="edge"/>
              <c:x val="1.3888888888888889E-3"/>
              <c:y val="0.28695137066200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crossAx val="1729581920"/>
        <c:crosses val="autoZero"/>
        <c:crossBetween val="between"/>
      </c:valAx>
      <c:spPr>
        <a:noFill/>
        <a:ln>
          <a:noFill/>
        </a:ln>
        <a:effectLst/>
      </c:spPr>
    </c:plotArea>
    <c:legend>
      <c:legendPos val="b"/>
      <c:layout>
        <c:manualLayout>
          <c:xMode val="edge"/>
          <c:yMode val="edge"/>
          <c:x val="0.28108508311461067"/>
          <c:y val="1.4512248468941412E-2"/>
          <c:w val="0.51560761154855639"/>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85000"/>
                  <a:lumOff val="1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85000"/>
              <a:lumOff val="1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2">
  <a:schemeClr val="accent2"/>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882F7-CE72-4D73-B61D-148D1D821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3</TotalTime>
  <Pages>19</Pages>
  <Words>45097</Words>
  <Characters>257054</Characters>
  <Application>Microsoft Office Word</Application>
  <DocSecurity>0</DocSecurity>
  <Lines>2142</Lines>
  <Paragraphs>603</Paragraphs>
  <ScaleCrop>false</ScaleCrop>
  <HeadingPairs>
    <vt:vector size="2" baseType="variant">
      <vt:variant>
        <vt:lpstr>Title</vt:lpstr>
      </vt:variant>
      <vt:variant>
        <vt:i4>1</vt:i4>
      </vt:variant>
    </vt:vector>
  </HeadingPairs>
  <TitlesOfParts>
    <vt:vector size="1" baseType="lpstr">
      <vt:lpstr>Seminar review paper</vt:lpstr>
    </vt:vector>
  </TitlesOfParts>
  <Company/>
  <LinksUpToDate>false</LinksUpToDate>
  <CharactersWithSpaces>301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review paper</dc:title>
  <dc:subject/>
  <dc:creator>dell</dc:creator>
  <cp:keywords/>
  <dc:description/>
  <cp:lastModifiedBy>Editor-1183</cp:lastModifiedBy>
  <cp:revision>3</cp:revision>
  <cp:lastPrinted>2025-06-24T17:40:00Z</cp:lastPrinted>
  <dcterms:created xsi:type="dcterms:W3CDTF">2025-06-22T07:07:00Z</dcterms:created>
  <dcterms:modified xsi:type="dcterms:W3CDTF">2025-12-05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krC9HF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cd133d1f-e802-418a-823c-b9c0b204a4ce</vt:lpwstr>
  </property>
</Properties>
</file>